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CA854" w14:textId="20C28193" w:rsidR="00560E11" w:rsidRPr="00F76412" w:rsidRDefault="00B86453" w:rsidP="001A0C4A">
      <w:pPr>
        <w:jc w:val="both"/>
        <w:rPr>
          <w:rFonts w:ascii="Times New Roman" w:hAnsi="Times New Roman" w:cs="Times New Roman"/>
          <w:b/>
        </w:rPr>
      </w:pPr>
      <w:r w:rsidRPr="00F76412">
        <w:rPr>
          <w:rFonts w:ascii="Times New Roman" w:hAnsi="Times New Roman" w:cs="Times New Roman"/>
          <w:b/>
        </w:rPr>
        <w:t>TITLE:</w:t>
      </w:r>
      <w:r w:rsidR="00500C36" w:rsidRPr="00F76412">
        <w:rPr>
          <w:rFonts w:ascii="Times New Roman" w:hAnsi="Times New Roman" w:cs="Times New Roman"/>
          <w:b/>
        </w:rPr>
        <w:t xml:space="preserve"> </w:t>
      </w:r>
    </w:p>
    <w:p w14:paraId="4D091AA2" w14:textId="385E0993" w:rsidR="009067FF" w:rsidRPr="00F76412" w:rsidRDefault="009067FF" w:rsidP="001A0C4A">
      <w:pPr>
        <w:jc w:val="both"/>
        <w:rPr>
          <w:rFonts w:ascii="Times New Roman" w:hAnsi="Times New Roman" w:cs="Times New Roman"/>
          <w:b/>
        </w:rPr>
      </w:pPr>
      <w:r w:rsidRPr="00F76412">
        <w:rPr>
          <w:rFonts w:ascii="Times New Roman" w:hAnsi="Times New Roman" w:cs="Times New Roman"/>
        </w:rPr>
        <w:t xml:space="preserve">A Within-Subjects Experimental Protocol to Assess the Effects of Social Input on Infant </w:t>
      </w:r>
      <w:r w:rsidR="00427A78" w:rsidRPr="00F76412">
        <w:rPr>
          <w:rFonts w:ascii="Times New Roman" w:hAnsi="Times New Roman" w:cs="Times New Roman"/>
        </w:rPr>
        <w:t>EEG</w:t>
      </w:r>
    </w:p>
    <w:p w14:paraId="6D995A8D" w14:textId="77777777" w:rsidR="00D9634C" w:rsidRPr="00F76412" w:rsidRDefault="00D9634C" w:rsidP="001A0C4A">
      <w:pPr>
        <w:jc w:val="both"/>
        <w:rPr>
          <w:rFonts w:ascii="Times New Roman" w:hAnsi="Times New Roman" w:cs="Times New Roman"/>
        </w:rPr>
      </w:pPr>
    </w:p>
    <w:p w14:paraId="691A3CF1" w14:textId="77777777" w:rsidR="004D61F9" w:rsidRPr="00F76412" w:rsidRDefault="00B86453" w:rsidP="001A0C4A">
      <w:pPr>
        <w:jc w:val="both"/>
        <w:rPr>
          <w:rFonts w:ascii="Times New Roman" w:hAnsi="Times New Roman" w:cs="Times New Roman"/>
          <w:b/>
        </w:rPr>
      </w:pPr>
      <w:r w:rsidRPr="00F76412">
        <w:rPr>
          <w:rFonts w:ascii="Times New Roman" w:hAnsi="Times New Roman" w:cs="Times New Roman"/>
          <w:b/>
        </w:rPr>
        <w:t xml:space="preserve">AUTHORS AND AFFILIATIONS: </w:t>
      </w:r>
    </w:p>
    <w:p w14:paraId="4C9CB42E" w14:textId="2EA0E4BC" w:rsidR="0008518E" w:rsidRPr="00F76412" w:rsidRDefault="00903D7F" w:rsidP="001A0C4A">
      <w:pPr>
        <w:jc w:val="both"/>
        <w:rPr>
          <w:rFonts w:ascii="Times New Roman" w:hAnsi="Times New Roman" w:cs="Times New Roman"/>
          <w:b/>
          <w:vertAlign w:val="superscript"/>
        </w:rPr>
      </w:pPr>
      <w:r w:rsidRPr="00F76412">
        <w:rPr>
          <w:rFonts w:ascii="Times New Roman" w:hAnsi="Times New Roman" w:cs="Times New Roman"/>
        </w:rPr>
        <w:t>Ashley M. St. John</w:t>
      </w:r>
      <w:r w:rsidR="00160EC2" w:rsidRPr="00F76412">
        <w:rPr>
          <w:rFonts w:ascii="Times New Roman" w:hAnsi="Times New Roman" w:cs="Times New Roman"/>
          <w:vertAlign w:val="superscript"/>
        </w:rPr>
        <w:t>1</w:t>
      </w:r>
      <w:r w:rsidR="001E5804" w:rsidRPr="00F76412">
        <w:rPr>
          <w:rFonts w:ascii="Times New Roman" w:hAnsi="Times New Roman" w:cs="Times New Roman"/>
        </w:rPr>
        <w:t>, Katie Kao</w:t>
      </w:r>
      <w:r w:rsidR="00160EC2" w:rsidRPr="00F76412">
        <w:rPr>
          <w:rFonts w:ascii="Times New Roman" w:hAnsi="Times New Roman" w:cs="Times New Roman"/>
          <w:vertAlign w:val="superscript"/>
        </w:rPr>
        <w:t>1</w:t>
      </w:r>
      <w:r w:rsidR="001E5804" w:rsidRPr="00F76412">
        <w:rPr>
          <w:rFonts w:ascii="Times New Roman" w:hAnsi="Times New Roman" w:cs="Times New Roman"/>
        </w:rPr>
        <w:t>, Meia Chita-Tegmark</w:t>
      </w:r>
      <w:r w:rsidR="00160EC2" w:rsidRPr="00F76412">
        <w:rPr>
          <w:rFonts w:ascii="Times New Roman" w:hAnsi="Times New Roman" w:cs="Times New Roman"/>
          <w:vertAlign w:val="superscript"/>
        </w:rPr>
        <w:t>1</w:t>
      </w:r>
      <w:r w:rsidR="00B54562" w:rsidRPr="00F76412">
        <w:rPr>
          <w:rFonts w:ascii="Times New Roman" w:hAnsi="Times New Roman" w:cs="Times New Roman"/>
        </w:rPr>
        <w:t xml:space="preserve">, </w:t>
      </w:r>
      <w:r w:rsidR="00EA003C" w:rsidRPr="00F76412">
        <w:rPr>
          <w:rFonts w:ascii="Times New Roman" w:hAnsi="Times New Roman" w:cs="Times New Roman"/>
        </w:rPr>
        <w:t>Jacqueline Liederman</w:t>
      </w:r>
      <w:r w:rsidR="00160EC2" w:rsidRPr="00F76412">
        <w:rPr>
          <w:rFonts w:ascii="Times New Roman" w:hAnsi="Times New Roman" w:cs="Times New Roman"/>
          <w:vertAlign w:val="superscript"/>
        </w:rPr>
        <w:t>1</w:t>
      </w:r>
      <w:r w:rsidR="00B54562" w:rsidRPr="00F76412">
        <w:rPr>
          <w:rFonts w:ascii="Times New Roman" w:hAnsi="Times New Roman" w:cs="Times New Roman"/>
        </w:rPr>
        <w:t xml:space="preserve">, </w:t>
      </w:r>
      <w:r w:rsidR="000D538D" w:rsidRPr="00F76412">
        <w:rPr>
          <w:rFonts w:ascii="Times New Roman" w:hAnsi="Times New Roman" w:cs="Times New Roman"/>
        </w:rPr>
        <w:t>Philip G. Griev</w:t>
      </w:r>
      <w:r w:rsidR="00EA2C67" w:rsidRPr="00F76412">
        <w:rPr>
          <w:rFonts w:ascii="Times New Roman" w:hAnsi="Times New Roman" w:cs="Times New Roman"/>
        </w:rPr>
        <w:t>e</w:t>
      </w:r>
      <w:r w:rsidR="00160EC2" w:rsidRPr="00F76412">
        <w:rPr>
          <w:rFonts w:ascii="Times New Roman" w:hAnsi="Times New Roman" w:cs="Times New Roman"/>
          <w:vertAlign w:val="superscript"/>
        </w:rPr>
        <w:t>2</w:t>
      </w:r>
      <w:r w:rsidR="00EA2C67" w:rsidRPr="00F76412">
        <w:rPr>
          <w:rFonts w:ascii="Times New Roman" w:hAnsi="Times New Roman" w:cs="Times New Roman"/>
        </w:rPr>
        <w:t xml:space="preserve">, </w:t>
      </w:r>
      <w:r w:rsidR="00AB5F60" w:rsidRPr="00F76412">
        <w:rPr>
          <w:rFonts w:ascii="Times New Roman" w:hAnsi="Times New Roman" w:cs="Times New Roman"/>
        </w:rPr>
        <w:t>Amanda R. Tarullo</w:t>
      </w:r>
      <w:r w:rsidR="00160EC2" w:rsidRPr="00F76412">
        <w:rPr>
          <w:rFonts w:ascii="Times New Roman" w:hAnsi="Times New Roman" w:cs="Times New Roman"/>
          <w:vertAlign w:val="superscript"/>
        </w:rPr>
        <w:t>1</w:t>
      </w:r>
    </w:p>
    <w:p w14:paraId="2A21DBC4" w14:textId="77777777" w:rsidR="00903D7F" w:rsidRPr="00F76412" w:rsidRDefault="00903D7F" w:rsidP="001A0C4A">
      <w:pPr>
        <w:jc w:val="both"/>
        <w:rPr>
          <w:rFonts w:ascii="Times New Roman" w:hAnsi="Times New Roman" w:cs="Times New Roman"/>
        </w:rPr>
      </w:pPr>
    </w:p>
    <w:p w14:paraId="02648D93" w14:textId="64323BC2" w:rsidR="00B938E7" w:rsidRPr="00F76412" w:rsidRDefault="00FB6395" w:rsidP="001A0C4A">
      <w:pPr>
        <w:jc w:val="both"/>
        <w:rPr>
          <w:rFonts w:ascii="Times New Roman" w:hAnsi="Times New Roman" w:cs="Times New Roman"/>
        </w:rPr>
      </w:pPr>
      <w:r w:rsidRPr="00F76412">
        <w:rPr>
          <w:rFonts w:ascii="Times New Roman" w:hAnsi="Times New Roman" w:cs="Times New Roman"/>
          <w:vertAlign w:val="superscript"/>
        </w:rPr>
        <w:t>1</w:t>
      </w:r>
      <w:r w:rsidR="00B938E7" w:rsidRPr="00F76412">
        <w:rPr>
          <w:rFonts w:ascii="Times New Roman" w:hAnsi="Times New Roman" w:cs="Times New Roman"/>
        </w:rPr>
        <w:t>Department of Psychological and Brain Sciences</w:t>
      </w:r>
      <w:r w:rsidR="00B40C83" w:rsidRPr="00F76412">
        <w:rPr>
          <w:rFonts w:ascii="Times New Roman" w:hAnsi="Times New Roman" w:cs="Times New Roman"/>
        </w:rPr>
        <w:t xml:space="preserve">, </w:t>
      </w:r>
      <w:r w:rsidR="00B938E7" w:rsidRPr="00F76412">
        <w:rPr>
          <w:rFonts w:ascii="Times New Roman" w:hAnsi="Times New Roman" w:cs="Times New Roman"/>
        </w:rPr>
        <w:t>Boston University</w:t>
      </w:r>
      <w:r w:rsidR="00B40C83" w:rsidRPr="00F76412">
        <w:rPr>
          <w:rFonts w:ascii="Times New Roman" w:hAnsi="Times New Roman" w:cs="Times New Roman"/>
        </w:rPr>
        <w:t xml:space="preserve">, </w:t>
      </w:r>
      <w:r w:rsidR="00B938E7" w:rsidRPr="00F76412">
        <w:rPr>
          <w:rFonts w:ascii="Times New Roman" w:hAnsi="Times New Roman" w:cs="Times New Roman"/>
        </w:rPr>
        <w:t>Boston, MA, USA</w:t>
      </w:r>
    </w:p>
    <w:p w14:paraId="11E89086" w14:textId="1AAE3DCC" w:rsidR="00261472" w:rsidRPr="00F76412" w:rsidRDefault="00261472" w:rsidP="001A0C4A">
      <w:pPr>
        <w:jc w:val="both"/>
        <w:rPr>
          <w:rFonts w:ascii="Times New Roman" w:hAnsi="Times New Roman" w:cs="Times New Roman"/>
        </w:rPr>
      </w:pPr>
      <w:r w:rsidRPr="00F76412">
        <w:rPr>
          <w:rFonts w:ascii="Times New Roman" w:hAnsi="Times New Roman" w:cs="Times New Roman"/>
          <w:vertAlign w:val="superscript"/>
        </w:rPr>
        <w:t>2</w:t>
      </w:r>
      <w:r w:rsidR="00D44D2B" w:rsidRPr="00F76412">
        <w:rPr>
          <w:rFonts w:ascii="Times New Roman" w:hAnsi="Times New Roman" w:cs="Times New Roman"/>
          <w:vertAlign w:val="superscript"/>
        </w:rPr>
        <w:t xml:space="preserve"> </w:t>
      </w:r>
      <w:r w:rsidR="00D44D2B" w:rsidRPr="00F76412">
        <w:rPr>
          <w:rFonts w:ascii="Times New Roman" w:hAnsi="Times New Roman" w:cs="Times New Roman"/>
        </w:rPr>
        <w:t>Department of Pediatrics</w:t>
      </w:r>
      <w:r w:rsidR="00165C15" w:rsidRPr="00F76412">
        <w:rPr>
          <w:rFonts w:ascii="Times New Roman" w:hAnsi="Times New Roman" w:cs="Times New Roman"/>
        </w:rPr>
        <w:t xml:space="preserve">, </w:t>
      </w:r>
      <w:r w:rsidR="00D44D2B" w:rsidRPr="00F76412">
        <w:rPr>
          <w:rFonts w:ascii="Times New Roman" w:hAnsi="Times New Roman" w:cs="Times New Roman"/>
        </w:rPr>
        <w:t>Columbia University Medical Center</w:t>
      </w:r>
      <w:r w:rsidR="00165C15" w:rsidRPr="00F76412">
        <w:rPr>
          <w:rFonts w:ascii="Times New Roman" w:hAnsi="Times New Roman" w:cs="Times New Roman"/>
        </w:rPr>
        <w:t xml:space="preserve">, </w:t>
      </w:r>
      <w:r w:rsidR="00D44D2B" w:rsidRPr="00F76412">
        <w:rPr>
          <w:rFonts w:ascii="Times New Roman" w:hAnsi="Times New Roman" w:cs="Times New Roman"/>
        </w:rPr>
        <w:t>New York, NY</w:t>
      </w:r>
      <w:r w:rsidR="00D1781A" w:rsidRPr="00F76412">
        <w:rPr>
          <w:rFonts w:ascii="Times New Roman" w:hAnsi="Times New Roman" w:cs="Times New Roman"/>
        </w:rPr>
        <w:t>, USA</w:t>
      </w:r>
    </w:p>
    <w:p w14:paraId="046E6EF4" w14:textId="77777777" w:rsidR="00E87096" w:rsidRPr="00F76412" w:rsidRDefault="00E87096" w:rsidP="001A0C4A">
      <w:pPr>
        <w:jc w:val="both"/>
        <w:rPr>
          <w:rFonts w:ascii="Times New Roman" w:hAnsi="Times New Roman" w:cs="Times New Roman"/>
        </w:rPr>
      </w:pPr>
    </w:p>
    <w:p w14:paraId="1BA33121" w14:textId="7288D390" w:rsidR="00E87096" w:rsidRPr="00F76412" w:rsidRDefault="00DA1FF3" w:rsidP="001A0C4A">
      <w:pPr>
        <w:jc w:val="both"/>
        <w:rPr>
          <w:rFonts w:ascii="Times New Roman" w:hAnsi="Times New Roman" w:cs="Times New Roman"/>
          <w:b/>
        </w:rPr>
      </w:pPr>
      <w:r w:rsidRPr="00F76412">
        <w:rPr>
          <w:rFonts w:ascii="Times New Roman" w:hAnsi="Times New Roman" w:cs="Times New Roman"/>
          <w:b/>
        </w:rPr>
        <w:t xml:space="preserve">EMAIL ADDRESSES: </w:t>
      </w:r>
    </w:p>
    <w:p w14:paraId="4126A1F1" w14:textId="65C6410E" w:rsidR="00C611D5" w:rsidRPr="00F76412" w:rsidRDefault="00C611D5" w:rsidP="001A0C4A">
      <w:pPr>
        <w:jc w:val="both"/>
        <w:rPr>
          <w:rFonts w:ascii="Times New Roman" w:hAnsi="Times New Roman" w:cs="Times New Roman"/>
        </w:rPr>
      </w:pPr>
      <w:r w:rsidRPr="00F76412">
        <w:rPr>
          <w:rFonts w:ascii="Times New Roman" w:hAnsi="Times New Roman" w:cs="Times New Roman"/>
        </w:rPr>
        <w:t>Ashley M. St. John (</w:t>
      </w:r>
      <w:hyperlink r:id="rId7" w:history="1">
        <w:r w:rsidRPr="00F76412">
          <w:rPr>
            <w:rStyle w:val="Hyperlink"/>
            <w:rFonts w:ascii="Times New Roman" w:hAnsi="Times New Roman" w:cs="Times New Roman"/>
            <w:color w:val="auto"/>
          </w:rPr>
          <w:t>astjohn@bu.edu</w:t>
        </w:r>
      </w:hyperlink>
      <w:r w:rsidRPr="00F76412">
        <w:rPr>
          <w:rFonts w:ascii="Times New Roman" w:hAnsi="Times New Roman" w:cs="Times New Roman"/>
        </w:rPr>
        <w:t>)</w:t>
      </w:r>
    </w:p>
    <w:p w14:paraId="021F7358" w14:textId="1C5BD8CA" w:rsidR="00C611D5" w:rsidRPr="00F76412" w:rsidRDefault="00C611D5" w:rsidP="001A0C4A">
      <w:pPr>
        <w:jc w:val="both"/>
        <w:rPr>
          <w:rFonts w:ascii="Times New Roman" w:hAnsi="Times New Roman" w:cs="Times New Roman"/>
        </w:rPr>
      </w:pPr>
      <w:r w:rsidRPr="00F76412">
        <w:rPr>
          <w:rFonts w:ascii="Times New Roman" w:hAnsi="Times New Roman" w:cs="Times New Roman"/>
        </w:rPr>
        <w:t>Katie Kao (</w:t>
      </w:r>
      <w:hyperlink r:id="rId8" w:history="1">
        <w:r w:rsidRPr="00F76412">
          <w:rPr>
            <w:rStyle w:val="Hyperlink"/>
            <w:rFonts w:ascii="Times New Roman" w:hAnsi="Times New Roman" w:cs="Times New Roman"/>
            <w:color w:val="auto"/>
          </w:rPr>
          <w:t>katiekao@bu.edu</w:t>
        </w:r>
      </w:hyperlink>
      <w:r w:rsidRPr="00F76412">
        <w:rPr>
          <w:rFonts w:ascii="Times New Roman" w:hAnsi="Times New Roman" w:cs="Times New Roman"/>
        </w:rPr>
        <w:t xml:space="preserve">) </w:t>
      </w:r>
    </w:p>
    <w:p w14:paraId="0A987369" w14:textId="010A26C2" w:rsidR="00C611D5" w:rsidRPr="00F76412" w:rsidRDefault="00C611D5" w:rsidP="001A0C4A">
      <w:pPr>
        <w:jc w:val="both"/>
        <w:rPr>
          <w:rFonts w:ascii="Times New Roman" w:hAnsi="Times New Roman" w:cs="Times New Roman"/>
        </w:rPr>
      </w:pPr>
      <w:r w:rsidRPr="00F76412">
        <w:rPr>
          <w:rFonts w:ascii="Times New Roman" w:hAnsi="Times New Roman" w:cs="Times New Roman"/>
        </w:rPr>
        <w:t>Meia Chita-Tegmark (</w:t>
      </w:r>
      <w:hyperlink r:id="rId9" w:history="1">
        <w:r w:rsidRPr="00F76412">
          <w:rPr>
            <w:rStyle w:val="Hyperlink"/>
            <w:rFonts w:ascii="Times New Roman" w:hAnsi="Times New Roman" w:cs="Times New Roman"/>
            <w:color w:val="auto"/>
          </w:rPr>
          <w:t>meia@bu.edu</w:t>
        </w:r>
      </w:hyperlink>
      <w:r w:rsidRPr="00F76412">
        <w:rPr>
          <w:rFonts w:ascii="Times New Roman" w:hAnsi="Times New Roman" w:cs="Times New Roman"/>
        </w:rPr>
        <w:t>)</w:t>
      </w:r>
    </w:p>
    <w:p w14:paraId="15903533" w14:textId="73A45D5C" w:rsidR="00C611D5" w:rsidRPr="00F76412" w:rsidRDefault="00C611D5" w:rsidP="001A0C4A">
      <w:pPr>
        <w:jc w:val="both"/>
        <w:rPr>
          <w:rFonts w:ascii="Times New Roman" w:hAnsi="Times New Roman" w:cs="Times New Roman"/>
        </w:rPr>
      </w:pPr>
      <w:r w:rsidRPr="00F76412">
        <w:rPr>
          <w:rFonts w:ascii="Times New Roman" w:hAnsi="Times New Roman" w:cs="Times New Roman"/>
        </w:rPr>
        <w:t>Jacqueline Liederman (</w:t>
      </w:r>
      <w:hyperlink r:id="rId10" w:history="1">
        <w:r w:rsidRPr="00F76412">
          <w:rPr>
            <w:rStyle w:val="Hyperlink"/>
            <w:rFonts w:ascii="Times New Roman" w:hAnsi="Times New Roman" w:cs="Times New Roman"/>
            <w:color w:val="auto"/>
          </w:rPr>
          <w:t>liederma@bu.edu</w:t>
        </w:r>
      </w:hyperlink>
      <w:r w:rsidRPr="00F76412">
        <w:rPr>
          <w:rFonts w:ascii="Times New Roman" w:hAnsi="Times New Roman" w:cs="Times New Roman"/>
        </w:rPr>
        <w:t>)</w:t>
      </w:r>
    </w:p>
    <w:p w14:paraId="288C6297" w14:textId="4C315C93" w:rsidR="00C611D5" w:rsidRPr="00F76412" w:rsidRDefault="004B0E05" w:rsidP="001A0C4A">
      <w:pPr>
        <w:jc w:val="both"/>
        <w:rPr>
          <w:rFonts w:ascii="Times New Roman" w:hAnsi="Times New Roman" w:cs="Times New Roman"/>
        </w:rPr>
      </w:pPr>
      <w:r w:rsidRPr="00F76412">
        <w:rPr>
          <w:rFonts w:ascii="Times New Roman" w:hAnsi="Times New Roman" w:cs="Times New Roman"/>
        </w:rPr>
        <w:t>Philip G. Grieve</w:t>
      </w:r>
      <w:r w:rsidR="00F6708A" w:rsidRPr="00F76412">
        <w:rPr>
          <w:rFonts w:ascii="Times New Roman" w:hAnsi="Times New Roman" w:cs="Times New Roman"/>
        </w:rPr>
        <w:t xml:space="preserve">  (</w:t>
      </w:r>
      <w:hyperlink r:id="rId11" w:history="1">
        <w:r w:rsidR="004E2FE1" w:rsidRPr="00F76412">
          <w:rPr>
            <w:rStyle w:val="Hyperlink"/>
            <w:rFonts w:ascii="Times New Roman" w:hAnsi="Times New Roman" w:cs="Times New Roman"/>
            <w:color w:val="auto"/>
          </w:rPr>
          <w:t>pgg3@cumc.columbia.edu</w:t>
        </w:r>
      </w:hyperlink>
      <w:r w:rsidR="004E2FE1" w:rsidRPr="00F76412">
        <w:rPr>
          <w:rFonts w:ascii="Times New Roman" w:hAnsi="Times New Roman" w:cs="Times New Roman"/>
        </w:rPr>
        <w:t xml:space="preserve">) </w:t>
      </w:r>
    </w:p>
    <w:p w14:paraId="6B87B8B5" w14:textId="5DCC5C8F" w:rsidR="004B0E05" w:rsidRPr="00F76412" w:rsidRDefault="004B0E05" w:rsidP="001A0C4A">
      <w:pPr>
        <w:jc w:val="both"/>
        <w:rPr>
          <w:rFonts w:ascii="Times New Roman" w:hAnsi="Times New Roman" w:cs="Times New Roman"/>
        </w:rPr>
      </w:pPr>
      <w:r w:rsidRPr="00F76412">
        <w:rPr>
          <w:rFonts w:ascii="Times New Roman" w:hAnsi="Times New Roman" w:cs="Times New Roman"/>
        </w:rPr>
        <w:t>Amanda Tarullo (</w:t>
      </w:r>
      <w:hyperlink r:id="rId12" w:history="1">
        <w:r w:rsidRPr="00F76412">
          <w:rPr>
            <w:rStyle w:val="Hyperlink"/>
            <w:rFonts w:ascii="Times New Roman" w:hAnsi="Times New Roman" w:cs="Times New Roman"/>
            <w:color w:val="auto"/>
          </w:rPr>
          <w:t>atarullo@bu.edu</w:t>
        </w:r>
      </w:hyperlink>
      <w:r w:rsidRPr="00F76412">
        <w:rPr>
          <w:rFonts w:ascii="Times New Roman" w:hAnsi="Times New Roman" w:cs="Times New Roman"/>
        </w:rPr>
        <w:t xml:space="preserve">) </w:t>
      </w:r>
    </w:p>
    <w:p w14:paraId="6A1D4CFE" w14:textId="77777777" w:rsidR="00FB6395" w:rsidRPr="00F76412" w:rsidRDefault="00FB6395" w:rsidP="001A0C4A">
      <w:pPr>
        <w:jc w:val="both"/>
        <w:rPr>
          <w:rFonts w:ascii="Times New Roman" w:hAnsi="Times New Roman" w:cs="Times New Roman"/>
        </w:rPr>
      </w:pPr>
    </w:p>
    <w:p w14:paraId="3A8CC5FD" w14:textId="5CACBF41" w:rsidR="00923CCC" w:rsidRPr="00F76412" w:rsidRDefault="00B86453" w:rsidP="001A0C4A">
      <w:pPr>
        <w:jc w:val="both"/>
        <w:rPr>
          <w:rFonts w:ascii="Times New Roman" w:hAnsi="Times New Roman" w:cs="Times New Roman"/>
          <w:b/>
        </w:rPr>
      </w:pPr>
      <w:r w:rsidRPr="00F76412">
        <w:rPr>
          <w:rFonts w:ascii="Times New Roman" w:hAnsi="Times New Roman" w:cs="Times New Roman"/>
          <w:b/>
        </w:rPr>
        <w:t>CORRESPONDING AUTHOR</w:t>
      </w:r>
      <w:r w:rsidR="004D61F9" w:rsidRPr="00F76412">
        <w:rPr>
          <w:rFonts w:ascii="Times New Roman" w:hAnsi="Times New Roman" w:cs="Times New Roman"/>
          <w:b/>
        </w:rPr>
        <w:t>:</w:t>
      </w:r>
      <w:r w:rsidR="00E8148E" w:rsidRPr="00F76412">
        <w:rPr>
          <w:rFonts w:ascii="Times New Roman" w:hAnsi="Times New Roman" w:cs="Times New Roman"/>
          <w:b/>
        </w:rPr>
        <w:t xml:space="preserve"> </w:t>
      </w:r>
    </w:p>
    <w:p w14:paraId="71A85B00" w14:textId="04E60227" w:rsidR="00A03769" w:rsidRPr="00F76412" w:rsidRDefault="003500A4" w:rsidP="001A0C4A">
      <w:pPr>
        <w:jc w:val="both"/>
        <w:rPr>
          <w:rFonts w:ascii="Times New Roman" w:hAnsi="Times New Roman" w:cs="Times New Roman"/>
        </w:rPr>
      </w:pPr>
      <w:r w:rsidRPr="00F76412">
        <w:rPr>
          <w:rFonts w:ascii="Times New Roman" w:hAnsi="Times New Roman" w:cs="Times New Roman"/>
        </w:rPr>
        <w:t xml:space="preserve">Ashley </w:t>
      </w:r>
      <w:r w:rsidR="004D61F9" w:rsidRPr="00F76412">
        <w:rPr>
          <w:rFonts w:ascii="Times New Roman" w:hAnsi="Times New Roman" w:cs="Times New Roman"/>
        </w:rPr>
        <w:t xml:space="preserve">M. </w:t>
      </w:r>
      <w:r w:rsidRPr="00F76412">
        <w:rPr>
          <w:rFonts w:ascii="Times New Roman" w:hAnsi="Times New Roman" w:cs="Times New Roman"/>
        </w:rPr>
        <w:t>St. John</w:t>
      </w:r>
    </w:p>
    <w:p w14:paraId="35C34732" w14:textId="1F8F0E53" w:rsidR="00DF3A9C" w:rsidRPr="00F76412" w:rsidRDefault="00DF3A9C" w:rsidP="001A0C4A">
      <w:pPr>
        <w:jc w:val="both"/>
        <w:rPr>
          <w:rFonts w:ascii="Times New Roman" w:hAnsi="Times New Roman" w:cs="Times New Roman"/>
        </w:rPr>
      </w:pPr>
      <w:r w:rsidRPr="00F76412">
        <w:rPr>
          <w:rFonts w:ascii="Times New Roman" w:hAnsi="Times New Roman" w:cs="Times New Roman"/>
        </w:rPr>
        <w:t>617-353-9328</w:t>
      </w:r>
    </w:p>
    <w:p w14:paraId="1223077E" w14:textId="77777777" w:rsidR="00284FCB" w:rsidRPr="00F76412" w:rsidRDefault="00284FCB" w:rsidP="001A0C4A">
      <w:pPr>
        <w:jc w:val="both"/>
        <w:rPr>
          <w:rFonts w:ascii="Times New Roman" w:hAnsi="Times New Roman" w:cs="Times New Roman"/>
        </w:rPr>
      </w:pPr>
    </w:p>
    <w:p w14:paraId="1E64D226" w14:textId="0D066C01" w:rsidR="003007E6" w:rsidRPr="00F76412" w:rsidRDefault="00EC7AB6" w:rsidP="001A0C4A">
      <w:pPr>
        <w:jc w:val="both"/>
        <w:rPr>
          <w:rFonts w:ascii="Times New Roman" w:hAnsi="Times New Roman" w:cs="Times New Roman"/>
          <w:b/>
        </w:rPr>
      </w:pPr>
      <w:r w:rsidRPr="00F76412">
        <w:rPr>
          <w:rFonts w:ascii="Times New Roman" w:hAnsi="Times New Roman" w:cs="Times New Roman"/>
          <w:b/>
        </w:rPr>
        <w:t>KEYWORDS</w:t>
      </w:r>
      <w:r w:rsidR="003007E6" w:rsidRPr="00F76412">
        <w:rPr>
          <w:rFonts w:ascii="Times New Roman" w:hAnsi="Times New Roman" w:cs="Times New Roman"/>
          <w:b/>
        </w:rPr>
        <w:t>:</w:t>
      </w:r>
      <w:r w:rsidR="0064786B" w:rsidRPr="00F76412">
        <w:rPr>
          <w:rFonts w:ascii="Times New Roman" w:hAnsi="Times New Roman" w:cs="Times New Roman"/>
          <w:b/>
        </w:rPr>
        <w:t xml:space="preserve"> </w:t>
      </w:r>
    </w:p>
    <w:p w14:paraId="543089AD" w14:textId="36959D13" w:rsidR="003007E6" w:rsidRPr="00F76412" w:rsidRDefault="00F10831" w:rsidP="001A0C4A">
      <w:pPr>
        <w:jc w:val="both"/>
        <w:rPr>
          <w:rFonts w:ascii="Times New Roman" w:hAnsi="Times New Roman" w:cs="Times New Roman"/>
        </w:rPr>
      </w:pPr>
      <w:r w:rsidRPr="00F76412">
        <w:rPr>
          <w:rFonts w:ascii="Times New Roman" w:hAnsi="Times New Roman" w:cs="Times New Roman"/>
        </w:rPr>
        <w:t xml:space="preserve">Infant; </w:t>
      </w:r>
      <w:r w:rsidR="00643A6E" w:rsidRPr="00F76412">
        <w:rPr>
          <w:rFonts w:ascii="Times New Roman" w:hAnsi="Times New Roman" w:cs="Times New Roman"/>
        </w:rPr>
        <w:t>Electroencephalography (</w:t>
      </w:r>
      <w:r w:rsidRPr="00F76412">
        <w:rPr>
          <w:rFonts w:ascii="Times New Roman" w:hAnsi="Times New Roman" w:cs="Times New Roman"/>
        </w:rPr>
        <w:t>EEG</w:t>
      </w:r>
      <w:r w:rsidR="00643A6E" w:rsidRPr="00F76412">
        <w:rPr>
          <w:rFonts w:ascii="Times New Roman" w:hAnsi="Times New Roman" w:cs="Times New Roman"/>
        </w:rPr>
        <w:t>)</w:t>
      </w:r>
      <w:r w:rsidRPr="00F76412">
        <w:rPr>
          <w:rFonts w:ascii="Times New Roman" w:hAnsi="Times New Roman" w:cs="Times New Roman"/>
        </w:rPr>
        <w:t xml:space="preserve"> power; </w:t>
      </w:r>
      <w:r w:rsidR="00136BF6" w:rsidRPr="00F76412">
        <w:rPr>
          <w:rFonts w:ascii="Times New Roman" w:hAnsi="Times New Roman" w:cs="Times New Roman"/>
        </w:rPr>
        <w:t xml:space="preserve">EEG; </w:t>
      </w:r>
      <w:r w:rsidR="00983254" w:rsidRPr="00F76412">
        <w:rPr>
          <w:rFonts w:ascii="Times New Roman" w:hAnsi="Times New Roman" w:cs="Times New Roman"/>
        </w:rPr>
        <w:t xml:space="preserve">social interaction; </w:t>
      </w:r>
      <w:r w:rsidR="002E39C2" w:rsidRPr="00F76412">
        <w:rPr>
          <w:rFonts w:ascii="Times New Roman" w:hAnsi="Times New Roman" w:cs="Times New Roman"/>
        </w:rPr>
        <w:t>social engagement; joint attention; social brain</w:t>
      </w:r>
      <w:r w:rsidR="00636027" w:rsidRPr="00F76412">
        <w:rPr>
          <w:rFonts w:ascii="Times New Roman" w:hAnsi="Times New Roman" w:cs="Times New Roman"/>
        </w:rPr>
        <w:t>; child development</w:t>
      </w:r>
    </w:p>
    <w:p w14:paraId="3E41BD4A" w14:textId="77777777" w:rsidR="00004FBD" w:rsidRPr="00F76412" w:rsidRDefault="00004FBD" w:rsidP="001A0C4A">
      <w:pPr>
        <w:jc w:val="both"/>
        <w:rPr>
          <w:rFonts w:ascii="Times New Roman" w:hAnsi="Times New Roman" w:cs="Times New Roman"/>
        </w:rPr>
      </w:pPr>
    </w:p>
    <w:p w14:paraId="482EA1B6" w14:textId="5FCFD758" w:rsidR="001B32EB" w:rsidRPr="00F76412" w:rsidRDefault="00015663" w:rsidP="001A0C4A">
      <w:pPr>
        <w:jc w:val="both"/>
        <w:rPr>
          <w:rFonts w:ascii="Times New Roman" w:hAnsi="Times New Roman" w:cs="Times New Roman"/>
        </w:rPr>
      </w:pPr>
      <w:r w:rsidRPr="00F76412">
        <w:rPr>
          <w:rFonts w:ascii="Times New Roman" w:hAnsi="Times New Roman" w:cs="Times New Roman"/>
          <w:b/>
        </w:rPr>
        <w:t>SHORT ABSTRACT</w:t>
      </w:r>
      <w:r w:rsidR="00B310CC" w:rsidRPr="00F76412">
        <w:rPr>
          <w:rFonts w:ascii="Times New Roman" w:hAnsi="Times New Roman" w:cs="Times New Roman"/>
          <w:b/>
        </w:rPr>
        <w:t>:</w:t>
      </w:r>
      <w:r w:rsidR="00E03D2B" w:rsidRPr="00F76412">
        <w:rPr>
          <w:rFonts w:ascii="Times New Roman" w:hAnsi="Times New Roman" w:cs="Times New Roman"/>
          <w:b/>
        </w:rPr>
        <w:t xml:space="preserve"> </w:t>
      </w:r>
    </w:p>
    <w:p w14:paraId="58E0EAB2" w14:textId="062622ED" w:rsidR="0019299B" w:rsidRPr="00F76412" w:rsidRDefault="00F35A91" w:rsidP="001A0C4A">
      <w:pPr>
        <w:jc w:val="both"/>
        <w:rPr>
          <w:rFonts w:ascii="Times New Roman" w:hAnsi="Times New Roman" w:cs="Times New Roman"/>
        </w:rPr>
      </w:pPr>
      <w:r w:rsidRPr="00F76412">
        <w:rPr>
          <w:rFonts w:ascii="Times New Roman" w:hAnsi="Times New Roman" w:cs="Times New Roman"/>
        </w:rPr>
        <w:t>This</w:t>
      </w:r>
      <w:r w:rsidR="004D7F07" w:rsidRPr="00F76412">
        <w:rPr>
          <w:rFonts w:ascii="Times New Roman" w:hAnsi="Times New Roman" w:cs="Times New Roman"/>
        </w:rPr>
        <w:t xml:space="preserve"> novel protocol</w:t>
      </w:r>
      <w:r w:rsidR="008B0ADE" w:rsidRPr="00F76412">
        <w:rPr>
          <w:rFonts w:ascii="Times New Roman" w:hAnsi="Times New Roman" w:cs="Times New Roman"/>
        </w:rPr>
        <w:t xml:space="preserve"> </w:t>
      </w:r>
      <w:r w:rsidRPr="00F76412">
        <w:rPr>
          <w:rFonts w:ascii="Times New Roman" w:hAnsi="Times New Roman" w:cs="Times New Roman"/>
        </w:rPr>
        <w:t>is designed to</w:t>
      </w:r>
      <w:r w:rsidR="005A7D80" w:rsidRPr="00F76412">
        <w:rPr>
          <w:rFonts w:ascii="Times New Roman" w:hAnsi="Times New Roman" w:cs="Times New Roman"/>
        </w:rPr>
        <w:t xml:space="preserve"> assess </w:t>
      </w:r>
      <w:r w:rsidR="00256608" w:rsidRPr="00F76412">
        <w:rPr>
          <w:rFonts w:ascii="Times New Roman" w:hAnsi="Times New Roman" w:cs="Times New Roman"/>
        </w:rPr>
        <w:t>the neural bases of social interaction in infants</w:t>
      </w:r>
      <w:r w:rsidR="005A7D80" w:rsidRPr="00F76412">
        <w:rPr>
          <w:rFonts w:ascii="Times New Roman" w:hAnsi="Times New Roman" w:cs="Times New Roman"/>
        </w:rPr>
        <w:t xml:space="preserve">. </w:t>
      </w:r>
      <w:r w:rsidR="007A19D1" w:rsidRPr="00F76412">
        <w:rPr>
          <w:rFonts w:ascii="Times New Roman" w:hAnsi="Times New Roman" w:cs="Times New Roman"/>
        </w:rPr>
        <w:t xml:space="preserve">The paradigm is designed to </w:t>
      </w:r>
      <w:r w:rsidR="00A243B1" w:rsidRPr="00F76412">
        <w:rPr>
          <w:rFonts w:ascii="Times New Roman" w:hAnsi="Times New Roman" w:cs="Times New Roman"/>
        </w:rPr>
        <w:t>tease apart how various so</w:t>
      </w:r>
      <w:r w:rsidR="00555FD4" w:rsidRPr="00F76412">
        <w:rPr>
          <w:rFonts w:ascii="Times New Roman" w:hAnsi="Times New Roman" w:cs="Times New Roman"/>
        </w:rPr>
        <w:t>cial inputs such as language, joint attention, and</w:t>
      </w:r>
      <w:r w:rsidR="00A243B1" w:rsidRPr="00F76412">
        <w:rPr>
          <w:rFonts w:ascii="Times New Roman" w:hAnsi="Times New Roman" w:cs="Times New Roman"/>
        </w:rPr>
        <w:t xml:space="preserve"> face-to-face interaction relate to infant neural activation.</w:t>
      </w:r>
      <w:r w:rsidR="002F601A" w:rsidRPr="00F76412">
        <w:rPr>
          <w:rFonts w:ascii="Times New Roman" w:hAnsi="Times New Roman" w:cs="Times New Roman"/>
        </w:rPr>
        <w:t xml:space="preserve"> </w:t>
      </w:r>
      <w:r w:rsidR="0071628F" w:rsidRPr="00F76412">
        <w:rPr>
          <w:rFonts w:ascii="Times New Roman" w:hAnsi="Times New Roman" w:cs="Times New Roman"/>
        </w:rPr>
        <w:t>Infant EEG power is recorded during both social and nonsocial conditions.</w:t>
      </w:r>
      <w:r w:rsidR="00A243B1" w:rsidRPr="00F76412">
        <w:rPr>
          <w:rFonts w:ascii="Times New Roman" w:hAnsi="Times New Roman" w:cs="Times New Roman"/>
        </w:rPr>
        <w:t xml:space="preserve"> </w:t>
      </w:r>
    </w:p>
    <w:p w14:paraId="680DE9B4" w14:textId="786A27E6" w:rsidR="00923CCC" w:rsidRPr="00F76412" w:rsidRDefault="00923CCC" w:rsidP="001A0C4A">
      <w:pPr>
        <w:jc w:val="both"/>
        <w:rPr>
          <w:rFonts w:ascii="Times New Roman" w:hAnsi="Times New Roman" w:cs="Times New Roman"/>
          <w:b/>
        </w:rPr>
      </w:pPr>
    </w:p>
    <w:p w14:paraId="1216FE1C" w14:textId="655A6E07" w:rsidR="000F6031" w:rsidRPr="00F76412" w:rsidRDefault="006F638D" w:rsidP="001A0C4A">
      <w:pPr>
        <w:jc w:val="both"/>
        <w:rPr>
          <w:rFonts w:ascii="Times New Roman" w:hAnsi="Times New Roman" w:cs="Times New Roman"/>
          <w:b/>
        </w:rPr>
      </w:pPr>
      <w:r w:rsidRPr="00F76412">
        <w:rPr>
          <w:rFonts w:ascii="Times New Roman" w:hAnsi="Times New Roman" w:cs="Times New Roman"/>
          <w:b/>
        </w:rPr>
        <w:t>LONG ABSTRACT:</w:t>
      </w:r>
      <w:r w:rsidR="00664CE2" w:rsidRPr="00F76412">
        <w:rPr>
          <w:rFonts w:ascii="Times New Roman" w:hAnsi="Times New Roman" w:cs="Times New Roman"/>
          <w:b/>
        </w:rPr>
        <w:t xml:space="preserve"> </w:t>
      </w:r>
    </w:p>
    <w:p w14:paraId="6C194B3A" w14:textId="516207E3" w:rsidR="002766EB" w:rsidRPr="00F76412" w:rsidRDefault="002766EB" w:rsidP="001A0C4A">
      <w:pPr>
        <w:jc w:val="both"/>
        <w:rPr>
          <w:rFonts w:ascii="Times New Roman" w:hAnsi="Times New Roman" w:cs="Times New Roman"/>
        </w:rPr>
      </w:pPr>
      <w:r w:rsidRPr="00F76412">
        <w:rPr>
          <w:rFonts w:ascii="Times New Roman" w:hAnsi="Times New Roman" w:cs="Times New Roman"/>
        </w:rPr>
        <w:t xml:space="preserve">Despite the importance of social interactions for infant brain development, little research has assessed functional neural activation while infants socially interact. Electroencephalography (EEG) power is an advantageous technique to assess infant functional neural activation. </w:t>
      </w:r>
      <w:r w:rsidR="00C9033B" w:rsidRPr="00F76412">
        <w:rPr>
          <w:rFonts w:ascii="Times New Roman" w:hAnsi="Times New Roman" w:cs="Times New Roman"/>
        </w:rPr>
        <w:t>However,</w:t>
      </w:r>
      <w:r w:rsidRPr="00F76412">
        <w:rPr>
          <w:rFonts w:ascii="Times New Roman" w:hAnsi="Times New Roman" w:cs="Times New Roman"/>
        </w:rPr>
        <w:t xml:space="preserve"> many studies record infant EEG only during one baseline condition</w:t>
      </w:r>
      <w:r w:rsidR="00EB5998" w:rsidRPr="00F76412">
        <w:rPr>
          <w:rFonts w:ascii="Times New Roman" w:hAnsi="Times New Roman" w:cs="Times New Roman"/>
        </w:rPr>
        <w:t>.</w:t>
      </w:r>
      <w:r w:rsidRPr="00F76412">
        <w:rPr>
          <w:rFonts w:ascii="Times New Roman" w:hAnsi="Times New Roman" w:cs="Times New Roman"/>
        </w:rPr>
        <w:t xml:space="preserve"> Th</w:t>
      </w:r>
      <w:r w:rsidR="00AF3EF7" w:rsidRPr="00F76412">
        <w:rPr>
          <w:rFonts w:ascii="Times New Roman" w:hAnsi="Times New Roman" w:cs="Times New Roman"/>
        </w:rPr>
        <w:t xml:space="preserve">is protocol </w:t>
      </w:r>
      <w:r w:rsidR="0098391F" w:rsidRPr="00F76412">
        <w:rPr>
          <w:rFonts w:ascii="Times New Roman" w:hAnsi="Times New Roman" w:cs="Times New Roman"/>
        </w:rPr>
        <w:t xml:space="preserve">describes </w:t>
      </w:r>
      <w:r w:rsidR="00F06ED9" w:rsidRPr="00F76412">
        <w:rPr>
          <w:rFonts w:ascii="Times New Roman" w:hAnsi="Times New Roman" w:cs="Times New Roman"/>
        </w:rPr>
        <w:t xml:space="preserve">a </w:t>
      </w:r>
      <w:r w:rsidRPr="00F76412">
        <w:rPr>
          <w:rFonts w:ascii="Times New Roman" w:hAnsi="Times New Roman" w:cs="Times New Roman"/>
        </w:rPr>
        <w:t xml:space="preserve">paradigm </w:t>
      </w:r>
      <w:r w:rsidR="00F20BFA" w:rsidRPr="00F76412">
        <w:rPr>
          <w:rFonts w:ascii="Times New Roman" w:hAnsi="Times New Roman" w:cs="Times New Roman"/>
        </w:rPr>
        <w:t xml:space="preserve">that </w:t>
      </w:r>
      <w:r w:rsidRPr="00F76412">
        <w:rPr>
          <w:rFonts w:ascii="Times New Roman" w:hAnsi="Times New Roman" w:cs="Times New Roman"/>
        </w:rPr>
        <w:t>is designed to comprehensively assess infant EEG activity in both social and nonsocial contexts as well as tease apart how different types of social inputs differentially relate to infant EEG. The within-subjects paradigm includes four controlled conditions</w:t>
      </w:r>
      <w:r w:rsidR="005A7F38" w:rsidRPr="00F76412">
        <w:rPr>
          <w:rFonts w:ascii="Times New Roman" w:hAnsi="Times New Roman" w:cs="Times New Roman"/>
        </w:rPr>
        <w:t xml:space="preserve">. </w:t>
      </w:r>
      <w:r w:rsidRPr="00F76412">
        <w:rPr>
          <w:rFonts w:ascii="Times New Roman" w:hAnsi="Times New Roman" w:cs="Times New Roman"/>
        </w:rPr>
        <w:t>In the</w:t>
      </w:r>
      <w:r w:rsidR="005A311A" w:rsidRPr="00F76412">
        <w:rPr>
          <w:rFonts w:ascii="Times New Roman" w:hAnsi="Times New Roman" w:cs="Times New Roman"/>
        </w:rPr>
        <w:t xml:space="preserve"> </w:t>
      </w:r>
      <w:r w:rsidR="00D3101E" w:rsidRPr="00F76412">
        <w:rPr>
          <w:rFonts w:ascii="Times New Roman" w:hAnsi="Times New Roman" w:cs="Times New Roman"/>
        </w:rPr>
        <w:t>n</w:t>
      </w:r>
      <w:r w:rsidRPr="00F76412">
        <w:rPr>
          <w:rFonts w:ascii="Times New Roman" w:hAnsi="Times New Roman" w:cs="Times New Roman"/>
        </w:rPr>
        <w:t xml:space="preserve">onsocial condition, infants view objects on computer screens. The joint attention condition involves an experimenter directing the infant’s attention to pictures. The joint attention condition includes three types of social input: language, face-to-face interaction, and the presence of joint attention. Differences in infant EEG between the nonsocial and joint attention conditions could be due to any of these three types of input. Therefore, two additional conditions (one with language input while the experimenter is hidden behind a screen and one </w:t>
      </w:r>
      <w:r w:rsidRPr="00F76412">
        <w:rPr>
          <w:rFonts w:ascii="Times New Roman" w:hAnsi="Times New Roman" w:cs="Times New Roman"/>
        </w:rPr>
        <w:lastRenderedPageBreak/>
        <w:t xml:space="preserve">with face-to-face interaction) were included to assess the driving contextual factors in patterns of infant neural activation. Representative results demonstrate that infant EEG power varied by condition, both overall and differentially by brain region, supporting the functional nature of infant EEG power. This technique is advantageous in that it includes conditions that are clearly social or nonsocial and allows for examination of how specific types of social input relate to EEG power. This paradigm can be used to assess how individual differences in age, affect, socioeconomic status, and parent-infant interaction quality relate to the development of the social brain. Based on the demonstrated functional nature of infant EEG power, future studies should consider the role of EEG recording context and design conditions that are clearly social or nonsocial. </w:t>
      </w:r>
    </w:p>
    <w:p w14:paraId="171F2A74" w14:textId="77777777" w:rsidR="000F6031" w:rsidRPr="00F76412" w:rsidRDefault="000F6031" w:rsidP="001A0C4A">
      <w:pPr>
        <w:jc w:val="both"/>
        <w:rPr>
          <w:rFonts w:ascii="Times New Roman" w:hAnsi="Times New Roman" w:cs="Times New Roman"/>
          <w:b/>
        </w:rPr>
      </w:pPr>
    </w:p>
    <w:p w14:paraId="324577EC" w14:textId="76F9856F" w:rsidR="005C6D12" w:rsidRPr="00F76412" w:rsidRDefault="00EE7787" w:rsidP="001A0C4A">
      <w:pPr>
        <w:jc w:val="both"/>
        <w:rPr>
          <w:rFonts w:ascii="Times New Roman" w:hAnsi="Times New Roman" w:cs="Times New Roman"/>
        </w:rPr>
      </w:pPr>
      <w:r w:rsidRPr="00F76412">
        <w:rPr>
          <w:rFonts w:ascii="Times New Roman" w:hAnsi="Times New Roman" w:cs="Times New Roman"/>
          <w:b/>
        </w:rPr>
        <w:t>INTRODUCTION:</w:t>
      </w:r>
      <w:r w:rsidR="00923CCC" w:rsidRPr="00F76412">
        <w:rPr>
          <w:rFonts w:ascii="Times New Roman" w:hAnsi="Times New Roman" w:cs="Times New Roman"/>
          <w:b/>
        </w:rPr>
        <w:t xml:space="preserve"> </w:t>
      </w:r>
    </w:p>
    <w:p w14:paraId="1E5AD18A" w14:textId="30C3CF23" w:rsidR="00020A4D" w:rsidRPr="00F76412" w:rsidRDefault="00020A4D" w:rsidP="001A0C4A">
      <w:pPr>
        <w:jc w:val="both"/>
        <w:rPr>
          <w:rFonts w:ascii="Times New Roman" w:hAnsi="Times New Roman" w:cs="Times New Roman"/>
        </w:rPr>
      </w:pPr>
      <w:r w:rsidRPr="00F76412">
        <w:rPr>
          <w:rFonts w:ascii="Times New Roman" w:hAnsi="Times New Roman" w:cs="Times New Roman"/>
        </w:rPr>
        <w:t xml:space="preserve">Social interactions are crucial for infant neural development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13tnabdj0d","properties":{"formattedCitation":"{\\rtf \\super 1,2\\nosupersub{}}","plainCitation":"1,2"},"citationItems":[{"id":677,"uris":["http://zotero.org/users/1038022/items/8TJZWSAB"],"uri":["http://zotero.org/users/1038022/items/8TJZWSAB"],"itemData":{"id":677,"type":"article-journal","title":"Effects of early intervention on EEG power and coherence in previously institutionalized children in Romania","container-title":"Development and Psychopathology","page":"861-880","volume":"20","issue":"03","source":"Cambridge Journals Online","abstract":"Two groups of Romanian children were compared on spectral power and coherence in the electroencephalogram (EEG) in early childhood. One group consisted of previously institutionalized children who had been randomly assigned to a foster care intervention at a mean age of 23 months. The second group had been randomized to remain in institutional care. Because of a policy of noninterference, a number of these children also experienced placement into alternative family care environments. There were minimal group differences between the foster care and institutionalized groups in EEG power and coherence across all measured frequency bands at 42 months of age. However, age at foster care placement within the foster care group was correlated with certain measures of EEG power and coherence. Earlier age at foster care placement was associated with increased alpha power and decreased short-distance EEG coherence. Further analyses separating age at placement from duration of intervention suggest that this effect may be more robust for EEG coherence than EEG band power. Supplementary analyses examined whether the EEG measures mediated changes in intellectual abilities within the foster care children, but no clear evidence of mediation was observed.","DOI":"10.1017/S0954579408000412","author":[{"family":"Marshall","given":"Peter J."},{"family":"Reeb","given":"Bethany C."},{"family":"Fox","given":"Nathan A."},{"family":"Nelson","given":"Charles A. III"},{"family":"Zeanah","given":"Charles H."}],"issued":{"date-parts":[["2008"]]}}},{"id":360,"uris":["http://zotero.org/users/1038022/items/Q4SDNF3U"],"uri":["http://zotero.org/users/1038022/items/Q4SDNF3U"],"itemData":{"id":360,"type":"article-journal","title":"Atypical EEG power correlates with indiscriminately friendly behavior in internationally adopted children","container-title":"Developmental Psychology","page":"417-431","volume":"47","issue":"2","source":"EBSCOhost","abstract":"While effects of institutional care on behavioral development have been studied extensively, effects on neural systems underlying these socioemotional and attention deficits are only beginning to be examined. The current study assessed electroencephalogram (EEG) power in 18-month-old internationally adopted, postinstitutionalized children (n = 37) and comparison groups of nonadopted children (n = 47) and children internationally adopted from foster care (n = 39). For their age, postinstitutionalized children had an atypical EEG power distribution, with relative power concentrated in lower frequency bands compared with nonadopted children. Both internationally adopted groups had lower absolute alpha power than nonadopted children. EEG power was not related to growth at adoption or to global cognitive ability. Atypical EEG power distribution at 18 months predicted indiscriminate friendliness and poorer inhibitory control at 36 months. Both postinstitutionalized and foster care children were more likely than nonadopted children to exhibit indiscriminate friendliness. Results are consistent with a cortical hypoactivation model of the effects of early deprivation on neural development and provide initial evidence associating this atypical EEG pattern with indiscriminate friendliness. Outcomes observed in the foster care children raise questions about the specificity of institutional rearing as a risk factor and emphasize the need for broader consideration of the effects of early deprivation and disruptions in care. (PsycINFO Database Record (c) 2012 APA, all rights reserved) (journal abstract)","DOI":"10.1037/a0021363","ISSN":"1939-0599","journalAbbreviation":"Developmental Psychology","author":[{"family":"Tarullo","given":"Amanda R."},{"family":"Garvin","given":"Melissa C."},{"family":"Gunnar","given":"Megan R."}],"issued":{"date-parts":[["2011",3]]}}}],"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1,2</w:t>
      </w:r>
      <w:r w:rsidRPr="00F76412">
        <w:rPr>
          <w:rFonts w:ascii="Times New Roman" w:hAnsi="Times New Roman" w:cs="Times New Roman"/>
        </w:rPr>
        <w:fldChar w:fldCharType="end"/>
      </w:r>
      <w:r w:rsidRPr="00F76412">
        <w:rPr>
          <w:rFonts w:ascii="Times New Roman" w:hAnsi="Times New Roman" w:cs="Times New Roman"/>
        </w:rPr>
        <w:t xml:space="preserve">. Although recent research has begun to focus on the development of the social brain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27ridis785","properties":{"formattedCitation":"{\\rtf \\super 3,4\\nosupersub{}}","plainCitation":"3,4"},"citationItems":[{"id":3253,"uris":["http://zotero.org/users/1038022/items/3SXJBZD7"],"uri":["http://zotero.org/users/1038022/items/3SXJBZD7"],"itemData":{"id":3253,"type":"article-journal","title":"Cognitive neuroscience of human social behaviour","container-title":"Nature Reviews Neuroscience","page":"165-178","volume":"4","issue":"3","source":"www.nature.com.ezproxy.bu.edu","abstract":"We are an intensely social species — it has been argued that our social nature defines what makes us human, what makes us conscious or what gave us our large brains. As a new field, the social brain sciences are probing the neural underpinnings of social behaviour and have produced a banquet of data that are both tantalizing and deeply puzzling. We are finding new links between emotion and reason, between action and perception, and between representations of other people and ourselves. No less important are the links that are also being established across disciplines to understand social behaviour, as neuroscientists, social psychologists, anthropologists, ethologists and philosophers forge new collaborations.","DOI":"10.1038/nrn1056","ISSN":"1471-003X","journalAbbreviation":"Nat Rev Neurosci","author":[{"family":"Adolphs","given":"Ralph"}],"issued":{"date-parts":[["2003",3]]}}},{"id":2411,"uris":["http://zotero.org/users/1038022/items/M3WHQDQ9"],"uri":["http://zotero.org/users/1038022/items/M3WHQDQ9"],"itemData":{"id":2411,"type":"article-journal","title":"The Development of Social Brain Functions in Infancy","container-title":"Psychological Bulletin","source":"EBSCOhost","archive_location":"2015-22404-001","abstract":"One fundamental question in psychology is what makes humans such intensely social beings. Probing the developmental and neural origins of our social capacities is a way of addressing this question. In the last 10 years the field of social–cognitive development has witnessed a surge in studies using neuroscience methods to elucidate the development of social information processing during infancy. While the use of electroencephalography (EEG)/event-related brain potentials (ERPs) and functional near-infrared spectroscopy (fNIRS) has revealed a great deal about the timing and localization of the cortical processes involved in early social cognition, the principles underpinning the early development of social brain functioning remain largely unexplored. Here I provide a framework that delineates the essential processes implicated in the early development of the social brain. In particular, I argue that the development of social brain functions in infancy is characterized by the following key principles: (a) self-relevance, (b) joint engagement, (c) predictability, (d) categorization, (e) discrimination, and (f) integration. For all of the proposed principles, I provide empirical examples to illustrate when in infancy they emerge. Moreover, I discuss to what extent they are in fact specifically social in nature or share properties with more domain-general developmental principles. Taken together, this article provides a conceptual integration of the existing EEG/ERPs and fNIRS work on infant social brain function and thereby offers the basis for a principle-based approach to studying the neural correlates of early social cognition. (PsycINFO Database Record (c) 2015 APA, all rights reserved). (journal abstract)","URL":"http://search.ebscohost.com/login.aspx?direct=true&amp;db=pdh&amp;AN=2015-22404-001&amp;site=ehost-live&amp;scope=site","DOI":"10.1037/bul0000002","ISSN":"0033-2909","journalAbbreviation":"Psychological Bulletin","author":[{"family":"Grossmann","given":"Tobias"}],"issued":{"date-parts":[["2015",5,18]]},"accessed":{"date-parts":[["2015",9,15]]}}}],"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3,4</w:t>
      </w:r>
      <w:r w:rsidRPr="00F76412">
        <w:rPr>
          <w:rFonts w:ascii="Times New Roman" w:hAnsi="Times New Roman" w:cs="Times New Roman"/>
        </w:rPr>
        <w:fldChar w:fldCharType="end"/>
      </w:r>
      <w:r w:rsidRPr="00F76412">
        <w:rPr>
          <w:rFonts w:ascii="Times New Roman" w:hAnsi="Times New Roman" w:cs="Times New Roman"/>
        </w:rPr>
        <w:t>, the neural processes involved in social engagement are not well understood. The goal of the reported method was to assess how infant electroencephalography (EEG) power</w:t>
      </w:r>
      <w:r w:rsidR="00CF3001" w:rsidRPr="00F76412">
        <w:rPr>
          <w:rFonts w:ascii="Times New Roman" w:hAnsi="Times New Roman" w:cs="Times New Roman"/>
        </w:rPr>
        <w:t>,</w:t>
      </w:r>
      <w:r w:rsidR="00E746AA" w:rsidRPr="00F76412">
        <w:rPr>
          <w:rFonts w:ascii="Times New Roman" w:hAnsi="Times New Roman" w:cs="Times New Roman"/>
        </w:rPr>
        <w:t xml:space="preserve"> </w:t>
      </w:r>
      <w:r w:rsidR="00CF3001" w:rsidRPr="00F76412">
        <w:rPr>
          <w:rFonts w:ascii="Times New Roman" w:hAnsi="Times New Roman" w:cs="Times New Roman"/>
        </w:rPr>
        <w:t>a measure of voltag</w:t>
      </w:r>
      <w:r w:rsidR="00E12DFD" w:rsidRPr="00F76412">
        <w:rPr>
          <w:rFonts w:ascii="Times New Roman" w:hAnsi="Times New Roman" w:cs="Times New Roman"/>
        </w:rPr>
        <w:t>e</w:t>
      </w:r>
      <w:r w:rsidR="00525B3B" w:rsidRPr="00F76412">
        <w:rPr>
          <w:rFonts w:ascii="Times New Roman" w:hAnsi="Times New Roman" w:cs="Times New Roman"/>
        </w:rPr>
        <w:t xml:space="preserve"> released from neuronal communication,</w:t>
      </w:r>
      <w:r w:rsidRPr="00F76412">
        <w:rPr>
          <w:rFonts w:ascii="Times New Roman" w:hAnsi="Times New Roman" w:cs="Times New Roman"/>
        </w:rPr>
        <w:t xml:space="preserve"> varies across controlled social and nonsocial contexts. This method allows for assessment of how specific aspects of social input differentially relate to neural activation and has implications for future studies to consider the role of recording context when assessing functional neural activation. </w:t>
      </w:r>
    </w:p>
    <w:p w14:paraId="1D255AF9" w14:textId="77777777" w:rsidR="00020A4D" w:rsidRPr="00F76412" w:rsidRDefault="00020A4D" w:rsidP="001A0C4A">
      <w:pPr>
        <w:jc w:val="both"/>
        <w:rPr>
          <w:rFonts w:ascii="Times New Roman" w:hAnsi="Times New Roman" w:cs="Times New Roman"/>
        </w:rPr>
      </w:pPr>
    </w:p>
    <w:p w14:paraId="3D1FD301" w14:textId="77777777" w:rsidR="00020A4D" w:rsidRPr="00F76412" w:rsidRDefault="00020A4D" w:rsidP="001A0C4A">
      <w:pPr>
        <w:jc w:val="both"/>
        <w:rPr>
          <w:rFonts w:ascii="Times New Roman" w:hAnsi="Times New Roman" w:cs="Times New Roman"/>
        </w:rPr>
      </w:pPr>
      <w:r w:rsidRPr="00F76412">
        <w:rPr>
          <w:rFonts w:ascii="Times New Roman" w:hAnsi="Times New Roman" w:cs="Times New Roman"/>
        </w:rPr>
        <w:t>EEG is a well-suited method to measure infant brain activity, as it is noninvasive and robust to infant movement. A cap composed of electrodes is placed on the infant’s head to record electrical activity from the cerebral cortex released during neuronal communication. EEG power is a measure of voltage at each electrode site over a period of time. EEG is a functional measure of neural activity and thus reflects in part the immediate context under which EEG is recorded. Due to its functional nature, EEG power has the potential to be compared across contexts using a within-subjects design and thus to index context-specific activation. Therefore, EEG can be used to assess both the neural underpinnings of social interactions specifically and of context-specific activation more generally. However, this potential has not been fully realized as infant EEG is often recorded during only one condition.</w:t>
      </w:r>
    </w:p>
    <w:p w14:paraId="08EEB152" w14:textId="77777777" w:rsidR="00020A4D" w:rsidRPr="00F76412" w:rsidRDefault="00020A4D" w:rsidP="001A0C4A">
      <w:pPr>
        <w:jc w:val="both"/>
        <w:rPr>
          <w:rFonts w:ascii="Times New Roman" w:hAnsi="Times New Roman" w:cs="Times New Roman"/>
        </w:rPr>
      </w:pPr>
    </w:p>
    <w:p w14:paraId="4815561A" w14:textId="6F3B99FC" w:rsidR="00020A4D" w:rsidRPr="00F76412" w:rsidRDefault="00020A4D" w:rsidP="001A0C4A">
      <w:pPr>
        <w:jc w:val="both"/>
        <w:rPr>
          <w:rFonts w:ascii="Times New Roman" w:hAnsi="Times New Roman" w:cs="Times New Roman"/>
        </w:rPr>
      </w:pPr>
      <w:r w:rsidRPr="00F76412">
        <w:rPr>
          <w:rFonts w:ascii="Times New Roman" w:hAnsi="Times New Roman" w:cs="Times New Roman"/>
        </w:rPr>
        <w:t xml:space="preserve">Many studies have recorded infant EEG power during a “resting state” or baseline, which does not always clearly differentiate between social and nonsocial input. In some cases, EEG is recorded as infants watch an experimenter spin a bingo wheel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hklocr7tn","properties":{"formattedCitation":"{\\rtf \\super 5\\uc0\\u8211{}7\\nosupersub{}}","plainCitation":"5–7"},"citationItems":[{"id":814,"uris":["http://zotero.org/users/1038022/items/ZU6VTV8K"],"uri":["http://zotero.org/users/1038022/items/ZU6VTV8K"],"itemData":{"id":814,"type":"article-journal","title":"Continuity and discontinuity of behavioral inhibition and exuberance: Psychophysiological and behavioral influences across the first four years of life","container-title":"Child Development","page":"1-21","volume":"72","issue":"1","source":"EBSCOhost","archive_location":"2001-14623-001","abstract":"Four-mo-old infants were screened (N = 433) for temperamental patterns thought to predict behavioral inhibition, including motor reactivity and the expression of negative affect. Those selected (N = 153) were assessed at multiple age points across the first 4 years of life for behavioral signs of inhibition as well as psychophysiological markers of frontal electroencephalogram (EEG) asymmetry. Four-month temperament was modestly predictive of behavioral inhibition over the first 2 yrs of life and of behavioral reticence at age 4. Those infants who remained continuously inhibited displayed right frontal EEG asymmetry as early as 9 mo while those who changed from inhibited to noninhibited did not. Change in behavioral inhibition was related to experience of nonparental care. A second group of infants, selected at 4 mo for patterns of behavior thought to predict temperamental exuberance, displayed a high degree of continuity over time in these behaviors. (PsycINFO Database Record (c) 2012 APA, all rights reserved)","ISSN":"0009-3920","shortTitle":"Continuity and discontinuity of behavioral inhibition and exuberance","journalAbbreviation":"Child Development","author":[{"family":"Fox","given":"Nathan A."},{"family":"Henderson","given":"Heather A."},{"family":"Rubin","given":"Kenneth H."},{"family":"Calkins","given":"Susan D."},{"family":"Schmidt","given":"Louis A."}],"issued":{"date-parts":[["2001",1]]}}},{"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id":811,"uris":["http://zotero.org/users/1038022/items/I95GGNSX"],"uri":["http://zotero.org/users/1038022/items/I95GGNSX"],"itemData":{"id":811,"type":"article-journal","title":"Individual differences in the development of social communication: Joint attention and temperament","container-title":"Cogniţie Creier Comportament","collection-title":"Developmental cognitive neuroscience","page":"317-328","volume":"9","issue":"2","source":"EBSCOhost","archive_location":"2005-11453-008","abstract":"Social communication is an important skill that emerges during infancy. We examined individual differences in this skill as a function of temperament and neural activity in nine-month-old infants. We found that maternal ratings of temperament were associated with joint attention, an important index of early social communication. More specifically, maternal ratings of pleasure were associated with joint attention bids that were accompanied by positive affect, while maternal ratings of fearfulness were associated with joint attention bids that were accompanied by negative affect. We also found that initiating joint attention was associated with decreased left frontal electroencephalogram (EEG) power, and initiating behavioral requests were associated with decreased left frontal EEG power. (PsycINFO Database Record (c) 2012 APA, all rights reserved). (journal abstract)","ISSN":"1224-8398","shortTitle":"Individual differences in the development of social communication","journalAbbreviation":"Cogniţie Creier Comportament","author":[{"family":"Nichols","given":"Kate E."},{"family":"Martin","given":"Jennifer N."},{"family":"Fox","given":"Nathan A."}],"issued":{"date-parts":[["2005",6]]}}}],"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5–7</w:t>
      </w:r>
      <w:r w:rsidRPr="00F76412">
        <w:rPr>
          <w:rFonts w:ascii="Times New Roman" w:hAnsi="Times New Roman" w:cs="Times New Roman"/>
        </w:rPr>
        <w:fldChar w:fldCharType="end"/>
      </w:r>
      <w:r w:rsidRPr="00F76412">
        <w:rPr>
          <w:rFonts w:ascii="Times New Roman" w:hAnsi="Times New Roman" w:cs="Times New Roman"/>
        </w:rPr>
        <w:t>, watch an experimenter blow bubbles</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19o0id5qao","properties":{"formattedCitation":"{\\rtf \\super 8\\nosupersub{}}","plainCitation":"8"},"citationItems":[{"id":1217,"uris":["http://zotero.org/users/1038022/items/GNGPQTS7"],"uri":["http://zotero.org/users/1038022/items/GNGPQTS7"],"itemData":{"id":1217,"type":"article-journal","title":"Infant physiological and behavioral responses to loss of maternal attention to a social-rival","container-title":"International Journal of Psychophysiology","page":"16-23","volume":"83","issue":"1","source":"ScienceDirect","abstract":"Previous research has found that infants respond with more negative/protest as well as approach-type behaviors in response to the loss of maternal attention to a social-rival as compared to a non-social item. The purpose of the current research was to conceptually replicate the maternal inattention research with a different population and to extend on it by examining the relationships between infants' emotional responses and their temperament and physiology (brain activity). A baseline measure of infant EEG was collected after which mother–infant dyads (n = 30) participated in two mother-ignoring conditions. Infants demonstrated more approach-style responses (maternal-directed gaze, proximity, and touch), higher reactivity levels (increased arousal, aggression, and disorganization), and more negative affect in the social-rival relative to the nonsocial condition. Approach-style (jealousy) responses were predictive of the infants' greater left frontal baseline EEG activity. Maternal reports of an infant's temperamental sociability and approach were not related to frontal EEG but several temperamental characteristics were associated with approach style responses during the social-rival condition. These findings collectively point to the emotion of jealousy in infants, as only during the social rival condition were associations between approach style responses and negative affect as well as left frontal EEG activity uncovered.","DOI":"10.1016/j.ijpsycho.2011.09.018","ISSN":"0167-8760","journalAbbreviation":"International Journal of Psychophysiology","author":[{"family":"Mize","given":"Krystal D."},{"family":"Jones","given":"Nancy Aaron"}],"issued":{"date-parts":[["2012",1]]}}}],"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8</w:t>
      </w:r>
      <w:r w:rsidRPr="00F76412">
        <w:rPr>
          <w:rFonts w:ascii="Times New Roman" w:hAnsi="Times New Roman" w:cs="Times New Roman"/>
        </w:rPr>
        <w:fldChar w:fldCharType="end"/>
      </w:r>
      <w:r w:rsidRPr="00F76412">
        <w:rPr>
          <w:rFonts w:ascii="Times New Roman" w:hAnsi="Times New Roman" w:cs="Times New Roman"/>
        </w:rPr>
        <w:t xml:space="preserve"> or watch an experimenter shake a rattle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cm6frumvl","properties":{"formattedCitation":"{\\rtf \\super 9,10\\nosupersub{}}","plainCitation":"9,10"},"citationItems":[{"id":3233,"uris":["http://zotero.org/users/1038022/items/QF2WP37Z"],"uri":["http://zotero.org/users/1038022/items/QF2WP37Z"],"itemData":{"id":3233,"type":"article-journal","title":"Relative right frontal EEG activation in 3- to 6-month-old infants of 'depressed' mothers","container-title":"Developmental Psychology","collection-title":"Parental Depression and Distress: Implications for Development in Infancy, Childhood, and Adolescence","page":"358-363","volume":"31","issue":"3","source":"EBSCOhost","archive_location":"1995-33228-001","abstract":"Brain electrical activity (electroencephalogram; EEG) was recorded from left and right frontal (F) and parietal (P) scalp regions (F3, F4, P3, and P4, referenced to the central vertex site, Cz) in a sample of depressed and nondepressed mothers and their 3–6-month-old infants. A greater number of depressed mothers and their infants vs. nondepressed mothers and their infants displayed right frontal EEG asymmetry. These data indicate that the depressed affect exhibited by infants of depressed mothers is associated with a pattern of brain electrical activity similar to that found in inhibited infants and children and in chronically depressed adults. Further research is required to determine whether the EEG pattern is a marker of current or chronic mood state. (PsycINFO Database Record (c) 2013 APA, all rights reserved)","DOI":"10.1037/0012-1649.31.3.358","ISSN":"0012-1649","journalAbbreviation":"Developmental Psychology","author":[{"family":"Field","given":"Tiffany"},{"family":"Fox","given":"Nathan A."},{"family":"Pickens","given":"Jeffrey"},{"family":"Nawrocki","given":"Tom"}],"issued":{"date-parts":[["1995",5]]}}},{"id":3236,"uris":["http://zotero.org/users/1038022/items/V24SVKFM"],"uri":["http://zotero.org/users/1038022/items/V24SVKFM"],"itemData":{"id":3236,"type":"article-journal","title":"EEG activation in 1-month-old infants of depressed mothers","container-title":"Development and Psychopathology","page":"491–505","volume":"null","issue":"03","source":"Cambridge Journals Online","abstract":"Previous research has documented differences in the pattern of EEG activation between3-month-old infants of depressed mothers and infants of nondepressed mothers. In the presentstudy, EEG was recorded in even younger 1-month-old infants of depressed and nondepressedmothers. The infants of depressed mothers exhibited greater relative right frontal EEGasymmetry (due to reduced left frontal activation), and this pattern at 1 month was significantlyrelated to 3-month EEG asymmetry. Right frontal EEG asymmetry was also related to morefrequent negative facial expressions (sad and pre-cry faces) during the Brazelton exam. Finally,the infants of depressed mothers showed more indeterminate sleep, were less active, and criedless than infants of nondepressed mothers.","DOI":"null","ISSN":"1469-2198","author":[{"family":"Jones","given":"Nancy Aaron"},{"family":"Field","given":"Tiffany"},{"family":"Fox","given":"Nathan A."},{"family":"Lundy","given":"Brenda"},{"family":"Davalos","given":"Marisabel"}],"issued":{"date-parts":[["1997",9]]}}}],"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9,10</w:t>
      </w:r>
      <w:r w:rsidRPr="00F76412">
        <w:rPr>
          <w:rFonts w:ascii="Times New Roman" w:hAnsi="Times New Roman" w:cs="Times New Roman"/>
        </w:rPr>
        <w:fldChar w:fldCharType="end"/>
      </w:r>
      <w:r w:rsidRPr="00F76412">
        <w:rPr>
          <w:rFonts w:ascii="Times New Roman" w:hAnsi="Times New Roman" w:cs="Times New Roman"/>
        </w:rPr>
        <w:t xml:space="preserve">. However, infants can attend to either the experimenter or the object, and infant characteristics could influence how they direct their attention. Thus, for some infants the baseline could be social if they are attending to the experimenter and for other infants the baseline could be nonsocial if they attend primarily to the object. As EEG reflects the recording context, observed individual differences in baseline EEG that researchers might interpret as stable or developmentally meaningful could simply be due to differences in what the infants were attending to at the time of recording. Indeed, one study recorded EEG while infants watched a woman singing while holding an object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rh2tj1v45","properties":{"formattedCitation":"{\\rtf \\super 11\\nosupersub{}}","plainCitation":"11"},"citationItems":[{"id":2685,"uris":["http://zotero.org/users/1038022/items/6N9HG2ZH"],"uri":["http://zotero.org/users/1038022/items/6N9HG2ZH"],"itemData":{"id":2685,"type":"article-journal","title":"Developmental changes in infant brain activity during naturalistic social experiences","container-title":"Developmental Psychobiology","page":"842-853","volume":"57","issue":"7","source":"Wiley Online Library","abstract":"Between 6 and 12 months, typically developing infants undergo a socio-cognitive “revolution.” The Interactive Specialization (IS) theory of brain development predicts that these behavioral changes will be underpinned by developmental increases in the power and topographic extent of socially selective cortical responses. To test this hypothesis, we used EEG to examine developmental changes in cortical selectivity for ecologically valid dynamic social versus non-social stimuli in a large cohort of 6- and 12-month-old infants. Consistent with the Interactive Specialization model, results showed that differences in EEG Θ activity between social and non-social stimuli became more pronounced and widespread with age. Differences in EEG activity were most clearly elicited by a live naturalistic interaction, suggesting that measuring brain activity in ecologically valid contexts is central to mapping social brain development in infancy. © 2015 Wiley Periodicals, Inc. Dev Psychobiol 57: 842–853, 2015.","DOI":"10.1002/dev.21336","ISSN":"1098-2302","journalAbbreviation":"Dev Psychobiol","language":"en","author":[{"family":"Jones","given":"Emily J. H."},{"family":"Venema","given":"Kaitlin"},{"family":"Lowy","given":"Rachel"},{"family":"Earl","given":"Rachel K."},{"family":"Webb","given":"Sara Jane"}],"issued":{"date-parts":[["2015",11,1]]}}}],"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11</w:t>
      </w:r>
      <w:r w:rsidRPr="00F76412">
        <w:rPr>
          <w:rFonts w:ascii="Times New Roman" w:hAnsi="Times New Roman" w:cs="Times New Roman"/>
        </w:rPr>
        <w:fldChar w:fldCharType="end"/>
      </w:r>
      <w:r w:rsidRPr="00F76412">
        <w:rPr>
          <w:rFonts w:ascii="Times New Roman" w:hAnsi="Times New Roman" w:cs="Times New Roman"/>
        </w:rPr>
        <w:t xml:space="preserve">. Infant EEG power varied depending on whether the infant paid attention to the woman or the object. This demonstrates both the functional nature of infant EEG power to assess the neural bases of social </w:t>
      </w:r>
      <w:r w:rsidRPr="00F76412">
        <w:rPr>
          <w:rFonts w:ascii="Times New Roman" w:hAnsi="Times New Roman" w:cs="Times New Roman"/>
        </w:rPr>
        <w:lastRenderedPageBreak/>
        <w:t>interaction and also the methodological importance of using controlled conditions during EEG recording.</w:t>
      </w:r>
    </w:p>
    <w:p w14:paraId="75950FF0" w14:textId="77777777" w:rsidR="00020A4D" w:rsidRPr="00F76412" w:rsidRDefault="00020A4D" w:rsidP="001A0C4A">
      <w:pPr>
        <w:jc w:val="both"/>
        <w:rPr>
          <w:rFonts w:ascii="Times New Roman" w:hAnsi="Times New Roman" w:cs="Times New Roman"/>
        </w:rPr>
      </w:pPr>
    </w:p>
    <w:p w14:paraId="72916AFD" w14:textId="3273BCDC" w:rsidR="00020A4D" w:rsidRPr="00F76412" w:rsidRDefault="00020A4D" w:rsidP="001A0C4A">
      <w:pPr>
        <w:jc w:val="both"/>
        <w:rPr>
          <w:rFonts w:ascii="Times New Roman" w:hAnsi="Times New Roman" w:cs="Times New Roman"/>
        </w:rPr>
      </w:pPr>
      <w:r w:rsidRPr="00F76412">
        <w:rPr>
          <w:rFonts w:ascii="Times New Roman" w:hAnsi="Times New Roman" w:cs="Times New Roman"/>
        </w:rPr>
        <w:t>Social interaction is complex and multi-faceted. Therefore, if EEG was recorded during a naturalistic interaction, it could be difficult to tease apart the neural processing of different aspects of the interaction (</w:t>
      </w:r>
      <w:r w:rsidRPr="00F76412">
        <w:rPr>
          <w:rFonts w:ascii="Times New Roman" w:hAnsi="Times New Roman" w:cs="Times New Roman"/>
          <w:i/>
        </w:rPr>
        <w:t xml:space="preserve">e.g., </w:t>
      </w:r>
      <w:r w:rsidRPr="00F76412">
        <w:rPr>
          <w:rFonts w:ascii="Times New Roman" w:hAnsi="Times New Roman" w:cs="Times New Roman"/>
        </w:rPr>
        <w:t xml:space="preserve">hearing language, interacting face-to-face, or engaging in joint attention). A strategy to address this issue involves including different conditions that each involve a certain aspect of social interaction. Thus, </w:t>
      </w:r>
      <w:r w:rsidR="00343B82" w:rsidRPr="00F76412">
        <w:rPr>
          <w:rFonts w:ascii="Times New Roman" w:hAnsi="Times New Roman" w:cs="Times New Roman"/>
        </w:rPr>
        <w:t>this</w:t>
      </w:r>
      <w:r w:rsidRPr="00F76412">
        <w:rPr>
          <w:rFonts w:ascii="Times New Roman" w:hAnsi="Times New Roman" w:cs="Times New Roman"/>
        </w:rPr>
        <w:t xml:space="preserve"> paradigm </w:t>
      </w:r>
      <w:r w:rsidR="00F34ECE" w:rsidRPr="00F76412">
        <w:rPr>
          <w:rFonts w:ascii="Times New Roman" w:hAnsi="Times New Roman" w:cs="Times New Roman"/>
        </w:rPr>
        <w:t xml:space="preserve">is designed </w:t>
      </w:r>
      <w:r w:rsidRPr="00F76412">
        <w:rPr>
          <w:rFonts w:ascii="Times New Roman" w:hAnsi="Times New Roman" w:cs="Times New Roman"/>
        </w:rPr>
        <w:t xml:space="preserve">to systematically compare how EEG power varies according to the specific type of social input. </w:t>
      </w:r>
    </w:p>
    <w:p w14:paraId="09026F46" w14:textId="6625BBE7" w:rsidR="00561989" w:rsidRPr="00F76412" w:rsidRDefault="00561989" w:rsidP="001A0C4A">
      <w:pPr>
        <w:jc w:val="both"/>
        <w:rPr>
          <w:rFonts w:ascii="Times New Roman" w:hAnsi="Times New Roman" w:cs="Times New Roman"/>
        </w:rPr>
      </w:pPr>
    </w:p>
    <w:p w14:paraId="6C147745" w14:textId="29A25A17" w:rsidR="001B4F1E" w:rsidRPr="00F76412" w:rsidRDefault="000C62EF" w:rsidP="001A0C4A">
      <w:pPr>
        <w:jc w:val="both"/>
        <w:rPr>
          <w:rFonts w:ascii="Times New Roman" w:hAnsi="Times New Roman" w:cs="Times New Roman"/>
        </w:rPr>
      </w:pPr>
      <w:r w:rsidRPr="00F76412">
        <w:rPr>
          <w:rFonts w:ascii="Times New Roman" w:hAnsi="Times New Roman" w:cs="Times New Roman"/>
        </w:rPr>
        <w:t xml:space="preserve">The reported within-subjects paradigm involves recording infant EEG during four conditions. </w:t>
      </w:r>
      <w:r w:rsidR="003D17A7" w:rsidRPr="00F76412">
        <w:rPr>
          <w:rFonts w:ascii="Times New Roman" w:hAnsi="Times New Roman" w:cs="Times New Roman"/>
        </w:rPr>
        <w:t xml:space="preserve">The conditions were designed both to </w:t>
      </w:r>
      <w:r w:rsidR="00D97079" w:rsidRPr="00F76412">
        <w:rPr>
          <w:rFonts w:ascii="Times New Roman" w:hAnsi="Times New Roman" w:cs="Times New Roman"/>
        </w:rPr>
        <w:t xml:space="preserve">examine the functional nature of infant EEG power – how it </w:t>
      </w:r>
      <w:r w:rsidR="008F5A9E" w:rsidRPr="00F76412">
        <w:rPr>
          <w:rFonts w:ascii="Times New Roman" w:hAnsi="Times New Roman" w:cs="Times New Roman"/>
        </w:rPr>
        <w:t xml:space="preserve">varies depending on recording context </w:t>
      </w:r>
      <w:r w:rsidR="00067D37" w:rsidRPr="00F76412">
        <w:rPr>
          <w:rFonts w:ascii="Times New Roman" w:hAnsi="Times New Roman" w:cs="Times New Roman"/>
        </w:rPr>
        <w:t>–</w:t>
      </w:r>
      <w:r w:rsidR="008F5A9E" w:rsidRPr="00F76412">
        <w:rPr>
          <w:rFonts w:ascii="Times New Roman" w:hAnsi="Times New Roman" w:cs="Times New Roman"/>
        </w:rPr>
        <w:t xml:space="preserve"> </w:t>
      </w:r>
      <w:r w:rsidR="000D6024" w:rsidRPr="00F76412">
        <w:rPr>
          <w:rFonts w:ascii="Times New Roman" w:hAnsi="Times New Roman" w:cs="Times New Roman"/>
        </w:rPr>
        <w:t>and</w:t>
      </w:r>
      <w:r w:rsidR="00067D37" w:rsidRPr="00F76412">
        <w:rPr>
          <w:rFonts w:ascii="Times New Roman" w:hAnsi="Times New Roman" w:cs="Times New Roman"/>
        </w:rPr>
        <w:t xml:space="preserve"> </w:t>
      </w:r>
      <w:r w:rsidR="006C379A" w:rsidRPr="00F76412">
        <w:rPr>
          <w:rFonts w:ascii="Times New Roman" w:hAnsi="Times New Roman" w:cs="Times New Roman"/>
        </w:rPr>
        <w:t xml:space="preserve">to assess the </w:t>
      </w:r>
      <w:r w:rsidR="00856B20" w:rsidRPr="00F76412">
        <w:rPr>
          <w:rFonts w:ascii="Times New Roman" w:hAnsi="Times New Roman" w:cs="Times New Roman"/>
        </w:rPr>
        <w:t xml:space="preserve">roles of specific types of social inputs. </w:t>
      </w:r>
      <w:r w:rsidRPr="00F76412">
        <w:rPr>
          <w:rFonts w:ascii="Times New Roman" w:hAnsi="Times New Roman" w:cs="Times New Roman"/>
        </w:rPr>
        <w:t>First, a nonsocial condition was included where the infant saw objects on two computer screens.</w:t>
      </w:r>
      <w:r w:rsidR="00B03575" w:rsidRPr="00F76412">
        <w:rPr>
          <w:rFonts w:ascii="Times New Roman" w:hAnsi="Times New Roman" w:cs="Times New Roman"/>
        </w:rPr>
        <w:t xml:space="preserve"> </w:t>
      </w:r>
      <w:r w:rsidR="00054322" w:rsidRPr="00F76412">
        <w:rPr>
          <w:rFonts w:ascii="Times New Roman" w:hAnsi="Times New Roman" w:cs="Times New Roman"/>
        </w:rPr>
        <w:t xml:space="preserve">By presenting </w:t>
      </w:r>
      <w:r w:rsidR="007D2D81" w:rsidRPr="00F76412">
        <w:rPr>
          <w:rFonts w:ascii="Times New Roman" w:hAnsi="Times New Roman" w:cs="Times New Roman"/>
        </w:rPr>
        <w:t xml:space="preserve">objects on computer screens </w:t>
      </w:r>
      <w:r w:rsidR="006055DB" w:rsidRPr="00F76412">
        <w:rPr>
          <w:rFonts w:ascii="Times New Roman" w:hAnsi="Times New Roman" w:cs="Times New Roman"/>
        </w:rPr>
        <w:t xml:space="preserve">instead of having an experimenter </w:t>
      </w:r>
      <w:r w:rsidR="00E631B4" w:rsidRPr="00F76412">
        <w:rPr>
          <w:rFonts w:ascii="Times New Roman" w:hAnsi="Times New Roman" w:cs="Times New Roman"/>
        </w:rPr>
        <w:t>manipulate an object</w:t>
      </w:r>
      <w:r w:rsidR="00BB1E34" w:rsidRPr="00F76412">
        <w:rPr>
          <w:rFonts w:ascii="Times New Roman" w:hAnsi="Times New Roman" w:cs="Times New Roman"/>
        </w:rPr>
        <w:t>, th</w:t>
      </w:r>
      <w:r w:rsidR="00D62C8E" w:rsidRPr="00F76412">
        <w:rPr>
          <w:rFonts w:ascii="Times New Roman" w:hAnsi="Times New Roman" w:cs="Times New Roman"/>
        </w:rPr>
        <w:t xml:space="preserve">is condition is </w:t>
      </w:r>
      <w:r w:rsidR="00B03575" w:rsidRPr="00F76412">
        <w:rPr>
          <w:rFonts w:ascii="Times New Roman" w:hAnsi="Times New Roman" w:cs="Times New Roman"/>
        </w:rPr>
        <w:t>clearly nonsocial and involves no</w:t>
      </w:r>
      <w:r w:rsidR="00D62C8E" w:rsidRPr="00F76412">
        <w:rPr>
          <w:rFonts w:ascii="Times New Roman" w:hAnsi="Times New Roman" w:cs="Times New Roman"/>
        </w:rPr>
        <w:t xml:space="preserve"> form of</w:t>
      </w:r>
      <w:r w:rsidR="00B03575" w:rsidRPr="00F76412">
        <w:rPr>
          <w:rFonts w:ascii="Times New Roman" w:hAnsi="Times New Roman" w:cs="Times New Roman"/>
        </w:rPr>
        <w:t xml:space="preserve"> social input</w:t>
      </w:r>
      <w:r w:rsidR="00B52843" w:rsidRPr="00F76412">
        <w:rPr>
          <w:rFonts w:ascii="Times New Roman" w:hAnsi="Times New Roman" w:cs="Times New Roman"/>
        </w:rPr>
        <w:t>.</w:t>
      </w:r>
      <w:r w:rsidRPr="00F76412">
        <w:rPr>
          <w:rFonts w:ascii="Times New Roman" w:hAnsi="Times New Roman" w:cs="Times New Roman"/>
        </w:rPr>
        <w:t xml:space="preserve"> Next, a joint attention condition </w:t>
      </w:r>
      <w:r w:rsidR="00D01B45" w:rsidRPr="00F76412">
        <w:rPr>
          <w:rFonts w:ascii="Times New Roman" w:hAnsi="Times New Roman" w:cs="Times New Roman"/>
        </w:rPr>
        <w:t xml:space="preserve">was included </w:t>
      </w:r>
      <w:r w:rsidRPr="00F76412">
        <w:rPr>
          <w:rFonts w:ascii="Times New Roman" w:hAnsi="Times New Roman" w:cs="Times New Roman"/>
        </w:rPr>
        <w:t xml:space="preserve">where the experimenter directed the infant’s attention to pictures and talked about the pictures. The joint attention condition thus involves three types of social input: face-to-face interaction, language input, and the added component of joint attention. </w:t>
      </w:r>
      <w:r w:rsidR="000D6024" w:rsidRPr="00F76412">
        <w:rPr>
          <w:rFonts w:ascii="Times New Roman" w:hAnsi="Times New Roman" w:cs="Times New Roman"/>
        </w:rPr>
        <w:t>Therefore,</w:t>
      </w:r>
      <w:r w:rsidRPr="00F76412">
        <w:rPr>
          <w:rFonts w:ascii="Times New Roman" w:hAnsi="Times New Roman" w:cs="Times New Roman"/>
        </w:rPr>
        <w:t xml:space="preserve"> the nonsocial and joint attention conditions differ on three dimensions (face-to-face interaction, language input, and the presence of joint attention). Thus any differences in EEG power between the nonsocial and joint attention conditions could be attributable to any of these three social inputs. Therefore, two additional conditions were included to tease apart which aspect of social input explained any observed differences in neural activity between the nonsocial and joint attention conditions. To assess the effect of language, a language-only condition </w:t>
      </w:r>
      <w:r w:rsidR="004C1FC1" w:rsidRPr="00F76412">
        <w:rPr>
          <w:rFonts w:ascii="Times New Roman" w:hAnsi="Times New Roman" w:cs="Times New Roman"/>
        </w:rPr>
        <w:t xml:space="preserve">was included </w:t>
      </w:r>
      <w:r w:rsidRPr="00F76412">
        <w:rPr>
          <w:rFonts w:ascii="Times New Roman" w:hAnsi="Times New Roman" w:cs="Times New Roman"/>
        </w:rPr>
        <w:t xml:space="preserve">where the infant could hear the experimenter comment on the pictures on the computers, but could not see the experimenter. Thus, if EEG power was similar during the joint attention and language-only conditions compared to the nonsocial condition, </w:t>
      </w:r>
      <w:r w:rsidR="00931439" w:rsidRPr="00F76412">
        <w:rPr>
          <w:rFonts w:ascii="Times New Roman" w:hAnsi="Times New Roman" w:cs="Times New Roman"/>
        </w:rPr>
        <w:t>this effect could be attributed to</w:t>
      </w:r>
      <w:r w:rsidRPr="00F76412">
        <w:rPr>
          <w:rFonts w:ascii="Times New Roman" w:hAnsi="Times New Roman" w:cs="Times New Roman"/>
        </w:rPr>
        <w:t xml:space="preserve"> language. Lastly, to assess the effect of face-to-face interaction, a social engagement condition </w:t>
      </w:r>
      <w:r w:rsidR="00DD4933" w:rsidRPr="00F76412">
        <w:rPr>
          <w:rFonts w:ascii="Times New Roman" w:hAnsi="Times New Roman" w:cs="Times New Roman"/>
        </w:rPr>
        <w:t xml:space="preserve">was included </w:t>
      </w:r>
      <w:r w:rsidRPr="00F76412">
        <w:rPr>
          <w:rFonts w:ascii="Times New Roman" w:hAnsi="Times New Roman" w:cs="Times New Roman"/>
        </w:rPr>
        <w:t xml:space="preserve">where the experimenter was face-to-face with the infant and contingently engaged with the infant. If EEG power was similar during the joint attention and social engagement conditions compared to the nonsocial condition, the difference between the joint attention and nonsocial conditions </w:t>
      </w:r>
      <w:r w:rsidR="00D02EEF" w:rsidRPr="00F76412">
        <w:rPr>
          <w:rFonts w:ascii="Times New Roman" w:hAnsi="Times New Roman" w:cs="Times New Roman"/>
        </w:rPr>
        <w:t xml:space="preserve">could be attributed </w:t>
      </w:r>
      <w:r w:rsidRPr="00F76412">
        <w:rPr>
          <w:rFonts w:ascii="Times New Roman" w:hAnsi="Times New Roman" w:cs="Times New Roman"/>
        </w:rPr>
        <w:t>to face-to-face interaction. If the difference between the joint attention and nonsocial conditions was not explained by the language-only and social engagement conditions, this would suggest that the presence of joint attention specifically was explaining differences in EEG power.</w:t>
      </w:r>
      <w:r w:rsidR="00B95BFB" w:rsidRPr="00F76412">
        <w:rPr>
          <w:rFonts w:ascii="Times New Roman" w:hAnsi="Times New Roman" w:cs="Times New Roman"/>
        </w:rPr>
        <w:t xml:space="preserve"> </w:t>
      </w:r>
      <w:r w:rsidR="001B4F1E" w:rsidRPr="00F76412">
        <w:rPr>
          <w:rFonts w:ascii="Times New Roman" w:hAnsi="Times New Roman" w:cs="Times New Roman"/>
        </w:rPr>
        <w:t>This paradigm was piloted with 12-month old infants, as this is an age when the capacity for joint attention is well established</w:t>
      </w:r>
      <w:r w:rsidR="001B4F1E" w:rsidRPr="00F76412">
        <w:rPr>
          <w:rFonts w:ascii="Times New Roman" w:hAnsi="Times New Roman" w:cs="Times New Roman"/>
        </w:rPr>
        <w:fldChar w:fldCharType="begin"/>
      </w:r>
      <w:r w:rsidR="001B4F1E" w:rsidRPr="00F76412">
        <w:rPr>
          <w:rFonts w:ascii="Times New Roman" w:hAnsi="Times New Roman" w:cs="Times New Roman"/>
        </w:rPr>
        <w:instrText xml:space="preserve"> ADDIN ZOTERO_ITEM CSL_CITATION {"citationID":"1p66491b42","properties":{"formattedCitation":"{\\rtf \\super 12\\nosupersub{}}","plainCitation":"12"},"citationItems":[{"id":909,"uris":["http://zotero.org/users/1038022/items/7PIVVD3V"],"uri":["http://zotero.org/users/1038022/items/7PIVVD3V"],"itemData":{"id":909,"type":"article-journal","title":"Infant joint attention, neural networks and social cognition","container-title":"Neural Networks","collection-title":"Social Cognition: From Babies to Robots","page":"985-997","volume":"23","issue":"8–9","source":"ScienceDirect","abstract":"Neural network models of attention can provide a unifying approach to the study of human cognitive and emotional development (Posner &amp;amp; Rothbart, 2007). In this paper we argue that a neural network approach to the infant development of joint attention can inform our understanding of the nature of human social learning, symbolic thought process and social cognition. At its most basic, joint attention involves the capacity to coordinate one’s own visual attention with that of another person. We propose that joint attention development involves increments in the capacity to engage in simultaneous or parallel processing of information about one’s own attention and the attention of other people. Infant practice with joint attention is both a consequence and an organizer of the development of a distributed and integrated brain network involving frontal and parietal cortical systems. This executive distributed network first serves to regulate the capacity of infants to respond to and direct the overt behavior of other people in order to share experience with others through the social coordination of visual attention. In this paper we describe this parallel and distributed neural network model of joint attention development and discuss two hypotheses that stem from this model. One is that activation of this distributed network during coordinated attention enhances the depth of information processing and encoding beginning in the first year of life. We also propose that with development, joint attention becomes internalized as the capacity to socially coordinate mental attention to internal representations. As this occurs the executive joint attention network makes vital contributions to the development of human symbolic thinking and social cognition.","DOI":"10.1016/j.neunet.2010.08.009","ISSN":"0893-6080","journalAbbreviation":"Neural Networks","author":[{"family":"Mundy","given":"Peter"},{"family":"Jarrold","given":"William"}],"issued":{"date-parts":[["2010",10]]}}}],"schema":"https://github.com/citation-style-language/schema/raw/master/csl-citation.json"} </w:instrText>
      </w:r>
      <w:r w:rsidR="001B4F1E" w:rsidRPr="00F76412">
        <w:rPr>
          <w:rFonts w:ascii="Times New Roman" w:hAnsi="Times New Roman" w:cs="Times New Roman"/>
        </w:rPr>
        <w:fldChar w:fldCharType="separate"/>
      </w:r>
      <w:r w:rsidR="001B4F1E" w:rsidRPr="00F76412">
        <w:rPr>
          <w:rFonts w:ascii="Times New Roman" w:hAnsi="Times New Roman" w:cs="Times New Roman"/>
          <w:vertAlign w:val="superscript"/>
        </w:rPr>
        <w:t>12</w:t>
      </w:r>
      <w:r w:rsidR="001B4F1E" w:rsidRPr="00F76412">
        <w:rPr>
          <w:rFonts w:ascii="Times New Roman" w:hAnsi="Times New Roman" w:cs="Times New Roman"/>
        </w:rPr>
        <w:fldChar w:fldCharType="end"/>
      </w:r>
      <w:r w:rsidR="001B4F1E" w:rsidRPr="00F76412">
        <w:rPr>
          <w:rFonts w:ascii="Times New Roman" w:hAnsi="Times New Roman" w:cs="Times New Roman"/>
        </w:rPr>
        <w:t>. In addition, joint attention during this time is particularly important for language development in the 2</w:t>
      </w:r>
      <w:r w:rsidR="001B4F1E" w:rsidRPr="00F76412">
        <w:rPr>
          <w:rFonts w:ascii="Times New Roman" w:hAnsi="Times New Roman" w:cs="Times New Roman"/>
          <w:vertAlign w:val="superscript"/>
        </w:rPr>
        <w:t>nd</w:t>
      </w:r>
      <w:r w:rsidR="001B4F1E" w:rsidRPr="00F76412">
        <w:rPr>
          <w:rFonts w:ascii="Times New Roman" w:hAnsi="Times New Roman" w:cs="Times New Roman"/>
        </w:rPr>
        <w:t xml:space="preserve"> year of life</w:t>
      </w:r>
      <w:r w:rsidR="001B4F1E" w:rsidRPr="00F76412">
        <w:rPr>
          <w:rFonts w:ascii="Times New Roman" w:hAnsi="Times New Roman" w:cs="Times New Roman"/>
        </w:rPr>
        <w:fldChar w:fldCharType="begin"/>
      </w:r>
      <w:r w:rsidR="001B4F1E" w:rsidRPr="00F76412">
        <w:rPr>
          <w:rFonts w:ascii="Times New Roman" w:hAnsi="Times New Roman" w:cs="Times New Roman"/>
        </w:rPr>
        <w:instrText xml:space="preserve"> ADDIN ZOTERO_ITEM CSL_CITATION {"citationID":"nddjvf29l","properties":{"formattedCitation":"{\\rtf \\super 13,14\\nosupersub{}}","plainCitation":"13,14"},"citationItems":[{"id":4359,"uris":["http://zotero.org/users/1038022/items/M7C2G8NH"],"uri":["http://zotero.org/users/1038022/items/M7C2G8NH"],"itemData":{"id":4359,"type":"article-journal","title":"Individual Differences in Infant Skills as Predictors of Child-Caregiver Joint Attention and Language","container-title":"Social Development","page":"302-315","volume":"9","issue":"3","source":"Wiley Online Library","abstract":"Current research suggests that the extent to which child-caregiver dyads engage in interactions involving episodes of joint or coordinated attention can have a significant impact on early lexical acquisition. In this regard it has been recognized that individual differences in early developing child communication skills, such as capacity to follow gaze and early infant language, may contribute to these child-caregiver interactional patterns, as well as to subsequent language development. To address this expectation, 21 infant-parent dyads were recruited for participation in a longitudinal study. Early infant language, responding to joint attention skill, and cognitive development were assessed at 12 months of age. Child-caregiver joint attention episodes, as well as responding to joint attention skill and child language, were assessed at 18 months of age. Developmental outcome, using the MacArthur Communicative Development Inventories and the Bayley Scales of Infant Development-II, was assessed at 21 and 24 months of age. Consistent with previous findings, results indicated that individual differences in child-caregiver episodes of joint attention were related to language at 18 months. In addition, though, 12 month vocabulary and responding to joint attention skill were associated with some aspects of 18 month child-caregiver interaction, as well as subsequent language development. In general, 12 month child measures and 18 month child-caregiver interaction measures appeared to make unique contributions to language development in this sample. These results suggest the need to further consider the role of infant skills in the connections between child-caregiver joint attention episodes and language development.","DOI":"10.1111/1467-9507.00127","ISSN":"1467-9507","language":"en","author":[{"family":"Markus","given":"Jessica"},{"family":"Mundy","given":"Peter"},{"family":"Morales","given":"Michael"},{"family":"Delgado","given":"Christine E. F."},{"family":"Yale","given":"Marygrace"}],"issued":{"date-parts":[["2000",8,1]]}}},{"id":1138,"uris":["http://zotero.org/users/1038022/items/84U4E78A"],"uri":["http://zotero.org/users/1038022/items/84U4E78A"],"itemData":{"id":1138,"type":"article-journal","title":"Individual Differences and the Development of Joint Attention in Infancy","container-title":"Child Development","page":"938-954","volume":"78","issue":"3","source":"Wiley Online Library","abstract":"This study examined the development of joint attention in 95 infants assessed between 9 and 18 months of age. Infants displayed significant test–retest reliability on measures of following gaze and gestures (responding to joint attention, RJA) and in their use of eye contact to establish social attention coordination (initiating joint attention, IJA). Infants displayed a linear, increasing pattern of age-related growth on most joint attention measures. However, IJA was characterized by a significant cubic developmental pattern. Infants with different rates of cognitive development exhibited different frequencies of joint attention acts at each age, but did not exhibit different age-related patterns of development. Finally, 12-month RJA and 18-month IJA predicted 24-month language after controlling for general aspects of cognitive development.","DOI":"10.1111/j.1467-8624.2007.01042.x","ISSN":"1467-8624","language":"en","author":[{"family":"Mundy","given":"Peter"},{"family":"Block","given":"Jessica"},{"family":"Delgado","given":"Christine"},{"family":"Pomares","given":"Yuly"},{"family":"Van Hecke","given":"Amy Vaughan"},{"family":"Parlade","given":"Meaghan Venezia"}],"issued":{"date-parts":[["2007",5,1]]}}}],"schema":"https://github.com/citation-style-language/schema/raw/master/csl-citation.json"} </w:instrText>
      </w:r>
      <w:r w:rsidR="001B4F1E" w:rsidRPr="00F76412">
        <w:rPr>
          <w:rFonts w:ascii="Times New Roman" w:hAnsi="Times New Roman" w:cs="Times New Roman"/>
        </w:rPr>
        <w:fldChar w:fldCharType="separate"/>
      </w:r>
      <w:r w:rsidR="001B4F1E" w:rsidRPr="00F76412">
        <w:rPr>
          <w:rFonts w:ascii="Times New Roman" w:hAnsi="Times New Roman" w:cs="Times New Roman"/>
          <w:vertAlign w:val="superscript"/>
        </w:rPr>
        <w:t>13,14</w:t>
      </w:r>
      <w:r w:rsidR="001B4F1E" w:rsidRPr="00F76412">
        <w:rPr>
          <w:rFonts w:ascii="Times New Roman" w:hAnsi="Times New Roman" w:cs="Times New Roman"/>
        </w:rPr>
        <w:fldChar w:fldCharType="end"/>
      </w:r>
      <w:r w:rsidR="001B4F1E" w:rsidRPr="00F76412">
        <w:rPr>
          <w:rFonts w:ascii="Times New Roman" w:hAnsi="Times New Roman" w:cs="Times New Roman"/>
        </w:rPr>
        <w:t xml:space="preserve">, so neural activation in this context was of particular interest at this age. </w:t>
      </w:r>
    </w:p>
    <w:p w14:paraId="439FFC2C" w14:textId="77777777" w:rsidR="004D4D1B" w:rsidRPr="00F76412" w:rsidRDefault="004D4D1B" w:rsidP="001A0C4A">
      <w:pPr>
        <w:jc w:val="both"/>
        <w:rPr>
          <w:rFonts w:ascii="Times New Roman" w:hAnsi="Times New Roman" w:cs="Times New Roman"/>
        </w:rPr>
      </w:pPr>
    </w:p>
    <w:p w14:paraId="0780223C" w14:textId="77777777" w:rsidR="004D4D1B" w:rsidRPr="00F76412" w:rsidRDefault="004D4D1B" w:rsidP="001A0C4A">
      <w:pPr>
        <w:jc w:val="both"/>
        <w:rPr>
          <w:rFonts w:ascii="Times New Roman" w:hAnsi="Times New Roman" w:cs="Times New Roman"/>
        </w:rPr>
      </w:pPr>
    </w:p>
    <w:p w14:paraId="24CC5656" w14:textId="66672F13" w:rsidR="007402AF" w:rsidRPr="00F76412" w:rsidRDefault="007402AF" w:rsidP="001A0C4A">
      <w:pPr>
        <w:jc w:val="both"/>
        <w:rPr>
          <w:rFonts w:ascii="Times New Roman" w:hAnsi="Times New Roman" w:cs="Times New Roman"/>
        </w:rPr>
      </w:pPr>
      <w:r w:rsidRPr="00F76412">
        <w:rPr>
          <w:rFonts w:ascii="Times New Roman" w:hAnsi="Times New Roman" w:cs="Times New Roman"/>
        </w:rPr>
        <w:t xml:space="preserve">The paradigm is designed to maintain infants’ interest while also ensuring that the conditions are standardized and only differ in the type of social input. Each of the four conditions is repeated once for a total of eight blocks, which alternate between experimenter being present (joint attention and social engagement conditions) or absent (nonsocial and language-only conditions). </w:t>
      </w:r>
      <w:r w:rsidRPr="00F76412">
        <w:rPr>
          <w:rFonts w:ascii="Times New Roman" w:hAnsi="Times New Roman" w:cs="Times New Roman"/>
        </w:rPr>
        <w:lastRenderedPageBreak/>
        <w:t xml:space="preserve">To maintain consistency, photographs of objects are presented in all conditions and the same utterances are used across blocks. During each block, 10 photographs of nonsocial objects appear sequentially on computer screens. There are 10 categories of objects (e.g. flower, glove) and four colors of each object. Thus, the same 10 categories of objects are presented in each block with the color of the objects varying across blocks. The stimuli were selected to be interesting for the infants. During the joint-attention and language-only conditions, the experimenter makes a scripted utterance as each object appears on the screen. There are 10 specific utterances (with specified directions to point to the left or right computer screen in the joint attention condition). Utterances </w:t>
      </w:r>
      <w:r w:rsidR="00816EB2" w:rsidRPr="00F76412">
        <w:rPr>
          <w:rFonts w:ascii="Times New Roman" w:hAnsi="Times New Roman" w:cs="Times New Roman"/>
        </w:rPr>
        <w:t xml:space="preserve">are the same </w:t>
      </w:r>
      <w:r w:rsidR="007B7D46" w:rsidRPr="00F76412">
        <w:rPr>
          <w:rFonts w:ascii="Times New Roman" w:hAnsi="Times New Roman" w:cs="Times New Roman"/>
        </w:rPr>
        <w:t>for</w:t>
      </w:r>
      <w:r w:rsidRPr="00F76412">
        <w:rPr>
          <w:rFonts w:ascii="Times New Roman" w:hAnsi="Times New Roman" w:cs="Times New Roman"/>
        </w:rPr>
        <w:t xml:space="preserve"> the joint attention and language-only conditions but are said in a variable order to maintain infant interest and to prevent associating particular categories of object with particular utterances. The order of utterances is the same for the first joint attention block and first language-only block. The order then changes for the second joint attention and language-only blocks. Lastly, the direction of pointing varies for each joint attention block and is pseudo-randomized so that infants cannot anticipate the direction. </w:t>
      </w:r>
    </w:p>
    <w:p w14:paraId="536E4278" w14:textId="77777777" w:rsidR="004B53F7" w:rsidRPr="00F76412" w:rsidRDefault="004B53F7" w:rsidP="001A0C4A">
      <w:pPr>
        <w:jc w:val="both"/>
        <w:rPr>
          <w:rFonts w:ascii="Times New Roman" w:hAnsi="Times New Roman" w:cs="Times New Roman"/>
        </w:rPr>
      </w:pPr>
    </w:p>
    <w:p w14:paraId="209A0114" w14:textId="519DC4B0" w:rsidR="00923CCC" w:rsidRPr="00F76412" w:rsidRDefault="007805F8" w:rsidP="001A0C4A">
      <w:pPr>
        <w:jc w:val="both"/>
        <w:rPr>
          <w:rFonts w:ascii="Times New Roman" w:hAnsi="Times New Roman" w:cs="Times New Roman"/>
        </w:rPr>
      </w:pPr>
      <w:r w:rsidRPr="00F76412">
        <w:rPr>
          <w:rFonts w:ascii="Times New Roman" w:hAnsi="Times New Roman" w:cs="Times New Roman"/>
          <w:b/>
        </w:rPr>
        <w:t>PROTOCOL</w:t>
      </w:r>
      <w:r w:rsidR="00BB2E1A" w:rsidRPr="00F76412">
        <w:rPr>
          <w:rFonts w:ascii="Times New Roman" w:hAnsi="Times New Roman" w:cs="Times New Roman"/>
          <w:b/>
        </w:rPr>
        <w:t>:</w:t>
      </w:r>
    </w:p>
    <w:p w14:paraId="63D5286A" w14:textId="77777777" w:rsidR="002677A7" w:rsidRPr="00F76412" w:rsidRDefault="002677A7" w:rsidP="001A0C4A">
      <w:pPr>
        <w:pStyle w:val="ListParagraph"/>
        <w:ind w:left="0"/>
        <w:contextualSpacing w:val="0"/>
        <w:jc w:val="both"/>
        <w:rPr>
          <w:rFonts w:ascii="Times New Roman" w:hAnsi="Times New Roman" w:cs="Times New Roman"/>
        </w:rPr>
      </w:pPr>
    </w:p>
    <w:p w14:paraId="1676C2E0" w14:textId="338080AC" w:rsidR="00D82527" w:rsidRPr="00F76412" w:rsidRDefault="00D82527"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All procedures were approved by the Boston University Institutional Review Board. </w:t>
      </w:r>
    </w:p>
    <w:p w14:paraId="6D9131C5" w14:textId="77777777" w:rsidR="00D82527" w:rsidRPr="00F76412" w:rsidRDefault="00D82527" w:rsidP="001A0C4A">
      <w:pPr>
        <w:pStyle w:val="ListParagraph"/>
        <w:ind w:left="0"/>
        <w:contextualSpacing w:val="0"/>
        <w:jc w:val="both"/>
        <w:rPr>
          <w:rFonts w:ascii="Times New Roman" w:hAnsi="Times New Roman" w:cs="Times New Roman"/>
        </w:rPr>
      </w:pPr>
    </w:p>
    <w:p w14:paraId="6A4940E7" w14:textId="54E2B971" w:rsidR="008A7FBA" w:rsidRPr="00F76412" w:rsidRDefault="00F30A84" w:rsidP="008206B7">
      <w:pPr>
        <w:pStyle w:val="ListParagraph"/>
        <w:numPr>
          <w:ilvl w:val="0"/>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Recruitment </w:t>
      </w:r>
    </w:p>
    <w:p w14:paraId="3BFF49C0" w14:textId="77777777" w:rsidR="00BB4755" w:rsidRPr="00F76412" w:rsidRDefault="00BB4755" w:rsidP="001A0C4A">
      <w:pPr>
        <w:pStyle w:val="ListParagraph"/>
        <w:ind w:left="0"/>
        <w:contextualSpacing w:val="0"/>
        <w:jc w:val="both"/>
        <w:rPr>
          <w:rFonts w:ascii="Times New Roman" w:hAnsi="Times New Roman" w:cs="Times New Roman"/>
        </w:rPr>
      </w:pPr>
    </w:p>
    <w:p w14:paraId="2FD94D54" w14:textId="77777777" w:rsidR="00F333B5" w:rsidRPr="00F76412" w:rsidRDefault="00F30A84"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Identify potential participants through participant databases (if available), through publicly available state birth records, through online advertising, and through face-to-face recruitment events.</w:t>
      </w:r>
    </w:p>
    <w:p w14:paraId="19165C31" w14:textId="77777777" w:rsidR="002C77CC" w:rsidRPr="00F76412" w:rsidRDefault="002C77CC" w:rsidP="001A0C4A">
      <w:pPr>
        <w:pStyle w:val="ListParagraph"/>
        <w:ind w:left="0"/>
        <w:contextualSpacing w:val="0"/>
        <w:jc w:val="both"/>
        <w:rPr>
          <w:rFonts w:ascii="Times New Roman" w:hAnsi="Times New Roman" w:cs="Times New Roman"/>
        </w:rPr>
      </w:pPr>
    </w:p>
    <w:p w14:paraId="5B546604" w14:textId="77777777" w:rsidR="0065373C" w:rsidRPr="00F76412" w:rsidRDefault="00F30A84"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Call potential participants and invite them to participate in the study. </w:t>
      </w:r>
    </w:p>
    <w:p w14:paraId="7F9A442F" w14:textId="77777777" w:rsidR="002C77CC" w:rsidRPr="00F76412" w:rsidRDefault="002C77CC" w:rsidP="001A0C4A">
      <w:pPr>
        <w:jc w:val="both"/>
        <w:rPr>
          <w:rFonts w:ascii="Times New Roman" w:hAnsi="Times New Roman" w:cs="Times New Roman"/>
        </w:rPr>
      </w:pPr>
    </w:p>
    <w:p w14:paraId="132A6334" w14:textId="77777777" w:rsidR="00AF3D02" w:rsidRPr="00F76412" w:rsidRDefault="00F30A8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xplain that the study is looking at social experiences and how they relate to brain development. </w:t>
      </w:r>
    </w:p>
    <w:p w14:paraId="4B49AB6D" w14:textId="77777777" w:rsidR="00F972DB" w:rsidRPr="00F76412" w:rsidRDefault="00F972DB" w:rsidP="001A0C4A">
      <w:pPr>
        <w:pStyle w:val="ListParagraph"/>
        <w:ind w:left="0"/>
        <w:contextualSpacing w:val="0"/>
        <w:jc w:val="both"/>
        <w:rPr>
          <w:rFonts w:ascii="Times New Roman" w:hAnsi="Times New Roman" w:cs="Times New Roman"/>
        </w:rPr>
      </w:pPr>
    </w:p>
    <w:p w14:paraId="1907FB84" w14:textId="572DEC52" w:rsidR="00AF3D02" w:rsidRPr="00F76412" w:rsidRDefault="00DB5A96"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xplain</w:t>
      </w:r>
      <w:r w:rsidR="00F30A84" w:rsidRPr="00F76412">
        <w:rPr>
          <w:rFonts w:ascii="Times New Roman" w:hAnsi="Times New Roman" w:cs="Times New Roman"/>
        </w:rPr>
        <w:t xml:space="preserve"> that a visit would </w:t>
      </w:r>
      <w:r w:rsidR="00067979" w:rsidRPr="00F76412">
        <w:rPr>
          <w:rFonts w:ascii="Times New Roman" w:hAnsi="Times New Roman" w:cs="Times New Roman"/>
        </w:rPr>
        <w:t xml:space="preserve">involve using </w:t>
      </w:r>
      <w:r w:rsidR="0092756F" w:rsidRPr="00F76412">
        <w:rPr>
          <w:rFonts w:ascii="Times New Roman" w:hAnsi="Times New Roman" w:cs="Times New Roman"/>
        </w:rPr>
        <w:t xml:space="preserve">EEG to get </w:t>
      </w:r>
      <w:r w:rsidR="00F30A84" w:rsidRPr="00F76412">
        <w:rPr>
          <w:rFonts w:ascii="Times New Roman" w:hAnsi="Times New Roman" w:cs="Times New Roman"/>
        </w:rPr>
        <w:t>a measure of the infant’s brain activity using a stretchy cap made of soft sponges. Explain that the infant would sit on the parent’s lap while looking at pictures on a computer monitor and playing peekaboo with an experimenter, and</w:t>
      </w:r>
      <w:r w:rsidRPr="00F76412">
        <w:rPr>
          <w:rFonts w:ascii="Times New Roman" w:hAnsi="Times New Roman" w:cs="Times New Roman"/>
        </w:rPr>
        <w:t xml:space="preserve"> that</w:t>
      </w:r>
      <w:r w:rsidR="00F30A84" w:rsidRPr="00F76412">
        <w:rPr>
          <w:rFonts w:ascii="Times New Roman" w:hAnsi="Times New Roman" w:cs="Times New Roman"/>
        </w:rPr>
        <w:t xml:space="preserve"> this </w:t>
      </w:r>
      <w:r w:rsidR="003059E5" w:rsidRPr="00F76412">
        <w:rPr>
          <w:rFonts w:ascii="Times New Roman" w:hAnsi="Times New Roman" w:cs="Times New Roman"/>
        </w:rPr>
        <w:t xml:space="preserve">allows </w:t>
      </w:r>
      <w:r w:rsidR="00F9296A" w:rsidRPr="00F76412">
        <w:rPr>
          <w:rFonts w:ascii="Times New Roman" w:hAnsi="Times New Roman" w:cs="Times New Roman"/>
        </w:rPr>
        <w:t xml:space="preserve">to </w:t>
      </w:r>
      <w:r w:rsidR="00F30A84" w:rsidRPr="00F76412">
        <w:rPr>
          <w:rFonts w:ascii="Times New Roman" w:hAnsi="Times New Roman" w:cs="Times New Roman"/>
        </w:rPr>
        <w:t>see brain activity</w:t>
      </w:r>
      <w:r w:rsidR="00F9296A" w:rsidRPr="00F76412">
        <w:rPr>
          <w:rFonts w:ascii="Times New Roman" w:hAnsi="Times New Roman" w:cs="Times New Roman"/>
        </w:rPr>
        <w:t>.</w:t>
      </w:r>
    </w:p>
    <w:p w14:paraId="0375E8FB" w14:textId="77777777" w:rsidR="00A435BB" w:rsidRPr="00F76412" w:rsidRDefault="00A435BB" w:rsidP="001A0C4A">
      <w:pPr>
        <w:jc w:val="both"/>
        <w:rPr>
          <w:rFonts w:ascii="Times New Roman" w:hAnsi="Times New Roman" w:cs="Times New Roman"/>
        </w:rPr>
      </w:pPr>
    </w:p>
    <w:p w14:paraId="1E09D4FC" w14:textId="6248B91D" w:rsidR="00F30A84" w:rsidRPr="00F76412" w:rsidRDefault="00FA7829"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xplain</w:t>
      </w:r>
      <w:r w:rsidR="00F30A84" w:rsidRPr="00F76412">
        <w:rPr>
          <w:rFonts w:ascii="Times New Roman" w:hAnsi="Times New Roman" w:cs="Times New Roman"/>
        </w:rPr>
        <w:t xml:space="preserve"> how long the visit lasts and that a visit can be scheduled whenever is most convenient for the parent, based on the infant’s schedule. Provide information about transportation options (</w:t>
      </w:r>
      <w:r w:rsidR="00F30A84" w:rsidRPr="00F76412">
        <w:rPr>
          <w:rFonts w:ascii="Times New Roman" w:hAnsi="Times New Roman" w:cs="Times New Roman"/>
          <w:i/>
        </w:rPr>
        <w:t xml:space="preserve">e.g., </w:t>
      </w:r>
      <w:r w:rsidR="00F30A84" w:rsidRPr="00F76412">
        <w:rPr>
          <w:rFonts w:ascii="Times New Roman" w:hAnsi="Times New Roman" w:cs="Times New Roman"/>
        </w:rPr>
        <w:t xml:space="preserve">whether there is free parking or reimbursement for public transportation) and about compensation (if any is provided). </w:t>
      </w:r>
    </w:p>
    <w:p w14:paraId="701CE5C8" w14:textId="77777777" w:rsidR="00A94A7C" w:rsidRPr="00F76412" w:rsidRDefault="00A94A7C" w:rsidP="001A0C4A">
      <w:pPr>
        <w:pStyle w:val="ListParagraph"/>
        <w:ind w:left="0"/>
        <w:contextualSpacing w:val="0"/>
        <w:jc w:val="both"/>
        <w:rPr>
          <w:rFonts w:ascii="Times New Roman" w:hAnsi="Times New Roman" w:cs="Times New Roman"/>
        </w:rPr>
      </w:pPr>
    </w:p>
    <w:p w14:paraId="556F5BE0" w14:textId="77777777" w:rsidR="004940B9" w:rsidRPr="00F76412" w:rsidRDefault="00A26BAF" w:rsidP="008206B7">
      <w:pPr>
        <w:pStyle w:val="ListParagraph"/>
        <w:numPr>
          <w:ilvl w:val="0"/>
          <w:numId w:val="1"/>
        </w:numPr>
        <w:ind w:left="0" w:firstLine="0"/>
        <w:contextualSpacing w:val="0"/>
        <w:jc w:val="both"/>
        <w:rPr>
          <w:rFonts w:ascii="Times New Roman" w:hAnsi="Times New Roman" w:cs="Times New Roman"/>
        </w:rPr>
      </w:pPr>
      <w:r w:rsidRPr="00F76412">
        <w:rPr>
          <w:rFonts w:ascii="Times New Roman" w:hAnsi="Times New Roman" w:cs="Times New Roman"/>
        </w:rPr>
        <w:t>Running a visit</w:t>
      </w:r>
      <w:r w:rsidR="004940B9" w:rsidRPr="00F76412">
        <w:rPr>
          <w:rFonts w:ascii="Times New Roman" w:hAnsi="Times New Roman" w:cs="Times New Roman"/>
        </w:rPr>
        <w:t xml:space="preserve"> </w:t>
      </w:r>
    </w:p>
    <w:p w14:paraId="3DAEC6E9" w14:textId="77777777" w:rsidR="004940B9" w:rsidRPr="00F76412" w:rsidRDefault="004940B9" w:rsidP="001A0C4A">
      <w:pPr>
        <w:pStyle w:val="ListParagraph"/>
        <w:ind w:left="0"/>
        <w:contextualSpacing w:val="0"/>
        <w:jc w:val="both"/>
        <w:rPr>
          <w:rFonts w:ascii="Times New Roman" w:hAnsi="Times New Roman" w:cs="Times New Roman"/>
        </w:rPr>
      </w:pPr>
    </w:p>
    <w:p w14:paraId="765B9AB9" w14:textId="3E7D5362" w:rsidR="00F75A85" w:rsidRPr="00F76412" w:rsidRDefault="004940B9"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E146C4" w:rsidRPr="00F76412">
        <w:rPr>
          <w:rFonts w:ascii="Times New Roman" w:hAnsi="Times New Roman" w:cs="Times New Roman"/>
        </w:rPr>
        <w:t xml:space="preserve">Schedule the visit for a time </w:t>
      </w:r>
      <w:r w:rsidR="00BE1B26" w:rsidRPr="00F76412">
        <w:rPr>
          <w:rFonts w:ascii="Times New Roman" w:hAnsi="Times New Roman" w:cs="Times New Roman"/>
        </w:rPr>
        <w:t>when the infant will</w:t>
      </w:r>
      <w:r w:rsidR="00371CBD" w:rsidRPr="00F76412">
        <w:rPr>
          <w:rFonts w:ascii="Times New Roman" w:hAnsi="Times New Roman" w:cs="Times New Roman"/>
        </w:rPr>
        <w:t xml:space="preserve"> be alert and well rested. </w:t>
      </w:r>
      <w:r w:rsidR="00AF236C" w:rsidRPr="00F76412">
        <w:rPr>
          <w:rFonts w:ascii="Times New Roman" w:hAnsi="Times New Roman" w:cs="Times New Roman"/>
        </w:rPr>
        <w:t xml:space="preserve">Have two experimenters </w:t>
      </w:r>
      <w:r w:rsidR="005709E7" w:rsidRPr="00F76412">
        <w:rPr>
          <w:rFonts w:ascii="Times New Roman" w:hAnsi="Times New Roman" w:cs="Times New Roman"/>
        </w:rPr>
        <w:t xml:space="preserve">available. The lead experimenter will </w:t>
      </w:r>
      <w:r w:rsidR="00AD7682" w:rsidRPr="00F76412">
        <w:rPr>
          <w:rFonts w:ascii="Times New Roman" w:hAnsi="Times New Roman" w:cs="Times New Roman"/>
        </w:rPr>
        <w:t xml:space="preserve">do the net application and </w:t>
      </w:r>
      <w:r w:rsidR="00AD5878" w:rsidRPr="00F76412">
        <w:rPr>
          <w:rFonts w:ascii="Times New Roman" w:hAnsi="Times New Roman" w:cs="Times New Roman"/>
        </w:rPr>
        <w:t>administer the conditions during EEG recording. The second experimenter will help with net applicati</w:t>
      </w:r>
      <w:r w:rsidR="00E7530E" w:rsidRPr="00F76412">
        <w:rPr>
          <w:rFonts w:ascii="Times New Roman" w:hAnsi="Times New Roman" w:cs="Times New Roman"/>
        </w:rPr>
        <w:t xml:space="preserve">on, </w:t>
      </w:r>
      <w:r w:rsidR="00E7530E" w:rsidRPr="00F76412">
        <w:rPr>
          <w:rFonts w:ascii="Times New Roman" w:hAnsi="Times New Roman" w:cs="Times New Roman"/>
        </w:rPr>
        <w:lastRenderedPageBreak/>
        <w:t xml:space="preserve">control the </w:t>
      </w:r>
      <w:r w:rsidR="00FE1CC4" w:rsidRPr="00F76412">
        <w:rPr>
          <w:rFonts w:ascii="Times New Roman" w:hAnsi="Times New Roman" w:cs="Times New Roman"/>
        </w:rPr>
        <w:t>EEG recording and stimulus presentation computers, and monitor the</w:t>
      </w:r>
      <w:r w:rsidR="00927BCB" w:rsidRPr="00F76412">
        <w:rPr>
          <w:rFonts w:ascii="Times New Roman" w:hAnsi="Times New Roman" w:cs="Times New Roman"/>
        </w:rPr>
        <w:t xml:space="preserve"> raw</w:t>
      </w:r>
      <w:r w:rsidR="00FE1CC4" w:rsidRPr="00F76412">
        <w:rPr>
          <w:rFonts w:ascii="Times New Roman" w:hAnsi="Times New Roman" w:cs="Times New Roman"/>
        </w:rPr>
        <w:t xml:space="preserve"> </w:t>
      </w:r>
      <w:r w:rsidR="00BA0C5B" w:rsidRPr="00F76412">
        <w:rPr>
          <w:rFonts w:ascii="Times New Roman" w:hAnsi="Times New Roman" w:cs="Times New Roman"/>
        </w:rPr>
        <w:t>EEG as it is recorded.</w:t>
      </w:r>
    </w:p>
    <w:p w14:paraId="09B6A515" w14:textId="77777777" w:rsidR="002965BB" w:rsidRPr="00F76412" w:rsidRDefault="002965BB" w:rsidP="001A0C4A">
      <w:pPr>
        <w:pStyle w:val="ListParagraph"/>
        <w:ind w:left="0"/>
        <w:contextualSpacing w:val="0"/>
        <w:jc w:val="both"/>
        <w:rPr>
          <w:rFonts w:ascii="Times New Roman" w:hAnsi="Times New Roman" w:cs="Times New Roman"/>
        </w:rPr>
      </w:pPr>
    </w:p>
    <w:p w14:paraId="602BCE69" w14:textId="77777777" w:rsidR="003E2E6B" w:rsidRPr="00F76412" w:rsidRDefault="00A839FF"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Laboratory set up</w:t>
      </w:r>
    </w:p>
    <w:p w14:paraId="7424BF60" w14:textId="77777777" w:rsidR="00051419" w:rsidRPr="00F76412" w:rsidRDefault="00051419" w:rsidP="001A0C4A">
      <w:pPr>
        <w:pStyle w:val="ListParagraph"/>
        <w:ind w:left="0"/>
        <w:contextualSpacing w:val="0"/>
        <w:jc w:val="both"/>
        <w:rPr>
          <w:rFonts w:ascii="Times New Roman" w:hAnsi="Times New Roman" w:cs="Times New Roman"/>
        </w:rPr>
      </w:pPr>
    </w:p>
    <w:p w14:paraId="48C65C2F" w14:textId="77777777" w:rsidR="00130C63" w:rsidRPr="00F76412" w:rsidRDefault="007A2D2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Record the EEG in an electrically shielded booth </w:t>
      </w:r>
      <w:r w:rsidR="005E56F6" w:rsidRPr="00F76412">
        <w:rPr>
          <w:rFonts w:ascii="Times New Roman" w:hAnsi="Times New Roman" w:cs="Times New Roman"/>
        </w:rPr>
        <w:t xml:space="preserve">if possible </w:t>
      </w:r>
      <w:r w:rsidRPr="00F76412">
        <w:rPr>
          <w:rFonts w:ascii="Times New Roman" w:hAnsi="Times New Roman" w:cs="Times New Roman"/>
        </w:rPr>
        <w:t xml:space="preserve">to prevent interference with the EEG signal. </w:t>
      </w:r>
    </w:p>
    <w:p w14:paraId="0BA42A36" w14:textId="77777777" w:rsidR="00051419" w:rsidRPr="00F76412" w:rsidRDefault="00051419" w:rsidP="001A0C4A">
      <w:pPr>
        <w:pStyle w:val="ListParagraph"/>
        <w:ind w:left="0"/>
        <w:contextualSpacing w:val="0"/>
        <w:jc w:val="both"/>
        <w:rPr>
          <w:rFonts w:ascii="Times New Roman" w:hAnsi="Times New Roman" w:cs="Times New Roman"/>
        </w:rPr>
      </w:pPr>
    </w:p>
    <w:p w14:paraId="017CDA89" w14:textId="386A20CD" w:rsidR="0096025C" w:rsidRPr="00F76412" w:rsidRDefault="007E1BD6"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In the booth, </w:t>
      </w:r>
      <w:r w:rsidR="001B0877" w:rsidRPr="00F76412">
        <w:rPr>
          <w:rFonts w:ascii="Times New Roman" w:hAnsi="Times New Roman" w:cs="Times New Roman"/>
          <w:highlight w:val="yellow"/>
        </w:rPr>
        <w:t>place</w:t>
      </w:r>
      <w:r w:rsidR="00ED7D61" w:rsidRPr="00F76412">
        <w:rPr>
          <w:rFonts w:ascii="Times New Roman" w:hAnsi="Times New Roman" w:cs="Times New Roman"/>
          <w:highlight w:val="yellow"/>
        </w:rPr>
        <w:t xml:space="preserve"> two adjacent computer monitors</w:t>
      </w:r>
      <w:r w:rsidR="00F60926" w:rsidRPr="00F76412">
        <w:rPr>
          <w:rFonts w:ascii="Times New Roman" w:hAnsi="Times New Roman" w:cs="Times New Roman"/>
          <w:highlight w:val="yellow"/>
        </w:rPr>
        <w:t xml:space="preserve"> </w:t>
      </w:r>
      <w:r w:rsidR="008B650E" w:rsidRPr="00F76412">
        <w:rPr>
          <w:rFonts w:ascii="Times New Roman" w:hAnsi="Times New Roman" w:cs="Times New Roman"/>
          <w:highlight w:val="yellow"/>
        </w:rPr>
        <w:t>(</w:t>
      </w:r>
      <w:r w:rsidR="00F60926" w:rsidRPr="00F76412">
        <w:rPr>
          <w:rFonts w:ascii="Times New Roman" w:hAnsi="Times New Roman" w:cs="Times New Roman"/>
          <w:highlight w:val="yellow"/>
        </w:rPr>
        <w:t>meas</w:t>
      </w:r>
      <w:r w:rsidR="008B650E" w:rsidRPr="00F76412">
        <w:rPr>
          <w:rFonts w:ascii="Times New Roman" w:hAnsi="Times New Roman" w:cs="Times New Roman"/>
          <w:highlight w:val="yellow"/>
        </w:rPr>
        <w:t>uring 14.5 x 12 inches</w:t>
      </w:r>
      <w:r w:rsidR="00F44EF0" w:rsidRPr="00F76412">
        <w:rPr>
          <w:rFonts w:ascii="Times New Roman" w:hAnsi="Times New Roman" w:cs="Times New Roman"/>
          <w:highlight w:val="yellow"/>
        </w:rPr>
        <w:t>)</w:t>
      </w:r>
      <w:r w:rsidR="00DC6E4C" w:rsidRPr="00F76412">
        <w:rPr>
          <w:rFonts w:ascii="Times New Roman" w:hAnsi="Times New Roman" w:cs="Times New Roman"/>
          <w:highlight w:val="yellow"/>
        </w:rPr>
        <w:t xml:space="preserve"> on a </w:t>
      </w:r>
      <w:r w:rsidR="008F25D6" w:rsidRPr="00F76412">
        <w:rPr>
          <w:rFonts w:ascii="Times New Roman" w:hAnsi="Times New Roman" w:cs="Times New Roman"/>
          <w:highlight w:val="yellow"/>
        </w:rPr>
        <w:t xml:space="preserve">table. </w:t>
      </w:r>
      <w:r w:rsidRPr="00F76412">
        <w:rPr>
          <w:rFonts w:ascii="Times New Roman" w:hAnsi="Times New Roman" w:cs="Times New Roman"/>
          <w:highlight w:val="yellow"/>
        </w:rPr>
        <w:t>Place t</w:t>
      </w:r>
      <w:r w:rsidR="008F25D6" w:rsidRPr="00F76412">
        <w:rPr>
          <w:rFonts w:ascii="Times New Roman" w:hAnsi="Times New Roman" w:cs="Times New Roman"/>
          <w:highlight w:val="yellow"/>
        </w:rPr>
        <w:t xml:space="preserve">he </w:t>
      </w:r>
      <w:r w:rsidR="00F537BA" w:rsidRPr="00F76412">
        <w:rPr>
          <w:rFonts w:ascii="Times New Roman" w:hAnsi="Times New Roman" w:cs="Times New Roman"/>
          <w:highlight w:val="yellow"/>
        </w:rPr>
        <w:t>monitors</w:t>
      </w:r>
      <w:r w:rsidR="008F25D6" w:rsidRPr="00F76412">
        <w:rPr>
          <w:rFonts w:ascii="Times New Roman" w:hAnsi="Times New Roman" w:cs="Times New Roman"/>
          <w:highlight w:val="yellow"/>
        </w:rPr>
        <w:t xml:space="preserve"> 18 inches apart</w:t>
      </w:r>
      <w:r w:rsidR="00E20F60" w:rsidRPr="00F76412">
        <w:rPr>
          <w:rFonts w:ascii="Times New Roman" w:hAnsi="Times New Roman" w:cs="Times New Roman"/>
          <w:highlight w:val="yellow"/>
        </w:rPr>
        <w:t xml:space="preserve">. </w:t>
      </w:r>
      <w:r w:rsidR="00354C1C" w:rsidRPr="00F76412">
        <w:rPr>
          <w:rFonts w:ascii="Times New Roman" w:hAnsi="Times New Roman" w:cs="Times New Roman"/>
          <w:highlight w:val="yellow"/>
        </w:rPr>
        <w:t>Place a chair (where the parent</w:t>
      </w:r>
      <w:r w:rsidR="000E20DC" w:rsidRPr="00F76412">
        <w:rPr>
          <w:rFonts w:ascii="Times New Roman" w:hAnsi="Times New Roman" w:cs="Times New Roman"/>
          <w:highlight w:val="yellow"/>
        </w:rPr>
        <w:t xml:space="preserve"> and infant will sit) 48 inches from</w:t>
      </w:r>
      <w:r w:rsidR="00E361F1" w:rsidRPr="00F76412">
        <w:rPr>
          <w:rFonts w:ascii="Times New Roman" w:hAnsi="Times New Roman" w:cs="Times New Roman"/>
          <w:highlight w:val="yellow"/>
        </w:rPr>
        <w:t xml:space="preserve"> and facing</w:t>
      </w:r>
      <w:r w:rsidR="000E20DC" w:rsidRPr="00F76412">
        <w:rPr>
          <w:rFonts w:ascii="Times New Roman" w:hAnsi="Times New Roman" w:cs="Times New Roman"/>
          <w:highlight w:val="yellow"/>
        </w:rPr>
        <w:t xml:space="preserve"> the computer monitors</w:t>
      </w:r>
      <w:r w:rsidR="00A24FF7" w:rsidRPr="00F76412">
        <w:rPr>
          <w:rFonts w:ascii="Times New Roman" w:hAnsi="Times New Roman" w:cs="Times New Roman"/>
          <w:highlight w:val="yellow"/>
        </w:rPr>
        <w:t>.</w:t>
      </w:r>
      <w:r w:rsidR="00435D39" w:rsidRPr="00F76412">
        <w:rPr>
          <w:rFonts w:ascii="Times New Roman" w:hAnsi="Times New Roman" w:cs="Times New Roman"/>
          <w:highlight w:val="yellow"/>
        </w:rPr>
        <w:t xml:space="preserve"> Leave </w:t>
      </w:r>
      <w:r w:rsidR="00530AEC" w:rsidRPr="00F76412">
        <w:rPr>
          <w:rFonts w:ascii="Times New Roman" w:hAnsi="Times New Roman" w:cs="Times New Roman"/>
          <w:highlight w:val="yellow"/>
        </w:rPr>
        <w:t>three feet between the tabl</w:t>
      </w:r>
      <w:r w:rsidR="00364ADF" w:rsidRPr="00F76412">
        <w:rPr>
          <w:rFonts w:ascii="Times New Roman" w:hAnsi="Times New Roman" w:cs="Times New Roman"/>
          <w:highlight w:val="yellow"/>
        </w:rPr>
        <w:t xml:space="preserve">e and the </w:t>
      </w:r>
      <w:r w:rsidR="00ED3BB2" w:rsidRPr="00F76412">
        <w:rPr>
          <w:rFonts w:ascii="Times New Roman" w:hAnsi="Times New Roman" w:cs="Times New Roman"/>
          <w:highlight w:val="yellow"/>
        </w:rPr>
        <w:t xml:space="preserve">back </w:t>
      </w:r>
      <w:r w:rsidR="00364ADF" w:rsidRPr="00F76412">
        <w:rPr>
          <w:rFonts w:ascii="Times New Roman" w:hAnsi="Times New Roman" w:cs="Times New Roman"/>
          <w:highlight w:val="yellow"/>
        </w:rPr>
        <w:t>wall of the booth (so the experimenter can</w:t>
      </w:r>
      <w:r w:rsidR="00530AEC" w:rsidRPr="00F76412">
        <w:rPr>
          <w:rFonts w:ascii="Times New Roman" w:hAnsi="Times New Roman" w:cs="Times New Roman"/>
          <w:highlight w:val="yellow"/>
        </w:rPr>
        <w:t xml:space="preserve"> </w:t>
      </w:r>
      <w:r w:rsidR="003144AF" w:rsidRPr="00F76412">
        <w:rPr>
          <w:rFonts w:ascii="Times New Roman" w:hAnsi="Times New Roman" w:cs="Times New Roman"/>
          <w:highlight w:val="yellow"/>
        </w:rPr>
        <w:t>stand</w:t>
      </w:r>
      <w:r w:rsidR="00364ADF" w:rsidRPr="00F76412">
        <w:rPr>
          <w:rFonts w:ascii="Times New Roman" w:hAnsi="Times New Roman" w:cs="Times New Roman"/>
          <w:highlight w:val="yellow"/>
        </w:rPr>
        <w:t xml:space="preserve"> behind the table facing the infant</w:t>
      </w:r>
      <w:r w:rsidR="003144AF" w:rsidRPr="00F76412">
        <w:rPr>
          <w:rFonts w:ascii="Times New Roman" w:hAnsi="Times New Roman" w:cs="Times New Roman"/>
          <w:highlight w:val="yellow"/>
        </w:rPr>
        <w:t>)</w:t>
      </w:r>
      <w:r w:rsidR="00625F6E" w:rsidRPr="00F76412">
        <w:rPr>
          <w:rFonts w:ascii="Times New Roman" w:hAnsi="Times New Roman" w:cs="Times New Roman"/>
          <w:highlight w:val="yellow"/>
        </w:rPr>
        <w:t>.</w:t>
      </w:r>
      <w:r w:rsidR="00876036" w:rsidRPr="00F76412">
        <w:rPr>
          <w:rFonts w:ascii="Times New Roman" w:hAnsi="Times New Roman" w:cs="Times New Roman"/>
          <w:highlight w:val="yellow"/>
        </w:rPr>
        <w:t xml:space="preserve"> </w:t>
      </w:r>
      <w:r w:rsidRPr="00F76412">
        <w:rPr>
          <w:rFonts w:ascii="Times New Roman" w:hAnsi="Times New Roman" w:cs="Times New Roman"/>
          <w:highlight w:val="yellow"/>
        </w:rPr>
        <w:t>Ensure that t</w:t>
      </w:r>
      <w:r w:rsidR="00876036" w:rsidRPr="00F76412">
        <w:rPr>
          <w:rFonts w:ascii="Times New Roman" w:hAnsi="Times New Roman" w:cs="Times New Roman"/>
          <w:highlight w:val="yellow"/>
        </w:rPr>
        <w:t xml:space="preserve">he chair and table </w:t>
      </w:r>
      <w:r w:rsidRPr="00F76412">
        <w:rPr>
          <w:rFonts w:ascii="Times New Roman" w:hAnsi="Times New Roman" w:cs="Times New Roman"/>
          <w:highlight w:val="yellow"/>
        </w:rPr>
        <w:t xml:space="preserve">are </w:t>
      </w:r>
      <w:r w:rsidR="00682F06" w:rsidRPr="00F76412">
        <w:rPr>
          <w:rFonts w:ascii="Times New Roman" w:hAnsi="Times New Roman" w:cs="Times New Roman"/>
          <w:highlight w:val="yellow"/>
        </w:rPr>
        <w:t>at a h</w:t>
      </w:r>
      <w:r w:rsidRPr="00F76412">
        <w:rPr>
          <w:rFonts w:ascii="Times New Roman" w:hAnsi="Times New Roman" w:cs="Times New Roman"/>
          <w:highlight w:val="yellow"/>
        </w:rPr>
        <w:t>eight such</w:t>
      </w:r>
      <w:r w:rsidR="00647FF5" w:rsidRPr="00F76412">
        <w:rPr>
          <w:rFonts w:ascii="Times New Roman" w:hAnsi="Times New Roman" w:cs="Times New Roman"/>
          <w:highlight w:val="yellow"/>
        </w:rPr>
        <w:t xml:space="preserve"> that the compu</w:t>
      </w:r>
      <w:r w:rsidR="00290B00" w:rsidRPr="00F76412">
        <w:rPr>
          <w:rFonts w:ascii="Times New Roman" w:hAnsi="Times New Roman" w:cs="Times New Roman"/>
          <w:highlight w:val="yellow"/>
        </w:rPr>
        <w:t>ter monitors are at the infant’s</w:t>
      </w:r>
      <w:r w:rsidR="00647FF5" w:rsidRPr="00F76412">
        <w:rPr>
          <w:rFonts w:ascii="Times New Roman" w:hAnsi="Times New Roman" w:cs="Times New Roman"/>
          <w:highlight w:val="yellow"/>
        </w:rPr>
        <w:t xml:space="preserve"> eye level.</w:t>
      </w:r>
    </w:p>
    <w:p w14:paraId="2ABDAECE" w14:textId="77777777" w:rsidR="00051419" w:rsidRPr="00F76412" w:rsidRDefault="00051419" w:rsidP="001A0C4A">
      <w:pPr>
        <w:jc w:val="both"/>
        <w:rPr>
          <w:rFonts w:ascii="Times New Roman" w:hAnsi="Times New Roman" w:cs="Times New Roman"/>
        </w:rPr>
      </w:pPr>
    </w:p>
    <w:p w14:paraId="55BE0ED7" w14:textId="77777777" w:rsidR="0096025C" w:rsidRPr="00F76412" w:rsidRDefault="00FF7F83"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Position two speakers on the ground on either side of the table, directed</w:t>
      </w:r>
      <w:r w:rsidR="00C2399A" w:rsidRPr="00F76412">
        <w:rPr>
          <w:rFonts w:ascii="Times New Roman" w:hAnsi="Times New Roman" w:cs="Times New Roman"/>
          <w:highlight w:val="yellow"/>
        </w:rPr>
        <w:t xml:space="preserve"> toward</w:t>
      </w:r>
      <w:r w:rsidR="00DB3023" w:rsidRPr="00F76412">
        <w:rPr>
          <w:rFonts w:ascii="Times New Roman" w:hAnsi="Times New Roman" w:cs="Times New Roman"/>
          <w:highlight w:val="yellow"/>
        </w:rPr>
        <w:t>s the chair</w:t>
      </w:r>
      <w:r w:rsidR="00AB5E35" w:rsidRPr="00F76412">
        <w:rPr>
          <w:rFonts w:ascii="Times New Roman" w:hAnsi="Times New Roman" w:cs="Times New Roman"/>
          <w:highlight w:val="yellow"/>
        </w:rPr>
        <w:t xml:space="preserve"> where the parent and infant will sit</w:t>
      </w:r>
      <w:r w:rsidR="00DB3023" w:rsidRPr="00F76412">
        <w:rPr>
          <w:rFonts w:ascii="Times New Roman" w:hAnsi="Times New Roman" w:cs="Times New Roman"/>
          <w:highlight w:val="yellow"/>
        </w:rPr>
        <w:t>.</w:t>
      </w:r>
    </w:p>
    <w:p w14:paraId="79E87F18" w14:textId="77777777" w:rsidR="00051419" w:rsidRPr="00F76412" w:rsidRDefault="00051419" w:rsidP="001A0C4A">
      <w:pPr>
        <w:jc w:val="both"/>
        <w:rPr>
          <w:rFonts w:ascii="Times New Roman" w:hAnsi="Times New Roman" w:cs="Times New Roman"/>
          <w:highlight w:val="yellow"/>
        </w:rPr>
      </w:pPr>
    </w:p>
    <w:p w14:paraId="5130B544" w14:textId="77777777" w:rsidR="0096025C" w:rsidRPr="00F76412" w:rsidRDefault="00F76DFC"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 xml:space="preserve">Position a </w:t>
      </w:r>
      <w:r w:rsidR="00237983" w:rsidRPr="00F76412">
        <w:rPr>
          <w:rFonts w:ascii="Times New Roman" w:hAnsi="Times New Roman" w:cs="Times New Roman"/>
          <w:highlight w:val="yellow"/>
        </w:rPr>
        <w:t xml:space="preserve">tripod </w:t>
      </w:r>
      <w:r w:rsidRPr="00F76412">
        <w:rPr>
          <w:rFonts w:ascii="Times New Roman" w:hAnsi="Times New Roman" w:cs="Times New Roman"/>
          <w:highlight w:val="yellow"/>
        </w:rPr>
        <w:t>video camera</w:t>
      </w:r>
      <w:r w:rsidR="00464969" w:rsidRPr="00F76412">
        <w:rPr>
          <w:rFonts w:ascii="Times New Roman" w:hAnsi="Times New Roman" w:cs="Times New Roman"/>
          <w:highlight w:val="yellow"/>
        </w:rPr>
        <w:t xml:space="preserve"> under the table and facing up</w:t>
      </w:r>
      <w:r w:rsidRPr="00F76412">
        <w:rPr>
          <w:rFonts w:ascii="Times New Roman" w:hAnsi="Times New Roman" w:cs="Times New Roman"/>
          <w:highlight w:val="yellow"/>
        </w:rPr>
        <w:t xml:space="preserve"> so that </w:t>
      </w:r>
      <w:r w:rsidR="00953CAA" w:rsidRPr="00F76412">
        <w:rPr>
          <w:rFonts w:ascii="Times New Roman" w:hAnsi="Times New Roman" w:cs="Times New Roman"/>
          <w:highlight w:val="yellow"/>
        </w:rPr>
        <w:t>the infant’s face is in clear view.</w:t>
      </w:r>
      <w:r w:rsidR="00464969" w:rsidRPr="00F76412">
        <w:rPr>
          <w:rFonts w:ascii="Times New Roman" w:hAnsi="Times New Roman" w:cs="Times New Roman"/>
          <w:highlight w:val="yellow"/>
        </w:rPr>
        <w:t xml:space="preserve"> </w:t>
      </w:r>
    </w:p>
    <w:p w14:paraId="210F1950" w14:textId="77777777" w:rsidR="00051419" w:rsidRPr="00F76412" w:rsidRDefault="00051419" w:rsidP="001A0C4A">
      <w:pPr>
        <w:jc w:val="both"/>
        <w:rPr>
          <w:rFonts w:ascii="Times New Roman" w:hAnsi="Times New Roman" w:cs="Times New Roman"/>
          <w:highlight w:val="yellow"/>
        </w:rPr>
      </w:pPr>
    </w:p>
    <w:p w14:paraId="283FE5CC" w14:textId="77777777" w:rsidR="0096025C" w:rsidRPr="00F76412" w:rsidRDefault="003F6007"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Hang</w:t>
      </w:r>
      <w:r w:rsidR="00CA56C3" w:rsidRPr="00F76412">
        <w:rPr>
          <w:rFonts w:ascii="Times New Roman" w:hAnsi="Times New Roman" w:cs="Times New Roman"/>
          <w:highlight w:val="yellow"/>
        </w:rPr>
        <w:t xml:space="preserve"> a </w:t>
      </w:r>
      <w:r w:rsidR="00F42753" w:rsidRPr="00F76412">
        <w:rPr>
          <w:rFonts w:ascii="Times New Roman" w:hAnsi="Times New Roman" w:cs="Times New Roman"/>
          <w:highlight w:val="yellow"/>
        </w:rPr>
        <w:t xml:space="preserve">black </w:t>
      </w:r>
      <w:r w:rsidR="00CA56C3" w:rsidRPr="00F76412">
        <w:rPr>
          <w:rFonts w:ascii="Times New Roman" w:hAnsi="Times New Roman" w:cs="Times New Roman"/>
          <w:highlight w:val="yellow"/>
        </w:rPr>
        <w:t xml:space="preserve">curtain </w:t>
      </w:r>
      <w:r w:rsidR="0094171C" w:rsidRPr="00F76412">
        <w:rPr>
          <w:rFonts w:ascii="Times New Roman" w:hAnsi="Times New Roman" w:cs="Times New Roman"/>
          <w:highlight w:val="yellow"/>
        </w:rPr>
        <w:t xml:space="preserve">immediately </w:t>
      </w:r>
      <w:r w:rsidR="00CA56C3" w:rsidRPr="00F76412">
        <w:rPr>
          <w:rFonts w:ascii="Times New Roman" w:hAnsi="Times New Roman" w:cs="Times New Roman"/>
          <w:highlight w:val="yellow"/>
        </w:rPr>
        <w:t xml:space="preserve">behind the </w:t>
      </w:r>
      <w:r w:rsidR="000F1CFE" w:rsidRPr="00F76412">
        <w:rPr>
          <w:rFonts w:ascii="Times New Roman" w:hAnsi="Times New Roman" w:cs="Times New Roman"/>
          <w:highlight w:val="yellow"/>
        </w:rPr>
        <w:t>table</w:t>
      </w:r>
      <w:r w:rsidR="00E45D89" w:rsidRPr="00F76412">
        <w:rPr>
          <w:rFonts w:ascii="Times New Roman" w:hAnsi="Times New Roman" w:cs="Times New Roman"/>
          <w:highlight w:val="yellow"/>
        </w:rPr>
        <w:t xml:space="preserve"> for the experimenter to stand behind</w:t>
      </w:r>
      <w:r w:rsidR="00A256D5" w:rsidRPr="00F76412">
        <w:rPr>
          <w:rFonts w:ascii="Times New Roman" w:hAnsi="Times New Roman" w:cs="Times New Roman"/>
          <w:highlight w:val="yellow"/>
        </w:rPr>
        <w:t xml:space="preserve"> to be hidden from the infan</w:t>
      </w:r>
      <w:r w:rsidR="003B560B" w:rsidRPr="00F76412">
        <w:rPr>
          <w:rFonts w:ascii="Times New Roman" w:hAnsi="Times New Roman" w:cs="Times New Roman"/>
          <w:highlight w:val="yellow"/>
        </w:rPr>
        <w:t>t</w:t>
      </w:r>
      <w:r w:rsidR="00A256D5" w:rsidRPr="00F76412">
        <w:rPr>
          <w:rFonts w:ascii="Times New Roman" w:hAnsi="Times New Roman" w:cs="Times New Roman"/>
          <w:highlight w:val="yellow"/>
        </w:rPr>
        <w:t>’</w:t>
      </w:r>
      <w:r w:rsidR="003B560B" w:rsidRPr="00F76412">
        <w:rPr>
          <w:rFonts w:ascii="Times New Roman" w:hAnsi="Times New Roman" w:cs="Times New Roman"/>
          <w:highlight w:val="yellow"/>
        </w:rPr>
        <w:t>s view</w:t>
      </w:r>
      <w:r w:rsidR="0047602C" w:rsidRPr="00F76412">
        <w:rPr>
          <w:rFonts w:ascii="Times New Roman" w:hAnsi="Times New Roman" w:cs="Times New Roman"/>
          <w:highlight w:val="yellow"/>
        </w:rPr>
        <w:t xml:space="preserve"> during the nonsocial and language-only conditions</w:t>
      </w:r>
      <w:r w:rsidR="003D5E98" w:rsidRPr="00F76412">
        <w:rPr>
          <w:rFonts w:ascii="Times New Roman" w:hAnsi="Times New Roman" w:cs="Times New Roman"/>
          <w:highlight w:val="yellow"/>
        </w:rPr>
        <w:t>.</w:t>
      </w:r>
    </w:p>
    <w:p w14:paraId="7A7A8C9E" w14:textId="77777777" w:rsidR="00051419" w:rsidRPr="00F76412" w:rsidRDefault="00051419" w:rsidP="001A0C4A">
      <w:pPr>
        <w:jc w:val="both"/>
        <w:rPr>
          <w:rFonts w:ascii="Times New Roman" w:hAnsi="Times New Roman" w:cs="Times New Roman"/>
          <w:highlight w:val="yellow"/>
        </w:rPr>
      </w:pPr>
    </w:p>
    <w:p w14:paraId="4F57C6EB" w14:textId="77777777" w:rsidR="007C78B6" w:rsidRPr="00F76412" w:rsidRDefault="004903A8"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 xml:space="preserve">Place a rattle, a </w:t>
      </w:r>
      <w:r w:rsidR="00812358" w:rsidRPr="00F76412">
        <w:rPr>
          <w:rFonts w:ascii="Times New Roman" w:hAnsi="Times New Roman" w:cs="Times New Roman"/>
          <w:highlight w:val="yellow"/>
        </w:rPr>
        <w:t xml:space="preserve">small </w:t>
      </w:r>
      <w:r w:rsidRPr="00F76412">
        <w:rPr>
          <w:rFonts w:ascii="Times New Roman" w:hAnsi="Times New Roman" w:cs="Times New Roman"/>
          <w:highlight w:val="yellow"/>
        </w:rPr>
        <w:t>s</w:t>
      </w:r>
      <w:r w:rsidR="001B4ED8" w:rsidRPr="00F76412">
        <w:rPr>
          <w:rFonts w:ascii="Times New Roman" w:hAnsi="Times New Roman" w:cs="Times New Roman"/>
          <w:highlight w:val="yellow"/>
        </w:rPr>
        <w:t>tuffed</w:t>
      </w:r>
      <w:r w:rsidRPr="00F76412">
        <w:rPr>
          <w:rFonts w:ascii="Times New Roman" w:hAnsi="Times New Roman" w:cs="Times New Roman"/>
          <w:highlight w:val="yellow"/>
        </w:rPr>
        <w:t xml:space="preserve"> animal, and cereal in the booth. Use the same rattle and animal for all participants.</w:t>
      </w:r>
    </w:p>
    <w:p w14:paraId="5862273E" w14:textId="77777777" w:rsidR="00051419" w:rsidRPr="00F76412" w:rsidRDefault="00051419" w:rsidP="001A0C4A">
      <w:pPr>
        <w:jc w:val="both"/>
        <w:rPr>
          <w:rFonts w:ascii="Times New Roman" w:hAnsi="Times New Roman" w:cs="Times New Roman"/>
        </w:rPr>
      </w:pPr>
    </w:p>
    <w:p w14:paraId="3FC5D8E6" w14:textId="77777777" w:rsidR="007C78B6" w:rsidRPr="00F76412" w:rsidRDefault="00A73FCE"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Welcoming the family </w:t>
      </w:r>
    </w:p>
    <w:p w14:paraId="6A9D668B" w14:textId="77777777" w:rsidR="00051419" w:rsidRPr="00F76412" w:rsidRDefault="00051419" w:rsidP="001A0C4A">
      <w:pPr>
        <w:pStyle w:val="ListParagraph"/>
        <w:ind w:left="0"/>
        <w:contextualSpacing w:val="0"/>
        <w:jc w:val="both"/>
        <w:rPr>
          <w:rFonts w:ascii="Times New Roman" w:hAnsi="Times New Roman" w:cs="Times New Roman"/>
        </w:rPr>
      </w:pPr>
    </w:p>
    <w:p w14:paraId="171F0792" w14:textId="77777777" w:rsidR="007C78B6" w:rsidRPr="00F76412" w:rsidRDefault="00E1664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n arrival, </w:t>
      </w:r>
      <w:r w:rsidR="007726B9" w:rsidRPr="00F76412">
        <w:rPr>
          <w:rFonts w:ascii="Times New Roman" w:hAnsi="Times New Roman" w:cs="Times New Roman"/>
        </w:rPr>
        <w:t xml:space="preserve">offer the parent an opportunity to feed </w:t>
      </w:r>
      <w:r w:rsidR="0067483D" w:rsidRPr="00F76412">
        <w:rPr>
          <w:rFonts w:ascii="Times New Roman" w:hAnsi="Times New Roman" w:cs="Times New Roman"/>
        </w:rPr>
        <w:t xml:space="preserve">and change </w:t>
      </w:r>
      <w:r w:rsidR="007726B9" w:rsidRPr="00F76412">
        <w:rPr>
          <w:rFonts w:ascii="Times New Roman" w:hAnsi="Times New Roman" w:cs="Times New Roman"/>
        </w:rPr>
        <w:t>the infant before beginning</w:t>
      </w:r>
      <w:r w:rsidR="00373EB7" w:rsidRPr="00F76412">
        <w:rPr>
          <w:rFonts w:ascii="Times New Roman" w:hAnsi="Times New Roman" w:cs="Times New Roman"/>
        </w:rPr>
        <w:t>.</w:t>
      </w:r>
    </w:p>
    <w:p w14:paraId="2896954D" w14:textId="77777777" w:rsidR="00051419" w:rsidRPr="00F76412" w:rsidRDefault="00051419" w:rsidP="001A0C4A">
      <w:pPr>
        <w:pStyle w:val="ListParagraph"/>
        <w:ind w:left="0"/>
        <w:contextualSpacing w:val="0"/>
        <w:jc w:val="both"/>
        <w:rPr>
          <w:rFonts w:ascii="Times New Roman" w:hAnsi="Times New Roman" w:cs="Times New Roman"/>
        </w:rPr>
      </w:pPr>
    </w:p>
    <w:p w14:paraId="60BF23A6" w14:textId="77777777" w:rsidR="007C78B6" w:rsidRPr="00F76412" w:rsidRDefault="009D4BAD"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O</w:t>
      </w:r>
      <w:r w:rsidR="00373EB7" w:rsidRPr="00F76412">
        <w:rPr>
          <w:rFonts w:ascii="Times New Roman" w:hAnsi="Times New Roman" w:cs="Times New Roman"/>
        </w:rPr>
        <w:t>btain informed parental consent</w:t>
      </w:r>
      <w:r w:rsidR="00366CC3" w:rsidRPr="00F76412">
        <w:rPr>
          <w:rFonts w:ascii="Times New Roman" w:hAnsi="Times New Roman" w:cs="Times New Roman"/>
        </w:rPr>
        <w:t>.</w:t>
      </w:r>
    </w:p>
    <w:p w14:paraId="4FF2F276" w14:textId="77777777" w:rsidR="00051419" w:rsidRPr="00F76412" w:rsidRDefault="00051419" w:rsidP="001A0C4A">
      <w:pPr>
        <w:jc w:val="both"/>
        <w:rPr>
          <w:rFonts w:ascii="Times New Roman" w:hAnsi="Times New Roman" w:cs="Times New Roman"/>
        </w:rPr>
      </w:pPr>
    </w:p>
    <w:p w14:paraId="1CFE2578" w14:textId="77777777" w:rsidR="00FD6077" w:rsidRPr="00F76412" w:rsidRDefault="00CC246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w:t>
      </w:r>
      <w:r w:rsidR="000934D6" w:rsidRPr="00F76412">
        <w:rPr>
          <w:rFonts w:ascii="Times New Roman" w:hAnsi="Times New Roman" w:cs="Times New Roman"/>
        </w:rPr>
        <w:t xml:space="preserve">xplain the EEG </w:t>
      </w:r>
      <w:r w:rsidR="00B914A9" w:rsidRPr="00F76412">
        <w:rPr>
          <w:rFonts w:ascii="Times New Roman" w:hAnsi="Times New Roman" w:cs="Times New Roman"/>
        </w:rPr>
        <w:t>and paradigm.</w:t>
      </w:r>
      <w:r w:rsidR="00ED6DCB" w:rsidRPr="00F76412">
        <w:rPr>
          <w:rFonts w:ascii="Times New Roman" w:hAnsi="Times New Roman" w:cs="Times New Roman"/>
        </w:rPr>
        <w:t xml:space="preserve"> </w:t>
      </w:r>
    </w:p>
    <w:p w14:paraId="7422E480" w14:textId="77777777" w:rsidR="00051419" w:rsidRPr="00F76412" w:rsidRDefault="00051419" w:rsidP="001A0C4A">
      <w:pPr>
        <w:jc w:val="both"/>
        <w:rPr>
          <w:rFonts w:ascii="Times New Roman" w:hAnsi="Times New Roman" w:cs="Times New Roman"/>
        </w:rPr>
      </w:pPr>
    </w:p>
    <w:p w14:paraId="4154AA8F" w14:textId="77777777" w:rsidR="00FD6077"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EEG involves a net made of soft sponges that are soaked in warm wate</w:t>
      </w:r>
      <w:r w:rsidR="0074515C" w:rsidRPr="00F76412">
        <w:rPr>
          <w:rFonts w:ascii="Times New Roman" w:hAnsi="Times New Roman" w:cs="Times New Roman"/>
        </w:rPr>
        <w:t xml:space="preserve">r, which </w:t>
      </w:r>
      <w:r w:rsidRPr="00F76412">
        <w:rPr>
          <w:rFonts w:ascii="Times New Roman" w:hAnsi="Times New Roman" w:cs="Times New Roman"/>
        </w:rPr>
        <w:t xml:space="preserve">measures brain activity. Explain that the EEG net does not emit anything, but just measures electrical activity released from the neurons in the brain communicating with each other. </w:t>
      </w:r>
    </w:p>
    <w:p w14:paraId="1F95B332" w14:textId="77777777" w:rsidR="00E561C9" w:rsidRPr="00F76412" w:rsidRDefault="00E561C9" w:rsidP="001A0C4A">
      <w:pPr>
        <w:pStyle w:val="ListParagraph"/>
        <w:ind w:left="0"/>
        <w:contextualSpacing w:val="0"/>
        <w:jc w:val="both"/>
        <w:rPr>
          <w:rFonts w:ascii="Times New Roman" w:hAnsi="Times New Roman" w:cs="Times New Roman"/>
        </w:rPr>
      </w:pPr>
    </w:p>
    <w:p w14:paraId="7B663A75" w14:textId="77777777" w:rsidR="00FD6077"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Tell the parent that the infant will look at pictures on a screen and interact with the experimenter.  </w:t>
      </w:r>
    </w:p>
    <w:p w14:paraId="551842C2" w14:textId="77777777" w:rsidR="00E561C9" w:rsidRPr="00F76412" w:rsidRDefault="00E561C9" w:rsidP="001A0C4A">
      <w:pPr>
        <w:jc w:val="both"/>
        <w:rPr>
          <w:rFonts w:ascii="Times New Roman" w:hAnsi="Times New Roman" w:cs="Times New Roman"/>
        </w:rPr>
      </w:pPr>
    </w:p>
    <w:p w14:paraId="323E1F26" w14:textId="77777777" w:rsidR="00515CD8"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sometimes the experimenter will be behind the curtain, hidden from view. Emphasize that it is important for the parent not to be social with the infant, such as talking to the infant or making face-to-face contact.</w:t>
      </w:r>
    </w:p>
    <w:p w14:paraId="4F11EB0A" w14:textId="77777777" w:rsidR="0059324C" w:rsidRPr="00F76412" w:rsidRDefault="0059324C" w:rsidP="001A0C4A">
      <w:pPr>
        <w:jc w:val="both"/>
        <w:rPr>
          <w:rFonts w:ascii="Times New Roman" w:hAnsi="Times New Roman" w:cs="Times New Roman"/>
        </w:rPr>
      </w:pPr>
    </w:p>
    <w:p w14:paraId="0026E493" w14:textId="2F78798C" w:rsidR="0059324C" w:rsidRPr="00F76412" w:rsidRDefault="00CF130F"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E</w:t>
      </w:r>
      <w:r w:rsidR="008340EB" w:rsidRPr="00F76412">
        <w:rPr>
          <w:rFonts w:ascii="Times New Roman" w:hAnsi="Times New Roman" w:cs="Times New Roman"/>
        </w:rPr>
        <w:t>xplain that 20 min can be a long time and that if the infant gets bored or fussy, the parent can give him a toy (</w:t>
      </w:r>
      <w:r w:rsidR="008340EB" w:rsidRPr="00F76412">
        <w:rPr>
          <w:rFonts w:ascii="Times New Roman" w:hAnsi="Times New Roman" w:cs="Times New Roman"/>
          <w:i/>
        </w:rPr>
        <w:t xml:space="preserve">e.g., </w:t>
      </w:r>
      <w:r w:rsidR="008340EB" w:rsidRPr="00F76412">
        <w:rPr>
          <w:rFonts w:ascii="Times New Roman" w:hAnsi="Times New Roman" w:cs="Times New Roman"/>
        </w:rPr>
        <w:t xml:space="preserve">the rattle or stuffed animal) or cereal. </w:t>
      </w:r>
    </w:p>
    <w:p w14:paraId="28311394" w14:textId="77777777" w:rsidR="006F48B2" w:rsidRPr="00F76412" w:rsidRDefault="006F48B2" w:rsidP="001A0C4A">
      <w:pPr>
        <w:jc w:val="both"/>
        <w:rPr>
          <w:rFonts w:ascii="Times New Roman" w:hAnsi="Times New Roman" w:cs="Times New Roman"/>
        </w:rPr>
      </w:pPr>
    </w:p>
    <w:p w14:paraId="3EF8F227" w14:textId="77777777" w:rsidR="00924B97" w:rsidRPr="00F76412" w:rsidRDefault="008340E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xplain the net application procedure to the parent. </w:t>
      </w:r>
    </w:p>
    <w:p w14:paraId="55481DD1" w14:textId="77777777" w:rsidR="0059324C" w:rsidRPr="00F76412" w:rsidRDefault="0059324C" w:rsidP="001A0C4A">
      <w:pPr>
        <w:jc w:val="both"/>
        <w:rPr>
          <w:rFonts w:ascii="Times New Roman" w:hAnsi="Times New Roman" w:cs="Times New Roman"/>
        </w:rPr>
      </w:pPr>
    </w:p>
    <w:p w14:paraId="313C4277" w14:textId="77777777" w:rsidR="00013DC8" w:rsidRPr="00F76412" w:rsidRDefault="00B7363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Inform</w:t>
      </w:r>
      <w:r w:rsidR="008340EB" w:rsidRPr="00F76412">
        <w:rPr>
          <w:rFonts w:ascii="Times New Roman" w:hAnsi="Times New Roman" w:cs="Times New Roman"/>
        </w:rPr>
        <w:t xml:space="preserve"> the parent that the EEG net is like a swim cap and that infants typically do not like hats. </w:t>
      </w:r>
    </w:p>
    <w:p w14:paraId="53A6E7C5" w14:textId="77777777" w:rsidR="00013DC8" w:rsidRPr="00F76412" w:rsidRDefault="00013DC8" w:rsidP="001A0C4A">
      <w:pPr>
        <w:pStyle w:val="ListParagraph"/>
        <w:ind w:left="0"/>
        <w:contextualSpacing w:val="0"/>
        <w:jc w:val="both"/>
        <w:rPr>
          <w:rFonts w:ascii="Times New Roman" w:hAnsi="Times New Roman" w:cs="Times New Roman"/>
        </w:rPr>
      </w:pPr>
    </w:p>
    <w:p w14:paraId="07FE24B2" w14:textId="606B43DF" w:rsidR="009342D5" w:rsidRPr="00F76412" w:rsidRDefault="00013DC8"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Note: W</w:t>
      </w:r>
      <w:r w:rsidR="008340EB" w:rsidRPr="00F76412">
        <w:rPr>
          <w:rFonts w:ascii="Times New Roman" w:hAnsi="Times New Roman" w:cs="Times New Roman"/>
        </w:rPr>
        <w:t xml:space="preserve">hen the experimenter puts the net on, most infants will </w:t>
      </w:r>
      <w:r w:rsidR="00A34ABB" w:rsidRPr="00F76412">
        <w:rPr>
          <w:rFonts w:ascii="Times New Roman" w:hAnsi="Times New Roman" w:cs="Times New Roman"/>
        </w:rPr>
        <w:t xml:space="preserve">fuss </w:t>
      </w:r>
      <w:r w:rsidR="008340EB" w:rsidRPr="00F76412">
        <w:rPr>
          <w:rFonts w:ascii="Times New Roman" w:hAnsi="Times New Roman" w:cs="Times New Roman"/>
        </w:rPr>
        <w:t xml:space="preserve">and try to pull the </w:t>
      </w:r>
      <w:r w:rsidR="000C2654" w:rsidRPr="00F76412">
        <w:rPr>
          <w:rFonts w:ascii="Times New Roman" w:hAnsi="Times New Roman" w:cs="Times New Roman"/>
        </w:rPr>
        <w:t>net</w:t>
      </w:r>
      <w:r w:rsidR="008340EB" w:rsidRPr="00F76412">
        <w:rPr>
          <w:rFonts w:ascii="Times New Roman" w:hAnsi="Times New Roman" w:cs="Times New Roman"/>
        </w:rPr>
        <w:t xml:space="preserve"> off. Tell the parent not to worry and emphasize that this is normal and infants typically get used to the net, stop crying and calm down quickly. </w:t>
      </w:r>
    </w:p>
    <w:p w14:paraId="337518BA" w14:textId="77777777" w:rsidR="00D662DE" w:rsidRPr="00F76412" w:rsidRDefault="00D662DE" w:rsidP="001A0C4A">
      <w:pPr>
        <w:pStyle w:val="ListParagraph"/>
        <w:ind w:left="0"/>
        <w:contextualSpacing w:val="0"/>
        <w:jc w:val="both"/>
        <w:rPr>
          <w:rFonts w:ascii="Times New Roman" w:hAnsi="Times New Roman" w:cs="Times New Roman"/>
        </w:rPr>
      </w:pPr>
    </w:p>
    <w:p w14:paraId="31D2018D" w14:textId="7E49328B" w:rsidR="009342D5" w:rsidRPr="00F76412" w:rsidRDefault="002D56C5"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o</w:t>
      </w:r>
      <w:r w:rsidR="008340EB" w:rsidRPr="00F76412">
        <w:rPr>
          <w:rFonts w:ascii="Times New Roman" w:hAnsi="Times New Roman" w:cs="Times New Roman"/>
        </w:rPr>
        <w:t xml:space="preserve"> the parent </w:t>
      </w:r>
      <w:r w:rsidR="002D7A9D" w:rsidRPr="00F76412">
        <w:rPr>
          <w:rFonts w:ascii="Times New Roman" w:hAnsi="Times New Roman" w:cs="Times New Roman"/>
        </w:rPr>
        <w:t xml:space="preserve">that their help is important </w:t>
      </w:r>
      <w:r w:rsidR="008340EB" w:rsidRPr="00F76412">
        <w:rPr>
          <w:rFonts w:ascii="Times New Roman" w:hAnsi="Times New Roman" w:cs="Times New Roman"/>
        </w:rPr>
        <w:t xml:space="preserve">to make sure the infant does not pull on the net and if the infant moves their arms up towards their head, to gently push their arms down and away from the net. </w:t>
      </w:r>
    </w:p>
    <w:p w14:paraId="596DC2F7" w14:textId="77777777" w:rsidR="00D662DE" w:rsidRPr="00F76412" w:rsidRDefault="00D662DE" w:rsidP="001A0C4A">
      <w:pPr>
        <w:jc w:val="both"/>
        <w:rPr>
          <w:rFonts w:ascii="Times New Roman" w:hAnsi="Times New Roman" w:cs="Times New Roman"/>
        </w:rPr>
      </w:pPr>
    </w:p>
    <w:p w14:paraId="44161FE4" w14:textId="7EAB47F0" w:rsidR="009342D5" w:rsidRPr="00F76412" w:rsidRDefault="00E41BB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the experimenter is very practiced at putting the net on quickly.</w:t>
      </w:r>
      <w:r w:rsidR="002D56C5" w:rsidRPr="00F76412">
        <w:rPr>
          <w:rFonts w:ascii="Times New Roman" w:hAnsi="Times New Roman" w:cs="Times New Roman"/>
        </w:rPr>
        <w:t xml:space="preserve"> </w:t>
      </w:r>
      <w:r w:rsidR="008340EB" w:rsidRPr="00F76412">
        <w:rPr>
          <w:rFonts w:ascii="Times New Roman" w:hAnsi="Times New Roman" w:cs="Times New Roman"/>
        </w:rPr>
        <w:t>Explain that the second experimenter will distract the infant during net application using the rattle and stuffed animal.</w:t>
      </w:r>
    </w:p>
    <w:p w14:paraId="5C4A7529" w14:textId="77777777" w:rsidR="002A00C9" w:rsidRPr="00F76412" w:rsidRDefault="002A00C9" w:rsidP="001A0C4A">
      <w:pPr>
        <w:jc w:val="both"/>
        <w:rPr>
          <w:rFonts w:ascii="Times New Roman" w:hAnsi="Times New Roman" w:cs="Times New Roman"/>
        </w:rPr>
      </w:pPr>
    </w:p>
    <w:p w14:paraId="30C38D32" w14:textId="77777777" w:rsidR="007008B4" w:rsidRPr="00F76412" w:rsidRDefault="004400CF"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Ask the parent if they would like </w:t>
      </w:r>
      <w:r w:rsidR="007F04B2" w:rsidRPr="00F76412">
        <w:rPr>
          <w:rFonts w:ascii="Times New Roman" w:hAnsi="Times New Roman" w:cs="Times New Roman"/>
        </w:rPr>
        <w:t xml:space="preserve">a picture taken of their infant wearing the EEG net to take home. </w:t>
      </w:r>
    </w:p>
    <w:p w14:paraId="1669E2C3" w14:textId="77777777" w:rsidR="002A00C9" w:rsidRPr="00F76412" w:rsidRDefault="002A00C9" w:rsidP="001A0C4A">
      <w:pPr>
        <w:jc w:val="both"/>
        <w:rPr>
          <w:rFonts w:ascii="Times New Roman" w:hAnsi="Times New Roman" w:cs="Times New Roman"/>
        </w:rPr>
      </w:pPr>
    </w:p>
    <w:p w14:paraId="597D6322" w14:textId="66333889" w:rsidR="002A00C9" w:rsidRPr="00F76412" w:rsidRDefault="002D56C5"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Inform</w:t>
      </w:r>
      <w:r w:rsidR="00623F63" w:rsidRPr="00F76412">
        <w:rPr>
          <w:rFonts w:ascii="Times New Roman" w:hAnsi="Times New Roman" w:cs="Times New Roman"/>
        </w:rPr>
        <w:t xml:space="preserve"> the parent that there may be faint pressure marks that look like little circles on the infant’s head when the net is removed, but that they will fade quickly. Also</w:t>
      </w:r>
      <w:r w:rsidRPr="00F76412">
        <w:rPr>
          <w:rFonts w:ascii="Times New Roman" w:hAnsi="Times New Roman" w:cs="Times New Roman"/>
        </w:rPr>
        <w:t>,</w:t>
      </w:r>
      <w:r w:rsidR="00623F63" w:rsidRPr="00F76412">
        <w:rPr>
          <w:rFonts w:ascii="Times New Roman" w:hAnsi="Times New Roman" w:cs="Times New Roman"/>
        </w:rPr>
        <w:t xml:space="preserve"> mention that the infant’s hair will be slightly damp. </w:t>
      </w:r>
    </w:p>
    <w:p w14:paraId="4D7649D1" w14:textId="77777777" w:rsidR="002A00C9" w:rsidRPr="00F76412" w:rsidRDefault="002A00C9" w:rsidP="001A0C4A">
      <w:pPr>
        <w:jc w:val="both"/>
        <w:rPr>
          <w:rFonts w:ascii="Times New Roman" w:hAnsi="Times New Roman" w:cs="Times New Roman"/>
        </w:rPr>
      </w:pPr>
    </w:p>
    <w:p w14:paraId="43AEBC89" w14:textId="3A50EBE4" w:rsidR="00C823F4" w:rsidRPr="00F76412" w:rsidRDefault="0090259B" w:rsidP="001A0C4A">
      <w:pPr>
        <w:jc w:val="both"/>
        <w:rPr>
          <w:rFonts w:ascii="Times New Roman" w:hAnsi="Times New Roman" w:cs="Times New Roman"/>
        </w:rPr>
      </w:pPr>
      <w:r w:rsidRPr="00F76412">
        <w:rPr>
          <w:rFonts w:ascii="Times New Roman" w:hAnsi="Times New Roman" w:cs="Times New Roman"/>
        </w:rPr>
        <w:t xml:space="preserve">Note: For this study, parents were compensated $40. </w:t>
      </w:r>
    </w:p>
    <w:p w14:paraId="31D5F2DF" w14:textId="77777777" w:rsidR="00C14A68" w:rsidRPr="00F76412" w:rsidRDefault="00C14A68" w:rsidP="001A0C4A">
      <w:pPr>
        <w:jc w:val="both"/>
        <w:rPr>
          <w:rFonts w:ascii="Times New Roman" w:hAnsi="Times New Roman" w:cs="Times New Roman"/>
        </w:rPr>
      </w:pPr>
    </w:p>
    <w:p w14:paraId="1F2A9A27" w14:textId="77777777" w:rsidR="008B5819" w:rsidRPr="00F76412" w:rsidRDefault="00CE4566"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Net application</w:t>
      </w:r>
    </w:p>
    <w:p w14:paraId="46770A0F" w14:textId="77777777" w:rsidR="00D60BDE" w:rsidRPr="00F76412" w:rsidRDefault="00D60BDE" w:rsidP="001A0C4A">
      <w:pPr>
        <w:pStyle w:val="ListParagraph"/>
        <w:ind w:left="0"/>
        <w:contextualSpacing w:val="0"/>
        <w:jc w:val="both"/>
        <w:rPr>
          <w:rFonts w:ascii="Times New Roman" w:hAnsi="Times New Roman" w:cs="Times New Roman"/>
        </w:rPr>
      </w:pPr>
    </w:p>
    <w:p w14:paraId="44CCBEF7" w14:textId="77777777" w:rsidR="00B76EFD" w:rsidRPr="00F76412" w:rsidRDefault="00A91752"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Measure the infant’s head in cm at the widest</w:t>
      </w:r>
      <w:r w:rsidR="007431AF" w:rsidRPr="00F76412">
        <w:rPr>
          <w:rFonts w:ascii="Times New Roman" w:hAnsi="Times New Roman" w:cs="Times New Roman"/>
          <w:highlight w:val="yellow"/>
        </w:rPr>
        <w:t xml:space="preserve"> point</w:t>
      </w:r>
      <w:r w:rsidR="00D94F00" w:rsidRPr="00F76412">
        <w:rPr>
          <w:rFonts w:ascii="Times New Roman" w:hAnsi="Times New Roman" w:cs="Times New Roman"/>
          <w:highlight w:val="yellow"/>
        </w:rPr>
        <w:t xml:space="preserve"> using a </w:t>
      </w:r>
      <w:r w:rsidR="008F3EA3" w:rsidRPr="00F76412">
        <w:rPr>
          <w:rFonts w:ascii="Times New Roman" w:hAnsi="Times New Roman" w:cs="Times New Roman"/>
          <w:highlight w:val="yellow"/>
        </w:rPr>
        <w:t>soft tape measure</w:t>
      </w:r>
      <w:r w:rsidR="007431AF" w:rsidRPr="00F76412">
        <w:rPr>
          <w:rFonts w:ascii="Times New Roman" w:hAnsi="Times New Roman" w:cs="Times New Roman"/>
          <w:highlight w:val="yellow"/>
        </w:rPr>
        <w:t xml:space="preserve">. </w:t>
      </w:r>
      <w:r w:rsidR="00735CEB" w:rsidRPr="00F76412">
        <w:rPr>
          <w:rFonts w:ascii="Times New Roman" w:hAnsi="Times New Roman" w:cs="Times New Roman"/>
          <w:highlight w:val="yellow"/>
        </w:rPr>
        <w:t>Choose</w:t>
      </w:r>
      <w:r w:rsidR="00B76EFD" w:rsidRPr="00F76412">
        <w:rPr>
          <w:rFonts w:ascii="Times New Roman" w:hAnsi="Times New Roman" w:cs="Times New Roman"/>
          <w:highlight w:val="yellow"/>
        </w:rPr>
        <w:t xml:space="preserve"> the appropriate sized EEG net.</w:t>
      </w:r>
    </w:p>
    <w:p w14:paraId="4CA56A1C" w14:textId="77777777" w:rsidR="00D60BDE" w:rsidRPr="00F76412" w:rsidRDefault="00D60BDE" w:rsidP="001A0C4A">
      <w:pPr>
        <w:pStyle w:val="ListParagraph"/>
        <w:ind w:left="0"/>
        <w:contextualSpacing w:val="0"/>
        <w:jc w:val="both"/>
        <w:rPr>
          <w:rFonts w:ascii="Times New Roman" w:hAnsi="Times New Roman" w:cs="Times New Roman"/>
        </w:rPr>
      </w:pPr>
    </w:p>
    <w:p w14:paraId="7864FDAC" w14:textId="3D582354" w:rsidR="00B0263C" w:rsidRPr="00F76412" w:rsidRDefault="00BB1CA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M</w:t>
      </w:r>
      <w:r w:rsidR="005B53FD" w:rsidRPr="00F76412">
        <w:rPr>
          <w:rFonts w:ascii="Times New Roman" w:hAnsi="Times New Roman" w:cs="Times New Roman"/>
        </w:rPr>
        <w:t xml:space="preserve">icrowave </w:t>
      </w:r>
      <w:r w:rsidR="00730599" w:rsidRPr="00F76412">
        <w:rPr>
          <w:rFonts w:ascii="Times New Roman" w:hAnsi="Times New Roman" w:cs="Times New Roman"/>
        </w:rPr>
        <w:t xml:space="preserve">an electrolyte solution </w:t>
      </w:r>
      <w:r w:rsidR="00CD74CC" w:rsidRPr="00F76412">
        <w:rPr>
          <w:rFonts w:ascii="Times New Roman" w:hAnsi="Times New Roman" w:cs="Times New Roman"/>
        </w:rPr>
        <w:t>(6 cc potassium chloride/liter distilled water)</w:t>
      </w:r>
      <w:r w:rsidR="00325354" w:rsidRPr="00F76412">
        <w:rPr>
          <w:rFonts w:ascii="Times New Roman" w:hAnsi="Times New Roman" w:cs="Times New Roman"/>
        </w:rPr>
        <w:t xml:space="preserve"> for 3 min</w:t>
      </w:r>
      <w:r w:rsidR="009625DD" w:rsidRPr="00F76412">
        <w:rPr>
          <w:rFonts w:ascii="Times New Roman" w:hAnsi="Times New Roman" w:cs="Times New Roman"/>
        </w:rPr>
        <w:t>.</w:t>
      </w:r>
      <w:r w:rsidR="007D6F0F" w:rsidRPr="00F76412">
        <w:rPr>
          <w:rFonts w:ascii="Times New Roman" w:hAnsi="Times New Roman" w:cs="Times New Roman"/>
        </w:rPr>
        <w:t xml:space="preserve"> </w:t>
      </w:r>
      <w:r w:rsidR="009625DD" w:rsidRPr="00F76412">
        <w:rPr>
          <w:rFonts w:ascii="Times New Roman" w:hAnsi="Times New Roman" w:cs="Times New Roman"/>
        </w:rPr>
        <w:t>A</w:t>
      </w:r>
      <w:r w:rsidR="007D6F0F" w:rsidRPr="00F76412">
        <w:rPr>
          <w:rFonts w:ascii="Times New Roman" w:hAnsi="Times New Roman" w:cs="Times New Roman"/>
        </w:rPr>
        <w:t>d</w:t>
      </w:r>
      <w:r w:rsidR="00D27FFC" w:rsidRPr="00F76412">
        <w:rPr>
          <w:rFonts w:ascii="Times New Roman" w:hAnsi="Times New Roman" w:cs="Times New Roman"/>
        </w:rPr>
        <w:t>d</w:t>
      </w:r>
      <w:r w:rsidR="007D6F0F" w:rsidRPr="00F76412">
        <w:rPr>
          <w:rFonts w:ascii="Times New Roman" w:hAnsi="Times New Roman" w:cs="Times New Roman"/>
        </w:rPr>
        <w:t xml:space="preserve"> a teaspoon of baby shampoo</w:t>
      </w:r>
      <w:r w:rsidR="000D7C75" w:rsidRPr="00F76412">
        <w:rPr>
          <w:rFonts w:ascii="Times New Roman" w:hAnsi="Times New Roman" w:cs="Times New Roman"/>
        </w:rPr>
        <w:t>.</w:t>
      </w:r>
    </w:p>
    <w:p w14:paraId="7C4C846B" w14:textId="77777777" w:rsidR="00B0263C" w:rsidRPr="00F76412" w:rsidRDefault="00B0263C" w:rsidP="001A0C4A">
      <w:pPr>
        <w:jc w:val="both"/>
        <w:rPr>
          <w:rFonts w:ascii="Times New Roman" w:hAnsi="Times New Roman" w:cs="Times New Roman"/>
        </w:rPr>
      </w:pPr>
    </w:p>
    <w:p w14:paraId="0094512D" w14:textId="77777777" w:rsidR="00B92C02" w:rsidRPr="00F76412" w:rsidRDefault="001732F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Soak the correct-sized</w:t>
      </w:r>
      <w:r w:rsidR="008B7F28" w:rsidRPr="00F76412">
        <w:rPr>
          <w:rFonts w:ascii="Times New Roman" w:hAnsi="Times New Roman" w:cs="Times New Roman"/>
        </w:rPr>
        <w:t xml:space="preserve"> high-density net </w:t>
      </w:r>
      <w:r w:rsidR="008908D6" w:rsidRPr="00F76412">
        <w:rPr>
          <w:rFonts w:ascii="Times New Roman" w:hAnsi="Times New Roman" w:cs="Times New Roman"/>
        </w:rPr>
        <w:t>(this study used a 128-lead net;</w:t>
      </w:r>
      <w:r w:rsidR="00DE7DFA" w:rsidRPr="00F76412">
        <w:rPr>
          <w:rFonts w:ascii="Times New Roman" w:hAnsi="Times New Roman" w:cs="Times New Roman"/>
        </w:rPr>
        <w:t xml:space="preserve"> a 64-lead net is also </w:t>
      </w:r>
      <w:r w:rsidR="00FC093E" w:rsidRPr="00F76412">
        <w:rPr>
          <w:rFonts w:ascii="Times New Roman" w:hAnsi="Times New Roman" w:cs="Times New Roman"/>
        </w:rPr>
        <w:t>suitable</w:t>
      </w:r>
      <w:r w:rsidR="00DE7DFA" w:rsidRPr="00F76412">
        <w:rPr>
          <w:rFonts w:ascii="Times New Roman" w:hAnsi="Times New Roman" w:cs="Times New Roman"/>
        </w:rPr>
        <w:t xml:space="preserve">) </w:t>
      </w:r>
      <w:r w:rsidR="007B186A" w:rsidRPr="00F76412">
        <w:rPr>
          <w:rFonts w:ascii="Times New Roman" w:hAnsi="Times New Roman" w:cs="Times New Roman"/>
        </w:rPr>
        <w:t>for</w:t>
      </w:r>
      <w:r w:rsidR="008B7F28" w:rsidRPr="00F76412">
        <w:rPr>
          <w:rFonts w:ascii="Times New Roman" w:hAnsi="Times New Roman" w:cs="Times New Roman"/>
        </w:rPr>
        <w:t xml:space="preserve"> 10 min in </w:t>
      </w:r>
      <w:r w:rsidR="00283B72" w:rsidRPr="00F76412">
        <w:rPr>
          <w:rFonts w:ascii="Times New Roman" w:hAnsi="Times New Roman" w:cs="Times New Roman"/>
        </w:rPr>
        <w:t>the heated</w:t>
      </w:r>
      <w:r w:rsidR="008B7F28" w:rsidRPr="00F76412">
        <w:rPr>
          <w:rFonts w:ascii="Times New Roman" w:hAnsi="Times New Roman" w:cs="Times New Roman"/>
        </w:rPr>
        <w:t xml:space="preserve"> electrolyte solution</w:t>
      </w:r>
      <w:r w:rsidR="00222ADE" w:rsidRPr="00F76412">
        <w:rPr>
          <w:rFonts w:ascii="Times New Roman" w:hAnsi="Times New Roman" w:cs="Times New Roman"/>
        </w:rPr>
        <w:t xml:space="preserve">. This will </w:t>
      </w:r>
      <w:r w:rsidR="00664BA2" w:rsidRPr="00F76412">
        <w:rPr>
          <w:rFonts w:ascii="Times New Roman" w:hAnsi="Times New Roman" w:cs="Times New Roman"/>
        </w:rPr>
        <w:t>facil</w:t>
      </w:r>
      <w:r w:rsidR="008B7F28" w:rsidRPr="00F76412">
        <w:rPr>
          <w:rFonts w:ascii="Times New Roman" w:hAnsi="Times New Roman" w:cs="Times New Roman"/>
        </w:rPr>
        <w:t xml:space="preserve">itate electrical contact between the scalp and electrodes. </w:t>
      </w:r>
    </w:p>
    <w:p w14:paraId="1572DF7C" w14:textId="77777777" w:rsidR="00D55041" w:rsidRPr="00F76412" w:rsidRDefault="00D55041" w:rsidP="001A0C4A">
      <w:pPr>
        <w:jc w:val="both"/>
        <w:rPr>
          <w:rFonts w:ascii="Times New Roman" w:hAnsi="Times New Roman" w:cs="Times New Roman"/>
        </w:rPr>
      </w:pPr>
    </w:p>
    <w:p w14:paraId="601FDCF7" w14:textId="77777777" w:rsidR="009157B6" w:rsidRPr="00F76412" w:rsidRDefault="009E074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Fill pipette</w:t>
      </w:r>
      <w:r w:rsidR="00610058" w:rsidRPr="00F76412">
        <w:rPr>
          <w:rFonts w:ascii="Times New Roman" w:hAnsi="Times New Roman" w:cs="Times New Roman"/>
        </w:rPr>
        <w:t>s with the electrolyte solution</w:t>
      </w:r>
      <w:r w:rsidR="00483BB7" w:rsidRPr="00F76412">
        <w:rPr>
          <w:rFonts w:ascii="Times New Roman" w:hAnsi="Times New Roman" w:cs="Times New Roman"/>
        </w:rPr>
        <w:t xml:space="preserve"> and put in the booth. </w:t>
      </w:r>
    </w:p>
    <w:p w14:paraId="197B5ECD" w14:textId="77777777" w:rsidR="00D55041" w:rsidRPr="00F76412" w:rsidRDefault="00D55041" w:rsidP="001A0C4A">
      <w:pPr>
        <w:pStyle w:val="ListParagraph"/>
        <w:ind w:left="0"/>
        <w:contextualSpacing w:val="0"/>
        <w:jc w:val="both"/>
        <w:rPr>
          <w:rFonts w:ascii="Times New Roman" w:hAnsi="Times New Roman" w:cs="Times New Roman"/>
        </w:rPr>
      </w:pPr>
    </w:p>
    <w:p w14:paraId="530121DB" w14:textId="44430DFF" w:rsidR="00B07EB1" w:rsidRPr="00F76412" w:rsidRDefault="009157B6"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C</w:t>
      </w:r>
      <w:r w:rsidR="0021478F" w:rsidRPr="00F76412">
        <w:rPr>
          <w:rFonts w:ascii="Times New Roman" w:hAnsi="Times New Roman" w:cs="Times New Roman"/>
          <w:highlight w:val="yellow"/>
        </w:rPr>
        <w:t xml:space="preserve">arry the net on a towel </w:t>
      </w:r>
      <w:r w:rsidR="00554A90" w:rsidRPr="00F76412">
        <w:rPr>
          <w:rFonts w:ascii="Times New Roman" w:hAnsi="Times New Roman" w:cs="Times New Roman"/>
          <w:highlight w:val="yellow"/>
        </w:rPr>
        <w:t>and show the parent the net.</w:t>
      </w:r>
      <w:r w:rsidR="000A2C24" w:rsidRPr="00F76412">
        <w:rPr>
          <w:rFonts w:ascii="Times New Roman" w:hAnsi="Times New Roman" w:cs="Times New Roman"/>
          <w:highlight w:val="yellow"/>
        </w:rPr>
        <w:t xml:space="preserve"> </w:t>
      </w:r>
      <w:r w:rsidR="00DB5035" w:rsidRPr="00F76412">
        <w:rPr>
          <w:rFonts w:ascii="Times New Roman" w:hAnsi="Times New Roman" w:cs="Times New Roman"/>
          <w:highlight w:val="yellow"/>
        </w:rPr>
        <w:t xml:space="preserve">Have </w:t>
      </w:r>
      <w:r w:rsidR="00754638" w:rsidRPr="00F76412">
        <w:rPr>
          <w:rFonts w:ascii="Times New Roman" w:hAnsi="Times New Roman" w:cs="Times New Roman"/>
          <w:highlight w:val="yellow"/>
        </w:rPr>
        <w:t>the parent touch the net</w:t>
      </w:r>
      <w:r w:rsidR="003F57E2" w:rsidRPr="00F76412">
        <w:rPr>
          <w:rFonts w:ascii="Times New Roman" w:hAnsi="Times New Roman" w:cs="Times New Roman"/>
          <w:highlight w:val="yellow"/>
        </w:rPr>
        <w:t xml:space="preserve"> (if interested</w:t>
      </w:r>
      <w:r w:rsidR="00DB5035" w:rsidRPr="00F76412">
        <w:rPr>
          <w:rFonts w:ascii="Times New Roman" w:hAnsi="Times New Roman" w:cs="Times New Roman"/>
          <w:highlight w:val="yellow"/>
        </w:rPr>
        <w:t>)</w:t>
      </w:r>
      <w:r w:rsidR="00754638" w:rsidRPr="00F76412">
        <w:rPr>
          <w:rFonts w:ascii="Times New Roman" w:hAnsi="Times New Roman" w:cs="Times New Roman"/>
          <w:highlight w:val="yellow"/>
        </w:rPr>
        <w:t xml:space="preserve">. </w:t>
      </w:r>
    </w:p>
    <w:p w14:paraId="401CF57A" w14:textId="77777777" w:rsidR="00B9676B" w:rsidRPr="00F76412" w:rsidRDefault="00B9676B" w:rsidP="001A0C4A">
      <w:pPr>
        <w:jc w:val="both"/>
        <w:rPr>
          <w:rFonts w:ascii="Times New Roman" w:hAnsi="Times New Roman" w:cs="Times New Roman"/>
        </w:rPr>
      </w:pPr>
    </w:p>
    <w:p w14:paraId="1E2B87EB" w14:textId="77777777" w:rsidR="00E045B4" w:rsidRPr="00F76412" w:rsidRDefault="00134A60" w:rsidP="008206B7">
      <w:pPr>
        <w:pStyle w:val="ListParagraph"/>
        <w:numPr>
          <w:ilvl w:val="2"/>
          <w:numId w:val="1"/>
        </w:numPr>
        <w:ind w:left="0" w:firstLine="0"/>
        <w:contextualSpacing w:val="0"/>
        <w:jc w:val="both"/>
        <w:rPr>
          <w:rFonts w:ascii="Times New Roman" w:hAnsi="Times New Roman" w:cs="Times New Roman"/>
        </w:rPr>
      </w:pPr>
      <w:r w:rsidRPr="009B1170">
        <w:rPr>
          <w:rFonts w:ascii="Times New Roman" w:hAnsi="Times New Roman" w:cs="Times New Roman"/>
          <w:highlight w:val="yellow"/>
        </w:rPr>
        <w:lastRenderedPageBreak/>
        <w:t xml:space="preserve">Have the parent sit on the chair in the booth with the infant on </w:t>
      </w:r>
      <w:r w:rsidR="00415C45" w:rsidRPr="009B1170">
        <w:rPr>
          <w:rFonts w:ascii="Times New Roman" w:hAnsi="Times New Roman" w:cs="Times New Roman"/>
          <w:highlight w:val="yellow"/>
        </w:rPr>
        <w:t>their lap</w:t>
      </w:r>
      <w:r w:rsidR="00415C45" w:rsidRPr="00F76412">
        <w:rPr>
          <w:rFonts w:ascii="Times New Roman" w:hAnsi="Times New Roman" w:cs="Times New Roman"/>
        </w:rPr>
        <w:t xml:space="preserve">. </w:t>
      </w:r>
    </w:p>
    <w:p w14:paraId="0CC2AEC7" w14:textId="77777777" w:rsidR="00B9676B" w:rsidRPr="00F76412" w:rsidRDefault="00B9676B" w:rsidP="001A0C4A">
      <w:pPr>
        <w:jc w:val="both"/>
        <w:rPr>
          <w:rFonts w:ascii="Times New Roman" w:hAnsi="Times New Roman" w:cs="Times New Roman"/>
        </w:rPr>
      </w:pPr>
    </w:p>
    <w:p w14:paraId="34B2187F" w14:textId="11B194E1" w:rsidR="006362D1" w:rsidRPr="00F76412" w:rsidRDefault="00517E9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Remind the parent that the infant may become upset and that this is normal. Remind the parent that the second experimenter will distract the infant with the rattle and stuffed animal. Remind the parent to keep the infant from touching or pulling on the net.</w:t>
      </w:r>
      <w:r w:rsidR="00B13318" w:rsidRPr="00F76412">
        <w:rPr>
          <w:rFonts w:ascii="Times New Roman" w:hAnsi="Times New Roman" w:cs="Times New Roman"/>
        </w:rPr>
        <w:t xml:space="preserve"> </w:t>
      </w:r>
      <w:r w:rsidRPr="00F76412">
        <w:rPr>
          <w:rFonts w:ascii="Times New Roman" w:hAnsi="Times New Roman" w:cs="Times New Roman"/>
        </w:rPr>
        <w:t xml:space="preserve">Remind the parent not to engage in social interaction with the infant during EEG recording. </w:t>
      </w:r>
    </w:p>
    <w:p w14:paraId="322647DB" w14:textId="77777777" w:rsidR="00876B03" w:rsidRPr="00F76412" w:rsidRDefault="00876B03" w:rsidP="001A0C4A">
      <w:pPr>
        <w:jc w:val="both"/>
        <w:rPr>
          <w:rFonts w:ascii="Times New Roman" w:hAnsi="Times New Roman" w:cs="Times New Roman"/>
        </w:rPr>
      </w:pPr>
    </w:p>
    <w:p w14:paraId="39BCE0B6" w14:textId="4513AE22" w:rsidR="00F15BC3" w:rsidRPr="00F76412" w:rsidRDefault="003F3A3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P</w:t>
      </w:r>
      <w:r w:rsidR="002F2F13" w:rsidRPr="00F76412">
        <w:rPr>
          <w:rFonts w:ascii="Times New Roman" w:hAnsi="Times New Roman" w:cs="Times New Roman"/>
          <w:highlight w:val="yellow"/>
        </w:rPr>
        <w:t>lace</w:t>
      </w:r>
      <w:r w:rsidR="00BF1888" w:rsidRPr="00F76412">
        <w:rPr>
          <w:rFonts w:ascii="Times New Roman" w:hAnsi="Times New Roman" w:cs="Times New Roman"/>
          <w:highlight w:val="yellow"/>
        </w:rPr>
        <w:t xml:space="preserve"> both hands inside the net</w:t>
      </w:r>
      <w:r w:rsidR="009E2204" w:rsidRPr="00F76412">
        <w:rPr>
          <w:rFonts w:ascii="Times New Roman" w:hAnsi="Times New Roman" w:cs="Times New Roman"/>
          <w:highlight w:val="yellow"/>
        </w:rPr>
        <w:t xml:space="preserve">, gently </w:t>
      </w:r>
      <w:r w:rsidR="001D4E8B" w:rsidRPr="00F76412">
        <w:rPr>
          <w:rFonts w:ascii="Times New Roman" w:hAnsi="Times New Roman" w:cs="Times New Roman"/>
          <w:highlight w:val="yellow"/>
        </w:rPr>
        <w:t xml:space="preserve">stretch the net and </w:t>
      </w:r>
      <w:r w:rsidR="002C4BDD" w:rsidRPr="00F76412">
        <w:rPr>
          <w:rFonts w:ascii="Times New Roman" w:hAnsi="Times New Roman" w:cs="Times New Roman"/>
          <w:highlight w:val="yellow"/>
        </w:rPr>
        <w:t xml:space="preserve">lower it so that it fits over the infant’s head. </w:t>
      </w:r>
      <w:r w:rsidR="00B13318" w:rsidRPr="00F76412">
        <w:rPr>
          <w:rFonts w:ascii="Times New Roman" w:hAnsi="Times New Roman" w:cs="Times New Roman"/>
          <w:highlight w:val="yellow"/>
        </w:rPr>
        <w:t>Place t</w:t>
      </w:r>
      <w:r w:rsidR="00593174" w:rsidRPr="00F76412">
        <w:rPr>
          <w:rFonts w:ascii="Times New Roman" w:hAnsi="Times New Roman" w:cs="Times New Roman"/>
          <w:highlight w:val="yellow"/>
        </w:rPr>
        <w:t xml:space="preserve">he </w:t>
      </w:r>
      <w:r w:rsidR="00024B6B" w:rsidRPr="00F76412">
        <w:rPr>
          <w:rFonts w:ascii="Times New Roman" w:hAnsi="Times New Roman" w:cs="Times New Roman"/>
          <w:highlight w:val="yellow"/>
        </w:rPr>
        <w:t>Cz</w:t>
      </w:r>
      <w:r w:rsidR="00593174" w:rsidRPr="00F76412">
        <w:rPr>
          <w:rFonts w:ascii="Times New Roman" w:hAnsi="Times New Roman" w:cs="Times New Roman"/>
          <w:highlight w:val="yellow"/>
        </w:rPr>
        <w:t xml:space="preserve"> electrode</w:t>
      </w:r>
      <w:r w:rsidR="00024B6B" w:rsidRPr="00F76412">
        <w:rPr>
          <w:rFonts w:ascii="Times New Roman" w:hAnsi="Times New Roman" w:cs="Times New Roman"/>
          <w:highlight w:val="yellow"/>
        </w:rPr>
        <w:t xml:space="preserve"> </w:t>
      </w:r>
      <w:r w:rsidR="00EC02C4" w:rsidRPr="00F76412">
        <w:rPr>
          <w:rFonts w:ascii="Times New Roman" w:hAnsi="Times New Roman" w:cs="Times New Roman"/>
          <w:highlight w:val="yellow"/>
        </w:rPr>
        <w:t xml:space="preserve">on the vertex of the head. </w:t>
      </w:r>
      <w:r w:rsidR="009A446E" w:rsidRPr="00F76412">
        <w:rPr>
          <w:rFonts w:ascii="Times New Roman" w:hAnsi="Times New Roman" w:cs="Times New Roman"/>
          <w:highlight w:val="yellow"/>
        </w:rPr>
        <w:t xml:space="preserve">Keep both hands inside the net </w:t>
      </w:r>
      <w:r w:rsidR="002F7ABA" w:rsidRPr="00F76412">
        <w:rPr>
          <w:rFonts w:ascii="Times New Roman" w:hAnsi="Times New Roman" w:cs="Times New Roman"/>
          <w:highlight w:val="yellow"/>
        </w:rPr>
        <w:t xml:space="preserve">during positioning. </w:t>
      </w:r>
    </w:p>
    <w:p w14:paraId="721EC739" w14:textId="77777777" w:rsidR="004E38B5" w:rsidRPr="00F76412" w:rsidRDefault="004E38B5" w:rsidP="001A0C4A">
      <w:pPr>
        <w:pStyle w:val="ListParagraph"/>
        <w:ind w:left="0"/>
        <w:contextualSpacing w:val="0"/>
        <w:jc w:val="both"/>
        <w:rPr>
          <w:rFonts w:ascii="Times New Roman" w:hAnsi="Times New Roman" w:cs="Times New Roman"/>
        </w:rPr>
      </w:pPr>
    </w:p>
    <w:p w14:paraId="2FFD44CB" w14:textId="77777777" w:rsidR="00B6110B" w:rsidRPr="00F76412" w:rsidRDefault="00615337"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When</w:t>
      </w:r>
      <w:r w:rsidR="000E6502" w:rsidRPr="00F76412">
        <w:rPr>
          <w:rFonts w:ascii="Times New Roman" w:hAnsi="Times New Roman" w:cs="Times New Roman"/>
          <w:highlight w:val="yellow"/>
        </w:rPr>
        <w:t xml:space="preserve"> the net is positioned on the infant’s head</w:t>
      </w:r>
      <w:r w:rsidRPr="00F76412">
        <w:rPr>
          <w:rFonts w:ascii="Times New Roman" w:hAnsi="Times New Roman" w:cs="Times New Roman"/>
          <w:highlight w:val="yellow"/>
        </w:rPr>
        <w:t>,</w:t>
      </w:r>
      <w:r w:rsidR="000E58BE" w:rsidRPr="00F76412">
        <w:rPr>
          <w:rFonts w:ascii="Times New Roman" w:hAnsi="Times New Roman" w:cs="Times New Roman"/>
          <w:highlight w:val="yellow"/>
        </w:rPr>
        <w:t xml:space="preserve"> remove hands from inside the net and</w:t>
      </w:r>
      <w:r w:rsidRPr="00F76412">
        <w:rPr>
          <w:rFonts w:ascii="Times New Roman" w:hAnsi="Times New Roman" w:cs="Times New Roman"/>
          <w:highlight w:val="yellow"/>
        </w:rPr>
        <w:t xml:space="preserve"> </w:t>
      </w:r>
      <w:r w:rsidR="00A2298B" w:rsidRPr="00F76412">
        <w:rPr>
          <w:rFonts w:ascii="Times New Roman" w:hAnsi="Times New Roman" w:cs="Times New Roman"/>
          <w:highlight w:val="yellow"/>
        </w:rPr>
        <w:t xml:space="preserve">tighten the </w:t>
      </w:r>
      <w:r w:rsidR="00F6758B" w:rsidRPr="00F76412">
        <w:rPr>
          <w:rFonts w:ascii="Times New Roman" w:hAnsi="Times New Roman" w:cs="Times New Roman"/>
          <w:highlight w:val="yellow"/>
        </w:rPr>
        <w:t>chinstrap</w:t>
      </w:r>
      <w:r w:rsidR="00721375" w:rsidRPr="00F76412">
        <w:rPr>
          <w:rFonts w:ascii="Times New Roman" w:hAnsi="Times New Roman" w:cs="Times New Roman"/>
          <w:highlight w:val="yellow"/>
        </w:rPr>
        <w:t xml:space="preserve"> so that the net is </w:t>
      </w:r>
      <w:r w:rsidR="00CF3419" w:rsidRPr="00F76412">
        <w:rPr>
          <w:rFonts w:ascii="Times New Roman" w:hAnsi="Times New Roman" w:cs="Times New Roman"/>
          <w:highlight w:val="yellow"/>
        </w:rPr>
        <w:t>secure</w:t>
      </w:r>
      <w:r w:rsidR="00F12ED8" w:rsidRPr="00F76412">
        <w:rPr>
          <w:rFonts w:ascii="Times New Roman" w:hAnsi="Times New Roman" w:cs="Times New Roman"/>
          <w:highlight w:val="yellow"/>
        </w:rPr>
        <w:t xml:space="preserve">. </w:t>
      </w:r>
      <w:r w:rsidR="00452C90" w:rsidRPr="00F76412">
        <w:rPr>
          <w:rFonts w:ascii="Times New Roman" w:hAnsi="Times New Roman" w:cs="Times New Roman"/>
          <w:highlight w:val="yellow"/>
        </w:rPr>
        <w:t xml:space="preserve">Inspect </w:t>
      </w:r>
      <w:r w:rsidR="00615152" w:rsidRPr="00F76412">
        <w:rPr>
          <w:rFonts w:ascii="Times New Roman" w:hAnsi="Times New Roman" w:cs="Times New Roman"/>
          <w:highlight w:val="yellow"/>
        </w:rPr>
        <w:t>the net for correct positioning</w:t>
      </w:r>
      <w:r w:rsidR="000A77C8" w:rsidRPr="00F76412">
        <w:rPr>
          <w:rFonts w:ascii="Times New Roman" w:hAnsi="Times New Roman" w:cs="Times New Roman"/>
          <w:highlight w:val="yellow"/>
        </w:rPr>
        <w:t xml:space="preserve"> an</w:t>
      </w:r>
      <w:r w:rsidR="004E1D53" w:rsidRPr="00F76412">
        <w:rPr>
          <w:rFonts w:ascii="Times New Roman" w:hAnsi="Times New Roman" w:cs="Times New Roman"/>
          <w:highlight w:val="yellow"/>
        </w:rPr>
        <w:t>d make adjustments as necessary</w:t>
      </w:r>
      <w:r w:rsidR="008E540B" w:rsidRPr="00F76412">
        <w:rPr>
          <w:rFonts w:ascii="Times New Roman" w:hAnsi="Times New Roman" w:cs="Times New Roman"/>
          <w:highlight w:val="yellow"/>
        </w:rPr>
        <w:t>.</w:t>
      </w:r>
    </w:p>
    <w:p w14:paraId="013681E4" w14:textId="77777777" w:rsidR="00F9599F" w:rsidRPr="00F76412" w:rsidRDefault="00F9599F" w:rsidP="001A0C4A">
      <w:pPr>
        <w:jc w:val="both"/>
        <w:rPr>
          <w:rFonts w:ascii="Times New Roman" w:hAnsi="Times New Roman" w:cs="Times New Roman"/>
        </w:rPr>
      </w:pPr>
    </w:p>
    <w:p w14:paraId="71FA4BB3" w14:textId="73D03E56" w:rsidR="00676A05" w:rsidRPr="00F76412" w:rsidRDefault="00E76FFA"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Measure </w:t>
      </w:r>
      <w:r w:rsidR="00FA3ECA" w:rsidRPr="00F76412">
        <w:rPr>
          <w:rFonts w:ascii="Times New Roman" w:hAnsi="Times New Roman" w:cs="Times New Roman"/>
          <w:highlight w:val="yellow"/>
        </w:rPr>
        <w:t xml:space="preserve">electrode impedance </w:t>
      </w:r>
      <w:r w:rsidR="00ED72BB" w:rsidRPr="00F76412">
        <w:rPr>
          <w:rFonts w:ascii="Times New Roman" w:hAnsi="Times New Roman" w:cs="Times New Roman"/>
          <w:highlight w:val="yellow"/>
        </w:rPr>
        <w:t>using the EEG recording software</w:t>
      </w:r>
      <w:r w:rsidR="00F04332" w:rsidRPr="00F76412">
        <w:rPr>
          <w:rFonts w:ascii="Times New Roman" w:hAnsi="Times New Roman" w:cs="Times New Roman"/>
          <w:highlight w:val="yellow"/>
        </w:rPr>
        <w:t xml:space="preserve"> </w:t>
      </w:r>
      <w:r w:rsidR="00B13318" w:rsidRPr="00F76412">
        <w:rPr>
          <w:rFonts w:ascii="Times New Roman" w:hAnsi="Times New Roman" w:cs="Times New Roman"/>
          <w:highlight w:val="yellow"/>
        </w:rPr>
        <w:t>(</w:t>
      </w:r>
      <w:r w:rsidR="0063779B" w:rsidRPr="00F76412">
        <w:rPr>
          <w:rFonts w:ascii="Times New Roman" w:hAnsi="Times New Roman" w:cs="Times New Roman"/>
          <w:highlight w:val="yellow"/>
        </w:rPr>
        <w:t xml:space="preserve">each electrode should be </w:t>
      </w:r>
      <w:r w:rsidR="00C17F71" w:rsidRPr="00F76412">
        <w:rPr>
          <w:rFonts w:ascii="Times New Roman" w:hAnsi="Times New Roman" w:cs="Times New Roman"/>
          <w:highlight w:val="yellow"/>
        </w:rPr>
        <w:t xml:space="preserve">below 50 </w:t>
      </w:r>
      <w:r w:rsidR="0072190B" w:rsidRPr="00F76412">
        <w:rPr>
          <w:rFonts w:ascii="Times New Roman" w:hAnsi="Times New Roman" w:cs="Times New Roman"/>
          <w:highlight w:val="yellow"/>
        </w:rPr>
        <w:t>k</w:t>
      </w:r>
      <w:r w:rsidR="00C262B4" w:rsidRPr="00F76412">
        <w:rPr>
          <w:rFonts w:ascii="Arial" w:eastAsia="Times New Roman" w:hAnsi="Arial" w:cs="Arial"/>
          <w:highlight w:val="yellow"/>
          <w:shd w:val="clear" w:color="auto" w:fill="FFFFFF"/>
        </w:rPr>
        <w:t xml:space="preserve"> </w:t>
      </w:r>
      <w:r w:rsidR="00C262B4" w:rsidRPr="00F76412">
        <w:rPr>
          <w:rFonts w:ascii="Times New Roman" w:hAnsi="Times New Roman" w:cs="Times New Roman"/>
          <w:highlight w:val="yellow"/>
        </w:rPr>
        <w:t>Ω</w:t>
      </w:r>
      <w:r w:rsidR="008F119F" w:rsidRPr="00F76412">
        <w:rPr>
          <w:rFonts w:ascii="Times New Roman" w:hAnsi="Times New Roman" w:cs="Times New Roman"/>
          <w:highlight w:val="yellow"/>
        </w:rPr>
        <w:t>, if using a high impedance syste</w:t>
      </w:r>
      <w:r w:rsidR="00EE30FA" w:rsidRPr="00F76412">
        <w:rPr>
          <w:rFonts w:ascii="Times New Roman" w:hAnsi="Times New Roman" w:cs="Times New Roman"/>
          <w:highlight w:val="yellow"/>
        </w:rPr>
        <w:t>m</w:t>
      </w:r>
      <w:r w:rsidR="00B13318" w:rsidRPr="00F76412">
        <w:rPr>
          <w:rFonts w:ascii="Times New Roman" w:hAnsi="Times New Roman" w:cs="Times New Roman"/>
          <w:highlight w:val="yellow"/>
        </w:rPr>
        <w:t>)</w:t>
      </w:r>
      <w:r w:rsidR="0072190B" w:rsidRPr="00F76412">
        <w:rPr>
          <w:rFonts w:ascii="Times New Roman" w:hAnsi="Times New Roman" w:cs="Times New Roman"/>
          <w:highlight w:val="yellow"/>
        </w:rPr>
        <w:t>.</w:t>
      </w:r>
      <w:r w:rsidR="00B50989" w:rsidRPr="00F76412">
        <w:rPr>
          <w:rFonts w:ascii="Times New Roman" w:hAnsi="Times New Roman" w:cs="Times New Roman"/>
          <w:highlight w:val="yellow"/>
        </w:rPr>
        <w:t xml:space="preserve"> </w:t>
      </w:r>
      <w:r w:rsidR="00A14F42" w:rsidRPr="00F76412">
        <w:rPr>
          <w:rFonts w:ascii="Times New Roman" w:hAnsi="Times New Roman" w:cs="Times New Roman"/>
          <w:highlight w:val="yellow"/>
        </w:rPr>
        <w:t>A</w:t>
      </w:r>
      <w:r w:rsidR="00B03271" w:rsidRPr="00F76412">
        <w:rPr>
          <w:rFonts w:ascii="Times New Roman" w:hAnsi="Times New Roman" w:cs="Times New Roman"/>
          <w:highlight w:val="yellow"/>
        </w:rPr>
        <w:t>dminister</w:t>
      </w:r>
      <w:r w:rsidR="008B7F28" w:rsidRPr="00F76412">
        <w:rPr>
          <w:rFonts w:ascii="Times New Roman" w:hAnsi="Times New Roman" w:cs="Times New Roman"/>
          <w:highlight w:val="yellow"/>
        </w:rPr>
        <w:t xml:space="preserve"> the electrolyte solution</w:t>
      </w:r>
      <w:r w:rsidR="004D325C" w:rsidRPr="00F76412">
        <w:rPr>
          <w:rFonts w:ascii="Times New Roman" w:hAnsi="Times New Roman" w:cs="Times New Roman"/>
          <w:highlight w:val="yellow"/>
        </w:rPr>
        <w:t xml:space="preserve"> using the pip</w:t>
      </w:r>
      <w:r w:rsidR="00165CA3" w:rsidRPr="00F76412">
        <w:rPr>
          <w:rFonts w:ascii="Times New Roman" w:hAnsi="Times New Roman" w:cs="Times New Roman"/>
          <w:highlight w:val="yellow"/>
        </w:rPr>
        <w:t>ettes</w:t>
      </w:r>
      <w:r w:rsidR="00BB4142" w:rsidRPr="00F76412">
        <w:rPr>
          <w:rFonts w:ascii="Times New Roman" w:hAnsi="Times New Roman" w:cs="Times New Roman"/>
          <w:highlight w:val="yellow"/>
        </w:rPr>
        <w:t xml:space="preserve"> by squeezing </w:t>
      </w:r>
      <w:r w:rsidR="002E71EF" w:rsidRPr="00F76412">
        <w:rPr>
          <w:rFonts w:ascii="Times New Roman" w:hAnsi="Times New Roman" w:cs="Times New Roman"/>
          <w:highlight w:val="yellow"/>
        </w:rPr>
        <w:t>a few drops</w:t>
      </w:r>
      <w:r w:rsidR="008B7F28" w:rsidRPr="00F76412">
        <w:rPr>
          <w:rFonts w:ascii="Times New Roman" w:hAnsi="Times New Roman" w:cs="Times New Roman"/>
          <w:highlight w:val="yellow"/>
        </w:rPr>
        <w:t xml:space="preserve"> </w:t>
      </w:r>
      <w:r w:rsidR="00256BDE" w:rsidRPr="00F76412">
        <w:rPr>
          <w:rFonts w:ascii="Times New Roman" w:hAnsi="Times New Roman" w:cs="Times New Roman"/>
          <w:highlight w:val="yellow"/>
        </w:rPr>
        <w:t>on</w:t>
      </w:r>
      <w:r w:rsidR="00045EF6" w:rsidRPr="00F76412">
        <w:rPr>
          <w:rFonts w:ascii="Times New Roman" w:hAnsi="Times New Roman" w:cs="Times New Roman"/>
          <w:highlight w:val="yellow"/>
        </w:rPr>
        <w:t xml:space="preserve"> to</w:t>
      </w:r>
      <w:r w:rsidR="00256BDE" w:rsidRPr="00F76412">
        <w:rPr>
          <w:rFonts w:ascii="Times New Roman" w:hAnsi="Times New Roman" w:cs="Times New Roman"/>
          <w:highlight w:val="yellow"/>
        </w:rPr>
        <w:t xml:space="preserve"> </w:t>
      </w:r>
      <w:r w:rsidR="008B7F28" w:rsidRPr="00F76412">
        <w:rPr>
          <w:rFonts w:ascii="Times New Roman" w:hAnsi="Times New Roman" w:cs="Times New Roman"/>
          <w:highlight w:val="yellow"/>
        </w:rPr>
        <w:t>t</w:t>
      </w:r>
      <w:r w:rsidR="00CA4C24" w:rsidRPr="00F76412">
        <w:rPr>
          <w:rFonts w:ascii="Times New Roman" w:hAnsi="Times New Roman" w:cs="Times New Roman"/>
          <w:highlight w:val="yellow"/>
        </w:rPr>
        <w:t>he</w:t>
      </w:r>
      <w:r w:rsidR="008B7F28" w:rsidRPr="00F76412">
        <w:rPr>
          <w:rFonts w:ascii="Times New Roman" w:hAnsi="Times New Roman" w:cs="Times New Roman"/>
          <w:highlight w:val="yellow"/>
        </w:rPr>
        <w:t xml:space="preserve"> electrodes with poor contact. </w:t>
      </w:r>
      <w:r w:rsidR="00CF7AD3" w:rsidRPr="00F76412">
        <w:rPr>
          <w:rFonts w:ascii="Times New Roman" w:hAnsi="Times New Roman" w:cs="Times New Roman"/>
          <w:highlight w:val="yellow"/>
        </w:rPr>
        <w:t xml:space="preserve">If necessary, gently move the </w:t>
      </w:r>
      <w:r w:rsidR="00F12E71" w:rsidRPr="00F76412">
        <w:rPr>
          <w:rFonts w:ascii="Times New Roman" w:hAnsi="Times New Roman" w:cs="Times New Roman"/>
          <w:highlight w:val="yellow"/>
        </w:rPr>
        <w:t xml:space="preserve">infant’s </w:t>
      </w:r>
      <w:r w:rsidR="00CF7AD3" w:rsidRPr="00F76412">
        <w:rPr>
          <w:rFonts w:ascii="Times New Roman" w:hAnsi="Times New Roman" w:cs="Times New Roman"/>
          <w:highlight w:val="yellow"/>
        </w:rPr>
        <w:t>ha</w:t>
      </w:r>
      <w:r w:rsidR="00B54C80" w:rsidRPr="00F76412">
        <w:rPr>
          <w:rFonts w:ascii="Times New Roman" w:hAnsi="Times New Roman" w:cs="Times New Roman"/>
          <w:highlight w:val="yellow"/>
        </w:rPr>
        <w:t xml:space="preserve">ir so that the electrodes are </w:t>
      </w:r>
      <w:r w:rsidR="00DE4CAD" w:rsidRPr="00F76412">
        <w:rPr>
          <w:rFonts w:ascii="Times New Roman" w:hAnsi="Times New Roman" w:cs="Times New Roman"/>
          <w:highlight w:val="yellow"/>
        </w:rPr>
        <w:t>in better contact with the scalp.</w:t>
      </w:r>
    </w:p>
    <w:p w14:paraId="1BB1BA6B" w14:textId="77777777" w:rsidR="00F9599F" w:rsidRPr="00F76412" w:rsidRDefault="00F9599F" w:rsidP="001A0C4A">
      <w:pPr>
        <w:jc w:val="both"/>
        <w:rPr>
          <w:rFonts w:ascii="Times New Roman" w:hAnsi="Times New Roman" w:cs="Times New Roman"/>
        </w:rPr>
      </w:pPr>
    </w:p>
    <w:p w14:paraId="36D503E9" w14:textId="77777777" w:rsidR="00526C8B" w:rsidRPr="00F76412" w:rsidRDefault="00686C6C"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nce impedance </w:t>
      </w:r>
      <w:r w:rsidR="00496FEF" w:rsidRPr="00F76412">
        <w:rPr>
          <w:rFonts w:ascii="Times New Roman" w:hAnsi="Times New Roman" w:cs="Times New Roman"/>
        </w:rPr>
        <w:t>is at an acceptable level, save</w:t>
      </w:r>
      <w:r w:rsidR="00882730" w:rsidRPr="00F76412">
        <w:rPr>
          <w:rFonts w:ascii="Times New Roman" w:hAnsi="Times New Roman" w:cs="Times New Roman"/>
        </w:rPr>
        <w:t xml:space="preserve"> the impedance</w:t>
      </w:r>
      <w:r w:rsidR="0092224D" w:rsidRPr="00F76412">
        <w:rPr>
          <w:rFonts w:ascii="Times New Roman" w:hAnsi="Times New Roman" w:cs="Times New Roman"/>
        </w:rPr>
        <w:t xml:space="preserve"> information.</w:t>
      </w:r>
    </w:p>
    <w:p w14:paraId="11C70708" w14:textId="77777777" w:rsidR="00497E61" w:rsidRPr="00F76412" w:rsidRDefault="00497E61" w:rsidP="001A0C4A">
      <w:pPr>
        <w:jc w:val="both"/>
        <w:rPr>
          <w:rFonts w:ascii="Times New Roman" w:hAnsi="Times New Roman" w:cs="Times New Roman"/>
        </w:rPr>
      </w:pPr>
    </w:p>
    <w:p w14:paraId="1E33551F" w14:textId="2503C4EF" w:rsidR="00AF076A" w:rsidRPr="00F76412" w:rsidRDefault="005906CA"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EG Recording </w:t>
      </w:r>
    </w:p>
    <w:p w14:paraId="3FA38171" w14:textId="77777777" w:rsidR="005F1FCF" w:rsidRPr="00F76412" w:rsidRDefault="005F1FCF" w:rsidP="001A0C4A">
      <w:pPr>
        <w:jc w:val="both"/>
        <w:rPr>
          <w:rFonts w:ascii="Times New Roman" w:hAnsi="Times New Roman" w:cs="Times New Roman"/>
        </w:rPr>
      </w:pPr>
    </w:p>
    <w:p w14:paraId="48846D25" w14:textId="77777777" w:rsidR="00AF076A" w:rsidRPr="00F76412" w:rsidRDefault="00A840E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Recording Parameters</w:t>
      </w:r>
    </w:p>
    <w:p w14:paraId="7C715B9E" w14:textId="77777777" w:rsidR="005F1FCF" w:rsidRPr="00F76412" w:rsidRDefault="005F1FCF" w:rsidP="001A0C4A">
      <w:pPr>
        <w:pStyle w:val="ListParagraph"/>
        <w:ind w:left="0"/>
        <w:contextualSpacing w:val="0"/>
        <w:jc w:val="both"/>
        <w:rPr>
          <w:rFonts w:ascii="Times New Roman" w:hAnsi="Times New Roman" w:cs="Times New Roman"/>
        </w:rPr>
      </w:pPr>
    </w:p>
    <w:p w14:paraId="14155FF5" w14:textId="77777777" w:rsidR="00AF076A" w:rsidRPr="00F76412" w:rsidRDefault="00B43A86" w:rsidP="008206B7">
      <w:pPr>
        <w:pStyle w:val="ListParagraph"/>
        <w:numPr>
          <w:ilvl w:val="3"/>
          <w:numId w:val="1"/>
        </w:numPr>
        <w:ind w:left="0" w:firstLine="0"/>
        <w:contextualSpacing w:val="0"/>
        <w:jc w:val="both"/>
        <w:rPr>
          <w:rFonts w:ascii="Times New Roman" w:hAnsi="Times New Roman" w:cs="Times New Roman"/>
        </w:rPr>
      </w:pPr>
      <w:r w:rsidRPr="00B91D57">
        <w:rPr>
          <w:rFonts w:ascii="Times New Roman" w:hAnsi="Times New Roman" w:cs="Times New Roman"/>
        </w:rPr>
        <w:t>Record data according to manufacturer specifications.</w:t>
      </w:r>
      <w:r w:rsidRPr="00F76412">
        <w:rPr>
          <w:rFonts w:ascii="Times New Roman" w:hAnsi="Times New Roman" w:cs="Times New Roman"/>
        </w:rPr>
        <w:t xml:space="preserve"> </w:t>
      </w:r>
      <w:r w:rsidR="006C1754" w:rsidRPr="00F76412">
        <w:rPr>
          <w:rFonts w:ascii="Times New Roman" w:hAnsi="Times New Roman" w:cs="Times New Roman"/>
        </w:rPr>
        <w:t>Represented d</w:t>
      </w:r>
      <w:r w:rsidR="008B7F28" w:rsidRPr="00F76412">
        <w:rPr>
          <w:rFonts w:ascii="Times New Roman" w:hAnsi="Times New Roman" w:cs="Times New Roman"/>
        </w:rPr>
        <w:t xml:space="preserve">ata were sampled from all channels at 500 Hz. </w:t>
      </w:r>
    </w:p>
    <w:p w14:paraId="70265B75" w14:textId="77777777" w:rsidR="005F1FCF" w:rsidRPr="00F76412" w:rsidRDefault="005F1FCF" w:rsidP="001A0C4A">
      <w:pPr>
        <w:pStyle w:val="ListParagraph"/>
        <w:ind w:left="0"/>
        <w:contextualSpacing w:val="0"/>
        <w:jc w:val="both"/>
        <w:rPr>
          <w:rFonts w:ascii="Times New Roman" w:hAnsi="Times New Roman" w:cs="Times New Roman"/>
        </w:rPr>
      </w:pPr>
    </w:p>
    <w:p w14:paraId="19CCB4C4" w14:textId="77777777" w:rsidR="00230F8B" w:rsidRPr="00F76412" w:rsidRDefault="0010341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timuli presentation </w:t>
      </w:r>
    </w:p>
    <w:p w14:paraId="5786DCB6" w14:textId="77777777" w:rsidR="00055B87" w:rsidRPr="00F76412" w:rsidRDefault="00055B87" w:rsidP="001A0C4A">
      <w:pPr>
        <w:pStyle w:val="ListParagraph"/>
        <w:ind w:left="0"/>
        <w:contextualSpacing w:val="0"/>
        <w:jc w:val="both"/>
        <w:rPr>
          <w:rFonts w:ascii="Times New Roman" w:hAnsi="Times New Roman" w:cs="Times New Roman"/>
        </w:rPr>
      </w:pPr>
    </w:p>
    <w:p w14:paraId="5B38F323" w14:textId="1DDDCF85" w:rsidR="00C32822" w:rsidRPr="00F76412" w:rsidRDefault="00994B54"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Present</w:t>
      </w:r>
      <w:r w:rsidR="002D518C" w:rsidRPr="00F76412">
        <w:rPr>
          <w:rFonts w:ascii="Times New Roman" w:hAnsi="Times New Roman" w:cs="Times New Roman"/>
          <w:highlight w:val="yellow"/>
        </w:rPr>
        <w:t xml:space="preserve"> a series of 10 color photographs of objects on the computer monitors</w:t>
      </w:r>
      <w:r w:rsidR="005D6985" w:rsidRPr="00F76412">
        <w:rPr>
          <w:rFonts w:ascii="Times New Roman" w:hAnsi="Times New Roman" w:cs="Times New Roman"/>
          <w:highlight w:val="yellow"/>
        </w:rPr>
        <w:t xml:space="preserve"> for 13.0 to 14.5 s, at variable interstimulus intervals (0.5–2.0 s)</w:t>
      </w:r>
      <w:r w:rsidR="001B216A" w:rsidRPr="00F76412">
        <w:rPr>
          <w:rFonts w:ascii="Times New Roman" w:hAnsi="Times New Roman" w:cs="Times New Roman"/>
          <w:highlight w:val="yellow"/>
        </w:rPr>
        <w:t>. Display the same photograph on</w:t>
      </w:r>
      <w:r w:rsidR="002D518C" w:rsidRPr="00F76412">
        <w:rPr>
          <w:rFonts w:ascii="Times New Roman" w:hAnsi="Times New Roman" w:cs="Times New Roman"/>
          <w:highlight w:val="yellow"/>
        </w:rPr>
        <w:t xml:space="preserve"> both screens. </w:t>
      </w:r>
      <w:r w:rsidR="001515D5" w:rsidRPr="00F76412">
        <w:rPr>
          <w:rFonts w:ascii="Times New Roman" w:hAnsi="Times New Roman" w:cs="Times New Roman"/>
        </w:rPr>
        <w:t>Present t</w:t>
      </w:r>
      <w:r w:rsidR="002D518C" w:rsidRPr="00F76412">
        <w:rPr>
          <w:rFonts w:ascii="Times New Roman" w:hAnsi="Times New Roman" w:cs="Times New Roman"/>
        </w:rPr>
        <w:t>he</w:t>
      </w:r>
      <w:r w:rsidR="008E138B" w:rsidRPr="00F76412">
        <w:rPr>
          <w:rFonts w:ascii="Times New Roman" w:hAnsi="Times New Roman" w:cs="Times New Roman"/>
        </w:rPr>
        <w:t xml:space="preserve"> photographs</w:t>
      </w:r>
      <w:r w:rsidR="00805F39" w:rsidRPr="00F76412">
        <w:rPr>
          <w:rFonts w:ascii="Times New Roman" w:hAnsi="Times New Roman" w:cs="Times New Roman"/>
        </w:rPr>
        <w:t xml:space="preserve"> </w:t>
      </w:r>
      <w:r w:rsidR="00D95953" w:rsidRPr="00F76412">
        <w:rPr>
          <w:rFonts w:ascii="Times New Roman" w:hAnsi="Times New Roman" w:cs="Times New Roman"/>
        </w:rPr>
        <w:t>as</w:t>
      </w:r>
      <w:r w:rsidR="00024A14" w:rsidRPr="00F76412">
        <w:rPr>
          <w:rFonts w:ascii="Times New Roman" w:hAnsi="Times New Roman" w:cs="Times New Roman"/>
        </w:rPr>
        <w:t xml:space="preserve"> </w:t>
      </w:r>
      <w:r w:rsidR="004B667E" w:rsidRPr="00F76412">
        <w:rPr>
          <w:rFonts w:ascii="Times New Roman" w:hAnsi="Times New Roman" w:cs="Times New Roman"/>
        </w:rPr>
        <w:t>similar sizes</w:t>
      </w:r>
      <w:r w:rsidR="00024A14" w:rsidRPr="00F76412">
        <w:rPr>
          <w:rFonts w:ascii="Times New Roman" w:hAnsi="Times New Roman" w:cs="Times New Roman"/>
        </w:rPr>
        <w:t xml:space="preserve"> </w:t>
      </w:r>
      <w:r w:rsidR="00805F39" w:rsidRPr="00F76412">
        <w:rPr>
          <w:rFonts w:ascii="Times New Roman" w:hAnsi="Times New Roman" w:cs="Times New Roman"/>
        </w:rPr>
        <w:t>in middle of the screen</w:t>
      </w:r>
      <w:r w:rsidR="004A7FC2" w:rsidRPr="00F76412">
        <w:rPr>
          <w:rFonts w:ascii="Times New Roman" w:hAnsi="Times New Roman" w:cs="Times New Roman"/>
        </w:rPr>
        <w:t>s</w:t>
      </w:r>
      <w:r w:rsidR="004F2043" w:rsidRPr="00F76412">
        <w:rPr>
          <w:rFonts w:ascii="Times New Roman" w:hAnsi="Times New Roman" w:cs="Times New Roman"/>
        </w:rPr>
        <w:t xml:space="preserve"> (see </w:t>
      </w:r>
      <w:r w:rsidR="00287704" w:rsidRPr="00F76412">
        <w:rPr>
          <w:rFonts w:ascii="Times New Roman" w:hAnsi="Times New Roman" w:cs="Times New Roman"/>
        </w:rPr>
        <w:t xml:space="preserve">supplementary materials for </w:t>
      </w:r>
      <w:r w:rsidR="00086BC1" w:rsidRPr="00F76412">
        <w:rPr>
          <w:rFonts w:ascii="Times New Roman" w:hAnsi="Times New Roman" w:cs="Times New Roman"/>
        </w:rPr>
        <w:t xml:space="preserve">list of </w:t>
      </w:r>
      <w:r w:rsidR="00C33851" w:rsidRPr="00F76412">
        <w:rPr>
          <w:rFonts w:ascii="Times New Roman" w:hAnsi="Times New Roman" w:cs="Times New Roman"/>
        </w:rPr>
        <w:t>stimuli</w:t>
      </w:r>
      <w:r w:rsidR="00086BC1" w:rsidRPr="00F76412">
        <w:rPr>
          <w:rFonts w:ascii="Times New Roman" w:hAnsi="Times New Roman" w:cs="Times New Roman"/>
        </w:rPr>
        <w:t xml:space="preserve"> in each block and stimuli files</w:t>
      </w:r>
      <w:r w:rsidR="00F83320" w:rsidRPr="00F76412">
        <w:rPr>
          <w:rFonts w:ascii="Times New Roman" w:hAnsi="Times New Roman" w:cs="Times New Roman"/>
        </w:rPr>
        <w:t>)</w:t>
      </w:r>
      <w:r w:rsidR="00847939" w:rsidRPr="00F76412">
        <w:rPr>
          <w:rFonts w:ascii="Times New Roman" w:hAnsi="Times New Roman" w:cs="Times New Roman"/>
        </w:rPr>
        <w:t>.</w:t>
      </w:r>
      <w:r w:rsidR="00E22731" w:rsidRPr="00F76412">
        <w:rPr>
          <w:rFonts w:ascii="Times New Roman" w:hAnsi="Times New Roman" w:cs="Times New Roman"/>
        </w:rPr>
        <w:t xml:space="preserve"> </w:t>
      </w:r>
    </w:p>
    <w:p w14:paraId="18F5826A" w14:textId="77777777" w:rsidR="00984AFD" w:rsidRPr="00F76412" w:rsidRDefault="00984AFD" w:rsidP="001A0C4A">
      <w:pPr>
        <w:pStyle w:val="ListParagraph"/>
        <w:ind w:left="0"/>
        <w:contextualSpacing w:val="0"/>
        <w:jc w:val="both"/>
        <w:rPr>
          <w:rFonts w:ascii="Times New Roman" w:hAnsi="Times New Roman" w:cs="Times New Roman"/>
        </w:rPr>
      </w:pPr>
    </w:p>
    <w:p w14:paraId="58F83444" w14:textId="6CA9B57A" w:rsidR="00C30725" w:rsidRPr="00F76412" w:rsidRDefault="008C49EF"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9D5648" w:rsidRPr="00F76412">
        <w:rPr>
          <w:rFonts w:ascii="Times New Roman" w:hAnsi="Times New Roman" w:cs="Times New Roman"/>
        </w:rPr>
        <w:t xml:space="preserve">A subtle and brief clicking sound alerts the experimenter to stimuli onset. </w:t>
      </w:r>
      <w:r w:rsidR="00FD6D06" w:rsidRPr="00F76412">
        <w:rPr>
          <w:rFonts w:ascii="Times New Roman" w:hAnsi="Times New Roman" w:cs="Times New Roman"/>
        </w:rPr>
        <w:t>The photographs are of common nonsocial objects (</w:t>
      </w:r>
      <w:r w:rsidR="00FD6D06" w:rsidRPr="00F76412">
        <w:rPr>
          <w:rFonts w:ascii="Times New Roman" w:hAnsi="Times New Roman" w:cs="Times New Roman"/>
          <w:i/>
        </w:rPr>
        <w:t xml:space="preserve">e.g., </w:t>
      </w:r>
      <w:r w:rsidR="00345381" w:rsidRPr="00F76412">
        <w:rPr>
          <w:rFonts w:ascii="Times New Roman" w:hAnsi="Times New Roman" w:cs="Times New Roman"/>
        </w:rPr>
        <w:t xml:space="preserve">flower, glove) and the same 10 categories of objects are repeated across blocks. The individual objects within a category vary in terms of color. Their distribution across the blocks is counterbalanced </w:t>
      </w:r>
      <w:r w:rsidR="00D8400F" w:rsidRPr="00F76412">
        <w:rPr>
          <w:rFonts w:ascii="Times New Roman" w:hAnsi="Times New Roman" w:cs="Times New Roman"/>
        </w:rPr>
        <w:t>and</w:t>
      </w:r>
      <w:r w:rsidR="00F71459" w:rsidRPr="00F76412">
        <w:rPr>
          <w:rFonts w:ascii="Times New Roman" w:hAnsi="Times New Roman" w:cs="Times New Roman"/>
        </w:rPr>
        <w:t xml:space="preserve"> the same </w:t>
      </w:r>
      <w:r w:rsidR="00E90A21" w:rsidRPr="00F76412">
        <w:rPr>
          <w:rFonts w:ascii="Times New Roman" w:hAnsi="Times New Roman" w:cs="Times New Roman"/>
        </w:rPr>
        <w:t>colors a</w:t>
      </w:r>
      <w:r w:rsidR="00615D98" w:rsidRPr="00F76412">
        <w:rPr>
          <w:rFonts w:ascii="Times New Roman" w:hAnsi="Times New Roman" w:cs="Times New Roman"/>
        </w:rPr>
        <w:t>re</w:t>
      </w:r>
      <w:r w:rsidR="00266DCE" w:rsidRPr="00F76412">
        <w:rPr>
          <w:rFonts w:ascii="Times New Roman" w:hAnsi="Times New Roman" w:cs="Times New Roman"/>
        </w:rPr>
        <w:t xml:space="preserve"> </w:t>
      </w:r>
      <w:r w:rsidR="00DE574E" w:rsidRPr="00F76412">
        <w:rPr>
          <w:rFonts w:ascii="Times New Roman" w:hAnsi="Times New Roman" w:cs="Times New Roman"/>
        </w:rPr>
        <w:t xml:space="preserve">represented </w:t>
      </w:r>
      <w:r w:rsidR="00E90A21" w:rsidRPr="00F76412">
        <w:rPr>
          <w:rFonts w:ascii="Times New Roman" w:hAnsi="Times New Roman" w:cs="Times New Roman"/>
        </w:rPr>
        <w:t>in each block</w:t>
      </w:r>
      <w:r w:rsidR="005008B2" w:rsidRPr="00F76412">
        <w:rPr>
          <w:rFonts w:ascii="Times New Roman" w:hAnsi="Times New Roman" w:cs="Times New Roman"/>
        </w:rPr>
        <w:t xml:space="preserve"> to maintain consistency in the infant’s viewing experience</w:t>
      </w:r>
      <w:r w:rsidR="00E90A21" w:rsidRPr="00F76412">
        <w:rPr>
          <w:rFonts w:ascii="Times New Roman" w:hAnsi="Times New Roman" w:cs="Times New Roman"/>
        </w:rPr>
        <w:t xml:space="preserve"> </w:t>
      </w:r>
      <w:r w:rsidR="00345381" w:rsidRPr="00F76412">
        <w:rPr>
          <w:rFonts w:ascii="Times New Roman" w:hAnsi="Times New Roman" w:cs="Times New Roman"/>
        </w:rPr>
        <w:t>(see Figure 1 for example).</w:t>
      </w:r>
    </w:p>
    <w:p w14:paraId="5542E6F1" w14:textId="77777777" w:rsidR="003050CB" w:rsidRPr="00F76412" w:rsidRDefault="003050CB" w:rsidP="001A0C4A">
      <w:pPr>
        <w:pStyle w:val="ListParagraph"/>
        <w:ind w:left="0"/>
        <w:contextualSpacing w:val="0"/>
        <w:jc w:val="both"/>
        <w:rPr>
          <w:rFonts w:ascii="Times New Roman" w:hAnsi="Times New Roman" w:cs="Times New Roman"/>
        </w:rPr>
      </w:pPr>
    </w:p>
    <w:p w14:paraId="173B6085" w14:textId="77777777" w:rsidR="00C30725" w:rsidRPr="00F76412" w:rsidRDefault="00C30725" w:rsidP="001A0C4A">
      <w:pPr>
        <w:jc w:val="both"/>
        <w:rPr>
          <w:rFonts w:ascii="Times New Roman" w:hAnsi="Times New Roman" w:cs="Times New Roman"/>
        </w:rPr>
      </w:pPr>
      <w:r w:rsidRPr="00F76412">
        <w:rPr>
          <w:rFonts w:ascii="Times New Roman" w:hAnsi="Times New Roman" w:cs="Times New Roman"/>
        </w:rPr>
        <w:t>[Place figure 1 here]</w:t>
      </w:r>
    </w:p>
    <w:p w14:paraId="07916123" w14:textId="77777777" w:rsidR="00C30725" w:rsidRPr="00F76412" w:rsidRDefault="00C30725" w:rsidP="001A0C4A">
      <w:pPr>
        <w:pStyle w:val="ListParagraph"/>
        <w:ind w:left="0"/>
        <w:contextualSpacing w:val="0"/>
        <w:jc w:val="both"/>
        <w:rPr>
          <w:rFonts w:ascii="Times New Roman" w:hAnsi="Times New Roman" w:cs="Times New Roman"/>
        </w:rPr>
      </w:pPr>
    </w:p>
    <w:p w14:paraId="7B24A6E7" w14:textId="77777777" w:rsidR="00213CE5" w:rsidRPr="00F76412" w:rsidRDefault="001A1CD7"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C</w:t>
      </w:r>
      <w:r w:rsidR="00721444" w:rsidRPr="00F76412">
        <w:rPr>
          <w:rFonts w:ascii="Times New Roman" w:hAnsi="Times New Roman" w:cs="Times New Roman"/>
        </w:rPr>
        <w:t>onditions</w:t>
      </w:r>
    </w:p>
    <w:p w14:paraId="6F981AA6" w14:textId="77777777" w:rsidR="0024679B" w:rsidRPr="00F76412" w:rsidRDefault="0024679B" w:rsidP="001A0C4A">
      <w:pPr>
        <w:pStyle w:val="ListParagraph"/>
        <w:ind w:left="0"/>
        <w:contextualSpacing w:val="0"/>
        <w:jc w:val="both"/>
        <w:rPr>
          <w:rFonts w:ascii="Times New Roman" w:hAnsi="Times New Roman" w:cs="Times New Roman"/>
        </w:rPr>
      </w:pPr>
    </w:p>
    <w:p w14:paraId="59402519" w14:textId="77777777" w:rsidR="00213CE5" w:rsidRPr="00F76412" w:rsidRDefault="00A25DD4"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Go into the</w:t>
      </w:r>
      <w:r w:rsidR="00374E41" w:rsidRPr="00F76412">
        <w:rPr>
          <w:rFonts w:ascii="Times New Roman" w:hAnsi="Times New Roman" w:cs="Times New Roman"/>
        </w:rPr>
        <w:t xml:space="preserve"> booth behind the computer screens</w:t>
      </w:r>
      <w:r w:rsidR="001E78C3" w:rsidRPr="00F76412">
        <w:rPr>
          <w:rFonts w:ascii="Times New Roman" w:hAnsi="Times New Roman" w:cs="Times New Roman"/>
        </w:rPr>
        <w:t xml:space="preserve"> and table</w:t>
      </w:r>
      <w:r w:rsidR="00342F6E" w:rsidRPr="00F76412">
        <w:rPr>
          <w:rFonts w:ascii="Times New Roman" w:hAnsi="Times New Roman" w:cs="Times New Roman"/>
        </w:rPr>
        <w:t xml:space="preserve"> and face</w:t>
      </w:r>
      <w:r w:rsidR="00374E41" w:rsidRPr="00F76412">
        <w:rPr>
          <w:rFonts w:ascii="Times New Roman" w:hAnsi="Times New Roman" w:cs="Times New Roman"/>
        </w:rPr>
        <w:t xml:space="preserve"> the infant.</w:t>
      </w:r>
    </w:p>
    <w:p w14:paraId="7399A761" w14:textId="77777777" w:rsidR="0024679B" w:rsidRPr="00F76412" w:rsidRDefault="0024679B" w:rsidP="001A0C4A">
      <w:pPr>
        <w:pStyle w:val="ListParagraph"/>
        <w:ind w:left="0"/>
        <w:contextualSpacing w:val="0"/>
        <w:jc w:val="both"/>
        <w:rPr>
          <w:rFonts w:ascii="Times New Roman" w:hAnsi="Times New Roman" w:cs="Times New Roman"/>
        </w:rPr>
      </w:pPr>
    </w:p>
    <w:p w14:paraId="3C22B05C" w14:textId="26C4A56D" w:rsidR="00213CE5" w:rsidRPr="00F76412" w:rsidRDefault="00E108E1"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Open the curtain</w:t>
      </w:r>
      <w:r w:rsidR="005D0E29" w:rsidRPr="00F76412">
        <w:rPr>
          <w:rFonts w:ascii="Times New Roman" w:hAnsi="Times New Roman" w:cs="Times New Roman"/>
        </w:rPr>
        <w:t xml:space="preserve"> during the joint attention and social engagement conditions </w:t>
      </w:r>
      <w:r w:rsidR="006F6483" w:rsidRPr="00F76412">
        <w:rPr>
          <w:rFonts w:ascii="Times New Roman" w:hAnsi="Times New Roman" w:cs="Times New Roman"/>
        </w:rPr>
        <w:t xml:space="preserve">so </w:t>
      </w:r>
      <w:r w:rsidR="00B83C75" w:rsidRPr="00F76412">
        <w:rPr>
          <w:rFonts w:ascii="Times New Roman" w:hAnsi="Times New Roman" w:cs="Times New Roman"/>
        </w:rPr>
        <w:t xml:space="preserve">that </w:t>
      </w:r>
      <w:r w:rsidR="006F6483" w:rsidRPr="00F76412">
        <w:rPr>
          <w:rFonts w:ascii="Times New Roman" w:hAnsi="Times New Roman" w:cs="Times New Roman"/>
        </w:rPr>
        <w:t>the infant can see the experimenter</w:t>
      </w:r>
      <w:r w:rsidR="00A15F98" w:rsidRPr="00F76412">
        <w:rPr>
          <w:rFonts w:ascii="Times New Roman" w:hAnsi="Times New Roman" w:cs="Times New Roman"/>
        </w:rPr>
        <w:t>.</w:t>
      </w:r>
      <w:r w:rsidR="006F6483" w:rsidRPr="00F76412">
        <w:rPr>
          <w:rFonts w:ascii="Times New Roman" w:hAnsi="Times New Roman" w:cs="Times New Roman"/>
        </w:rPr>
        <w:t xml:space="preserve"> </w:t>
      </w:r>
      <w:r w:rsidR="00BA01D7" w:rsidRPr="00F76412">
        <w:rPr>
          <w:rFonts w:ascii="Times New Roman" w:hAnsi="Times New Roman" w:cs="Times New Roman"/>
        </w:rPr>
        <w:t>Close the curtain so the experimenter is hidden</w:t>
      </w:r>
      <w:r w:rsidR="00F80B4D" w:rsidRPr="00F76412">
        <w:rPr>
          <w:rFonts w:ascii="Times New Roman" w:hAnsi="Times New Roman" w:cs="Times New Roman"/>
        </w:rPr>
        <w:t xml:space="preserve"> from</w:t>
      </w:r>
      <w:r w:rsidR="000F3E5D" w:rsidRPr="00F76412">
        <w:rPr>
          <w:rFonts w:ascii="Times New Roman" w:hAnsi="Times New Roman" w:cs="Times New Roman"/>
        </w:rPr>
        <w:t xml:space="preserve"> the</w:t>
      </w:r>
      <w:r w:rsidR="00F80B4D" w:rsidRPr="00F76412">
        <w:rPr>
          <w:rFonts w:ascii="Times New Roman" w:hAnsi="Times New Roman" w:cs="Times New Roman"/>
        </w:rPr>
        <w:t xml:space="preserve"> infant</w:t>
      </w:r>
      <w:r w:rsidR="000F3E5D" w:rsidRPr="00F76412">
        <w:rPr>
          <w:rFonts w:ascii="Times New Roman" w:hAnsi="Times New Roman" w:cs="Times New Roman"/>
        </w:rPr>
        <w:t>’s</w:t>
      </w:r>
      <w:r w:rsidR="00F80B4D" w:rsidRPr="00F76412">
        <w:rPr>
          <w:rFonts w:ascii="Times New Roman" w:hAnsi="Times New Roman" w:cs="Times New Roman"/>
        </w:rPr>
        <w:t xml:space="preserve"> view</w:t>
      </w:r>
      <w:r w:rsidR="005D0E29" w:rsidRPr="00F76412">
        <w:rPr>
          <w:rFonts w:ascii="Times New Roman" w:hAnsi="Times New Roman" w:cs="Times New Roman"/>
        </w:rPr>
        <w:t xml:space="preserve"> during the nonsocial and language-only conditions.</w:t>
      </w:r>
    </w:p>
    <w:p w14:paraId="7CCF011E" w14:textId="77777777" w:rsidR="00B123F7" w:rsidRPr="00F76412" w:rsidRDefault="00B123F7" w:rsidP="001A0C4A">
      <w:pPr>
        <w:jc w:val="both"/>
        <w:rPr>
          <w:rFonts w:ascii="Times New Roman" w:hAnsi="Times New Roman" w:cs="Times New Roman"/>
        </w:rPr>
      </w:pPr>
    </w:p>
    <w:p w14:paraId="526A6AFA" w14:textId="2FC7FBAC" w:rsidR="00D738CD" w:rsidRPr="00F76412" w:rsidRDefault="00537A6C"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Administer</w:t>
      </w:r>
      <w:r w:rsidR="005540B4" w:rsidRPr="00F76412">
        <w:rPr>
          <w:rFonts w:ascii="Times New Roman" w:hAnsi="Times New Roman" w:cs="Times New Roman"/>
        </w:rPr>
        <w:t xml:space="preserve"> four conditions: nonsocial, joint attention, social engagement, and language-only. </w:t>
      </w:r>
      <w:r w:rsidR="00445B0B" w:rsidRPr="00F76412">
        <w:rPr>
          <w:rFonts w:ascii="Times New Roman" w:hAnsi="Times New Roman" w:cs="Times New Roman"/>
        </w:rPr>
        <w:t>Present</w:t>
      </w:r>
      <w:r w:rsidR="005540B4" w:rsidRPr="00F76412">
        <w:rPr>
          <w:rFonts w:ascii="Times New Roman" w:hAnsi="Times New Roman" w:cs="Times New Roman"/>
        </w:rPr>
        <w:t xml:space="preserve"> </w:t>
      </w:r>
      <w:r w:rsidR="00445B0B" w:rsidRPr="00F76412">
        <w:rPr>
          <w:rFonts w:ascii="Times New Roman" w:hAnsi="Times New Roman" w:cs="Times New Roman"/>
        </w:rPr>
        <w:t xml:space="preserve">each condition </w:t>
      </w:r>
      <w:r w:rsidR="005540B4" w:rsidRPr="00F76412">
        <w:rPr>
          <w:rFonts w:ascii="Times New Roman" w:hAnsi="Times New Roman" w:cs="Times New Roman"/>
        </w:rPr>
        <w:t>twice for a total of eight blocks</w:t>
      </w:r>
      <w:r w:rsidR="00F766AA" w:rsidRPr="00F76412">
        <w:rPr>
          <w:rFonts w:ascii="Times New Roman" w:hAnsi="Times New Roman" w:cs="Times New Roman"/>
        </w:rPr>
        <w:t xml:space="preserve">. </w:t>
      </w:r>
      <w:r w:rsidR="005540B4" w:rsidRPr="00F76412">
        <w:rPr>
          <w:rFonts w:ascii="Times New Roman" w:hAnsi="Times New Roman" w:cs="Times New Roman"/>
        </w:rPr>
        <w:t xml:space="preserve"> </w:t>
      </w:r>
      <w:r w:rsidR="005840C7" w:rsidRPr="00F76412">
        <w:rPr>
          <w:rFonts w:ascii="Times New Roman" w:hAnsi="Times New Roman" w:cs="Times New Roman"/>
        </w:rPr>
        <w:t xml:space="preserve">Administer </w:t>
      </w:r>
      <w:r w:rsidR="006F3BC1" w:rsidRPr="00F76412">
        <w:rPr>
          <w:rFonts w:ascii="Times New Roman" w:hAnsi="Times New Roman" w:cs="Times New Roman"/>
        </w:rPr>
        <w:t xml:space="preserve">each block </w:t>
      </w:r>
      <w:r w:rsidR="00B350F0" w:rsidRPr="00F76412">
        <w:rPr>
          <w:rFonts w:ascii="Times New Roman" w:hAnsi="Times New Roman" w:cs="Times New Roman"/>
        </w:rPr>
        <w:t xml:space="preserve">for </w:t>
      </w:r>
      <w:r w:rsidR="005540B4" w:rsidRPr="00F76412">
        <w:rPr>
          <w:rFonts w:ascii="Times New Roman" w:hAnsi="Times New Roman" w:cs="Times New Roman"/>
        </w:rPr>
        <w:t xml:space="preserve">2.5 min to maintain infant attention. </w:t>
      </w:r>
    </w:p>
    <w:p w14:paraId="02D28DDC" w14:textId="77777777" w:rsidR="00D738CD" w:rsidRPr="00F76412" w:rsidRDefault="00D738CD" w:rsidP="001A0C4A">
      <w:pPr>
        <w:pStyle w:val="ListParagraph"/>
        <w:ind w:left="0"/>
        <w:rPr>
          <w:rFonts w:ascii="Times New Roman" w:hAnsi="Times New Roman" w:cs="Times New Roman"/>
          <w:highlight w:val="yellow"/>
        </w:rPr>
      </w:pPr>
    </w:p>
    <w:p w14:paraId="0979C806" w14:textId="3D6644E5" w:rsidR="00307ECD" w:rsidRPr="00F76412" w:rsidRDefault="00C30043" w:rsidP="008206B7">
      <w:pPr>
        <w:pStyle w:val="ListParagraph"/>
        <w:numPr>
          <w:ilvl w:val="3"/>
          <w:numId w:val="1"/>
        </w:numPr>
        <w:ind w:left="0" w:firstLine="0"/>
        <w:jc w:val="both"/>
        <w:rPr>
          <w:rFonts w:ascii="Times New Roman" w:hAnsi="Times New Roman" w:cs="Times New Roman"/>
        </w:rPr>
      </w:pPr>
      <w:r w:rsidRPr="00F76412">
        <w:rPr>
          <w:rFonts w:ascii="Times New Roman" w:hAnsi="Times New Roman" w:cs="Times New Roman"/>
          <w:highlight w:val="yellow"/>
        </w:rPr>
        <w:t xml:space="preserve">Administer </w:t>
      </w:r>
      <w:r w:rsidR="003B7737" w:rsidRPr="00F76412">
        <w:rPr>
          <w:rFonts w:ascii="Times New Roman" w:hAnsi="Times New Roman" w:cs="Times New Roman"/>
          <w:highlight w:val="yellow"/>
        </w:rPr>
        <w:t xml:space="preserve">the </w:t>
      </w:r>
      <w:r w:rsidRPr="00F76412">
        <w:rPr>
          <w:rFonts w:ascii="Times New Roman" w:hAnsi="Times New Roman" w:cs="Times New Roman"/>
          <w:highlight w:val="yellow"/>
        </w:rPr>
        <w:t>b</w:t>
      </w:r>
      <w:r w:rsidR="00EE415C" w:rsidRPr="00F76412">
        <w:rPr>
          <w:rFonts w:ascii="Times New Roman" w:hAnsi="Times New Roman" w:cs="Times New Roman"/>
          <w:highlight w:val="yellow"/>
        </w:rPr>
        <w:t>locks</w:t>
      </w:r>
      <w:r w:rsidR="00C35BEC" w:rsidRPr="00F76412">
        <w:rPr>
          <w:rFonts w:ascii="Times New Roman" w:hAnsi="Times New Roman" w:cs="Times New Roman"/>
          <w:highlight w:val="yellow"/>
        </w:rPr>
        <w:t xml:space="preserve"> </w:t>
      </w:r>
      <w:r w:rsidR="00BC4876" w:rsidRPr="00F76412">
        <w:rPr>
          <w:rFonts w:ascii="Times New Roman" w:hAnsi="Times New Roman" w:cs="Times New Roman"/>
          <w:highlight w:val="yellow"/>
        </w:rPr>
        <w:t xml:space="preserve">in the </w:t>
      </w:r>
      <w:r w:rsidR="00EE415C" w:rsidRPr="00F76412">
        <w:rPr>
          <w:rFonts w:ascii="Times New Roman" w:hAnsi="Times New Roman" w:cs="Times New Roman"/>
          <w:highlight w:val="yellow"/>
        </w:rPr>
        <w:t>follow</w:t>
      </w:r>
      <w:r w:rsidR="00BC4876" w:rsidRPr="00F76412">
        <w:rPr>
          <w:rFonts w:ascii="Times New Roman" w:hAnsi="Times New Roman" w:cs="Times New Roman"/>
          <w:highlight w:val="yellow"/>
        </w:rPr>
        <w:t>ing</w:t>
      </w:r>
      <w:r w:rsidR="00EE415C" w:rsidRPr="00F76412">
        <w:rPr>
          <w:rFonts w:ascii="Times New Roman" w:hAnsi="Times New Roman" w:cs="Times New Roman"/>
          <w:highlight w:val="yellow"/>
        </w:rPr>
        <w:t xml:space="preserve"> sequence: social engagement, nonsocial, joint attention, language-only, joint attention, nonsocial, social engagement, and language-only. </w:t>
      </w:r>
      <w:r w:rsidR="00F773C0" w:rsidRPr="00F76412">
        <w:rPr>
          <w:rFonts w:ascii="Times New Roman" w:hAnsi="Times New Roman" w:cs="Times New Roman"/>
          <w:highlight w:val="yellow"/>
        </w:rPr>
        <w:t>Present a</w:t>
      </w:r>
      <w:r w:rsidR="00EE415C" w:rsidRPr="00F76412">
        <w:rPr>
          <w:rFonts w:ascii="Times New Roman" w:hAnsi="Times New Roman" w:cs="Times New Roman"/>
          <w:highlight w:val="yellow"/>
        </w:rPr>
        <w:t xml:space="preserve"> white screen</w:t>
      </w:r>
      <w:r w:rsidR="00EF72E0" w:rsidRPr="00F76412">
        <w:rPr>
          <w:rFonts w:ascii="Times New Roman" w:hAnsi="Times New Roman" w:cs="Times New Roman"/>
          <w:highlight w:val="yellow"/>
        </w:rPr>
        <w:t xml:space="preserve"> </w:t>
      </w:r>
      <w:r w:rsidR="0051097B" w:rsidRPr="00F76412">
        <w:rPr>
          <w:rFonts w:ascii="Times New Roman" w:hAnsi="Times New Roman" w:cs="Times New Roman"/>
          <w:highlight w:val="yellow"/>
        </w:rPr>
        <w:t>on the computers</w:t>
      </w:r>
      <w:r w:rsidR="00EE415C" w:rsidRPr="00F76412">
        <w:rPr>
          <w:rFonts w:ascii="Times New Roman" w:hAnsi="Times New Roman" w:cs="Times New Roman"/>
          <w:highlight w:val="yellow"/>
        </w:rPr>
        <w:t xml:space="preserve"> and </w:t>
      </w:r>
      <w:r w:rsidR="0025587E" w:rsidRPr="00F76412">
        <w:rPr>
          <w:rFonts w:ascii="Times New Roman" w:hAnsi="Times New Roman" w:cs="Times New Roman"/>
          <w:highlight w:val="yellow"/>
        </w:rPr>
        <w:t xml:space="preserve">use </w:t>
      </w:r>
      <w:r w:rsidR="00EE415C" w:rsidRPr="00F76412">
        <w:rPr>
          <w:rFonts w:ascii="Times New Roman" w:hAnsi="Times New Roman" w:cs="Times New Roman"/>
          <w:highlight w:val="yellow"/>
        </w:rPr>
        <w:t>a bell sound</w:t>
      </w:r>
      <w:r w:rsidR="00EF72E0" w:rsidRPr="00F76412">
        <w:rPr>
          <w:rFonts w:ascii="Times New Roman" w:hAnsi="Times New Roman" w:cs="Times New Roman"/>
          <w:highlight w:val="yellow"/>
        </w:rPr>
        <w:t xml:space="preserve"> </w:t>
      </w:r>
      <w:r w:rsidR="002040EF" w:rsidRPr="00F76412">
        <w:rPr>
          <w:rFonts w:ascii="Times New Roman" w:hAnsi="Times New Roman" w:cs="Times New Roman"/>
          <w:highlight w:val="yellow"/>
        </w:rPr>
        <w:t xml:space="preserve">to </w:t>
      </w:r>
      <w:r w:rsidR="00EF72E0" w:rsidRPr="00F76412">
        <w:rPr>
          <w:rFonts w:ascii="Times New Roman" w:hAnsi="Times New Roman" w:cs="Times New Roman"/>
          <w:highlight w:val="yellow"/>
        </w:rPr>
        <w:t>alert</w:t>
      </w:r>
      <w:r w:rsidR="006A63DC" w:rsidRPr="00F76412">
        <w:rPr>
          <w:rFonts w:ascii="Times New Roman" w:hAnsi="Times New Roman" w:cs="Times New Roman"/>
          <w:highlight w:val="yellow"/>
        </w:rPr>
        <w:t xml:space="preserve"> the experimenter to start the next block</w:t>
      </w:r>
      <w:r w:rsidR="00EE415C" w:rsidRPr="00F76412">
        <w:rPr>
          <w:rFonts w:ascii="Times New Roman" w:hAnsi="Times New Roman" w:cs="Times New Roman"/>
          <w:highlight w:val="yellow"/>
        </w:rPr>
        <w:t xml:space="preserve">. </w:t>
      </w:r>
    </w:p>
    <w:p w14:paraId="6E664E1A" w14:textId="77777777" w:rsidR="00221F63" w:rsidRPr="00F76412" w:rsidRDefault="00221F63" w:rsidP="001A0C4A">
      <w:pPr>
        <w:jc w:val="both"/>
        <w:rPr>
          <w:rFonts w:ascii="Times New Roman" w:hAnsi="Times New Roman" w:cs="Times New Roman"/>
        </w:rPr>
      </w:pPr>
    </w:p>
    <w:p w14:paraId="723FD644" w14:textId="77777777" w:rsidR="004E54FD" w:rsidRPr="00F76412" w:rsidRDefault="00D738CD" w:rsidP="008206B7">
      <w:pPr>
        <w:pStyle w:val="ListParagraph"/>
        <w:numPr>
          <w:ilvl w:val="4"/>
          <w:numId w:val="1"/>
        </w:numPr>
        <w:ind w:left="0" w:firstLine="0"/>
        <w:jc w:val="both"/>
        <w:rPr>
          <w:rFonts w:ascii="Times New Roman" w:hAnsi="Times New Roman" w:cs="Times New Roman"/>
        </w:rPr>
      </w:pPr>
      <w:r w:rsidRPr="00F76412">
        <w:rPr>
          <w:rFonts w:ascii="Times New Roman" w:hAnsi="Times New Roman" w:cs="Times New Roman"/>
          <w:highlight w:val="yellow"/>
        </w:rPr>
        <w:t xml:space="preserve">For social engagement, </w:t>
      </w:r>
      <w:r w:rsidR="00061F7B" w:rsidRPr="00F76412">
        <w:rPr>
          <w:rFonts w:ascii="Times New Roman" w:hAnsi="Times New Roman" w:cs="Times New Roman"/>
          <w:highlight w:val="yellow"/>
        </w:rPr>
        <w:t>kneel</w:t>
      </w:r>
      <w:r w:rsidR="00A76A60" w:rsidRPr="00F76412">
        <w:rPr>
          <w:rFonts w:ascii="Times New Roman" w:hAnsi="Times New Roman" w:cs="Times New Roman"/>
          <w:highlight w:val="yellow"/>
        </w:rPr>
        <w:t xml:space="preserve"> behind the table between the computer monitors</w:t>
      </w:r>
      <w:r w:rsidR="0064066F" w:rsidRPr="00F76412">
        <w:rPr>
          <w:rFonts w:ascii="Times New Roman" w:hAnsi="Times New Roman" w:cs="Times New Roman"/>
          <w:highlight w:val="yellow"/>
        </w:rPr>
        <w:t>.</w:t>
      </w:r>
      <w:r w:rsidR="00F20CBB" w:rsidRPr="00F76412">
        <w:rPr>
          <w:rFonts w:ascii="Times New Roman" w:hAnsi="Times New Roman" w:cs="Times New Roman"/>
          <w:highlight w:val="yellow"/>
        </w:rPr>
        <w:t xml:space="preserve"> </w:t>
      </w:r>
      <w:r w:rsidR="00D210A3" w:rsidRPr="00F76412">
        <w:rPr>
          <w:rFonts w:ascii="Times New Roman" w:hAnsi="Times New Roman" w:cs="Times New Roman"/>
          <w:highlight w:val="yellow"/>
        </w:rPr>
        <w:t>B</w:t>
      </w:r>
      <w:r w:rsidR="00F20CBB" w:rsidRPr="00F76412">
        <w:rPr>
          <w:rFonts w:ascii="Times New Roman" w:hAnsi="Times New Roman" w:cs="Times New Roman"/>
          <w:highlight w:val="yellow"/>
        </w:rPr>
        <w:t>e</w:t>
      </w:r>
      <w:r w:rsidR="00B34A49" w:rsidRPr="00F76412">
        <w:rPr>
          <w:rFonts w:ascii="Times New Roman" w:hAnsi="Times New Roman" w:cs="Times New Roman"/>
          <w:highlight w:val="yellow"/>
        </w:rPr>
        <w:t xml:space="preserve"> face-to-face with the infant.</w:t>
      </w:r>
      <w:r w:rsidR="00A76A60" w:rsidRPr="00F76412">
        <w:rPr>
          <w:rFonts w:ascii="Times New Roman" w:hAnsi="Times New Roman" w:cs="Times New Roman"/>
          <w:highlight w:val="yellow"/>
        </w:rPr>
        <w:t xml:space="preserve"> </w:t>
      </w:r>
      <w:r w:rsidR="000A0FEA" w:rsidRPr="00F76412">
        <w:rPr>
          <w:rFonts w:ascii="Times New Roman" w:hAnsi="Times New Roman" w:cs="Times New Roman"/>
          <w:highlight w:val="yellow"/>
        </w:rPr>
        <w:t>M</w:t>
      </w:r>
      <w:r w:rsidR="00A76A60" w:rsidRPr="00F76412">
        <w:rPr>
          <w:rFonts w:ascii="Times New Roman" w:hAnsi="Times New Roman" w:cs="Times New Roman"/>
          <w:highlight w:val="yellow"/>
        </w:rPr>
        <w:t xml:space="preserve">aintain the infant’s attention so that the infant does not focus on the screens (as identical objects continue </w:t>
      </w:r>
      <w:r w:rsidR="00982934" w:rsidRPr="00F76412">
        <w:rPr>
          <w:rFonts w:ascii="Times New Roman" w:hAnsi="Times New Roman" w:cs="Times New Roman"/>
          <w:highlight w:val="yellow"/>
        </w:rPr>
        <w:t xml:space="preserve">to </w:t>
      </w:r>
      <w:r w:rsidR="00A76A60" w:rsidRPr="00F76412">
        <w:rPr>
          <w:rFonts w:ascii="Times New Roman" w:hAnsi="Times New Roman" w:cs="Times New Roman"/>
          <w:highlight w:val="yellow"/>
        </w:rPr>
        <w:t xml:space="preserve">appear). </w:t>
      </w:r>
      <w:r w:rsidR="00E73EAB" w:rsidRPr="00F76412">
        <w:rPr>
          <w:rFonts w:ascii="Times New Roman" w:hAnsi="Times New Roman" w:cs="Times New Roman"/>
          <w:highlight w:val="yellow"/>
        </w:rPr>
        <w:t>Look only</w:t>
      </w:r>
      <w:r w:rsidR="000A7DF8" w:rsidRPr="00F76412">
        <w:rPr>
          <w:rFonts w:ascii="Times New Roman" w:hAnsi="Times New Roman" w:cs="Times New Roman"/>
          <w:highlight w:val="yellow"/>
        </w:rPr>
        <w:t xml:space="preserve"> at the infant </w:t>
      </w:r>
      <w:r w:rsidR="00757C09" w:rsidRPr="00F76412">
        <w:rPr>
          <w:rFonts w:ascii="Times New Roman" w:hAnsi="Times New Roman" w:cs="Times New Roman"/>
          <w:highlight w:val="yellow"/>
        </w:rPr>
        <w:t xml:space="preserve">throughout the condition. </w:t>
      </w:r>
      <w:r w:rsidR="00B34A49" w:rsidRPr="00F76412">
        <w:rPr>
          <w:rFonts w:ascii="Times New Roman" w:hAnsi="Times New Roman" w:cs="Times New Roman"/>
          <w:highlight w:val="yellow"/>
        </w:rPr>
        <w:t xml:space="preserve">Do not look or point at the screens. </w:t>
      </w:r>
    </w:p>
    <w:p w14:paraId="38617030" w14:textId="77777777" w:rsidR="004E54FD" w:rsidRPr="00F76412" w:rsidRDefault="004E54FD" w:rsidP="001A0C4A">
      <w:pPr>
        <w:pStyle w:val="ListParagraph"/>
        <w:ind w:left="0"/>
        <w:jc w:val="both"/>
        <w:rPr>
          <w:rFonts w:ascii="Times New Roman" w:hAnsi="Times New Roman" w:cs="Times New Roman"/>
        </w:rPr>
      </w:pPr>
    </w:p>
    <w:p w14:paraId="7F5D31F7" w14:textId="50068337" w:rsidR="00F43BF1" w:rsidRPr="00F76412" w:rsidRDefault="004E54FD" w:rsidP="001A0C4A">
      <w:pPr>
        <w:pStyle w:val="ListParagraph"/>
        <w:ind w:left="0"/>
        <w:jc w:val="both"/>
        <w:rPr>
          <w:rFonts w:ascii="Times New Roman" w:hAnsi="Times New Roman" w:cs="Times New Roman"/>
        </w:rPr>
      </w:pPr>
      <w:r w:rsidRPr="00F76412">
        <w:rPr>
          <w:rFonts w:ascii="Times New Roman" w:hAnsi="Times New Roman" w:cs="Times New Roman"/>
        </w:rPr>
        <w:t xml:space="preserve">Note: </w:t>
      </w:r>
      <w:r w:rsidR="00B34A49" w:rsidRPr="00F76412">
        <w:rPr>
          <w:rFonts w:ascii="Times New Roman" w:hAnsi="Times New Roman" w:cs="Times New Roman"/>
        </w:rPr>
        <w:t>If the infant points at the pictures, try to pull the infant’s attention back, but do not follow the infant’s gaze. Ensure that joint attention is not present. Have a positive affect and respond contingently.</w:t>
      </w:r>
      <w:r w:rsidR="00BA7CEC" w:rsidRPr="00F76412">
        <w:rPr>
          <w:rFonts w:ascii="Times New Roman" w:hAnsi="Times New Roman" w:cs="Times New Roman"/>
        </w:rPr>
        <w:t xml:space="preserve"> </w:t>
      </w:r>
      <w:r w:rsidR="00900C24" w:rsidRPr="00F76412">
        <w:rPr>
          <w:rFonts w:ascii="Times New Roman" w:hAnsi="Times New Roman" w:cs="Times New Roman"/>
        </w:rPr>
        <w:t xml:space="preserve">In each block, </w:t>
      </w:r>
      <w:r w:rsidR="003437A7" w:rsidRPr="00F76412">
        <w:rPr>
          <w:rFonts w:ascii="Times New Roman" w:hAnsi="Times New Roman" w:cs="Times New Roman"/>
        </w:rPr>
        <w:t xml:space="preserve">sing </w:t>
      </w:r>
      <w:r w:rsidR="001B1722" w:rsidRPr="00F76412">
        <w:rPr>
          <w:rFonts w:ascii="Times New Roman" w:hAnsi="Times New Roman" w:cs="Times New Roman"/>
        </w:rPr>
        <w:t>children’s songs with hand motions, (</w:t>
      </w:r>
      <w:r w:rsidR="001B1722" w:rsidRPr="00F76412">
        <w:rPr>
          <w:rFonts w:ascii="Times New Roman" w:hAnsi="Times New Roman" w:cs="Times New Roman"/>
          <w:i/>
        </w:rPr>
        <w:t>e.g.,</w:t>
      </w:r>
      <w:r w:rsidR="001B1722" w:rsidRPr="00F76412">
        <w:rPr>
          <w:rFonts w:ascii="Times New Roman" w:hAnsi="Times New Roman" w:cs="Times New Roman"/>
        </w:rPr>
        <w:t xml:space="preserve"> Itsy Bitsy Spider, The Wheels on the Bus)</w:t>
      </w:r>
      <w:r w:rsidR="00C423A9" w:rsidRPr="00F76412">
        <w:rPr>
          <w:rFonts w:ascii="Times New Roman" w:hAnsi="Times New Roman" w:cs="Times New Roman"/>
        </w:rPr>
        <w:t xml:space="preserve"> and </w:t>
      </w:r>
      <w:r w:rsidR="00A76A60" w:rsidRPr="00F76412">
        <w:rPr>
          <w:rFonts w:ascii="Times New Roman" w:hAnsi="Times New Roman" w:cs="Times New Roman"/>
        </w:rPr>
        <w:t>play peek-a-</w:t>
      </w:r>
      <w:r w:rsidR="00FC0118" w:rsidRPr="00F76412">
        <w:rPr>
          <w:rFonts w:ascii="Times New Roman" w:hAnsi="Times New Roman" w:cs="Times New Roman"/>
        </w:rPr>
        <w:t>boo.</w:t>
      </w:r>
      <w:r w:rsidR="008D2B15" w:rsidRPr="00F76412">
        <w:rPr>
          <w:rFonts w:ascii="Times New Roman" w:hAnsi="Times New Roman" w:cs="Times New Roman"/>
        </w:rPr>
        <w:t xml:space="preserve"> </w:t>
      </w:r>
      <w:r w:rsidR="00A76A60" w:rsidRPr="00F76412">
        <w:rPr>
          <w:rFonts w:ascii="Times New Roman" w:hAnsi="Times New Roman" w:cs="Times New Roman"/>
        </w:rPr>
        <w:t>Adapt as necessary to maintain the infant’s interest.</w:t>
      </w:r>
      <w:r w:rsidR="006778F4" w:rsidRPr="00F76412">
        <w:rPr>
          <w:rFonts w:ascii="Times New Roman" w:hAnsi="Times New Roman" w:cs="Times New Roman"/>
        </w:rPr>
        <w:t xml:space="preserve"> Maintain positive affect throughout the </w:t>
      </w:r>
      <w:r w:rsidR="006D2F72" w:rsidRPr="00F76412">
        <w:rPr>
          <w:rFonts w:ascii="Times New Roman" w:hAnsi="Times New Roman" w:cs="Times New Roman"/>
        </w:rPr>
        <w:t xml:space="preserve">block. </w:t>
      </w:r>
    </w:p>
    <w:p w14:paraId="1A9C7743" w14:textId="77777777" w:rsidR="003F30CD" w:rsidRPr="00F76412" w:rsidRDefault="003F30CD" w:rsidP="001A0C4A">
      <w:pPr>
        <w:jc w:val="both"/>
        <w:rPr>
          <w:rFonts w:ascii="Times New Roman" w:hAnsi="Times New Roman" w:cs="Times New Roman"/>
        </w:rPr>
      </w:pPr>
    </w:p>
    <w:p w14:paraId="46198E42" w14:textId="538FE6B9" w:rsidR="0083305A" w:rsidRPr="00F76412" w:rsidRDefault="00947F32" w:rsidP="008206B7">
      <w:pPr>
        <w:pStyle w:val="ListParagraph"/>
        <w:numPr>
          <w:ilvl w:val="4"/>
          <w:numId w:val="1"/>
        </w:numPr>
        <w:ind w:left="0" w:firstLine="0"/>
        <w:jc w:val="both"/>
        <w:rPr>
          <w:rFonts w:ascii="Times New Roman" w:hAnsi="Times New Roman" w:cs="Times New Roman"/>
        </w:rPr>
      </w:pPr>
      <w:r w:rsidRPr="00F76412">
        <w:rPr>
          <w:rFonts w:ascii="Times New Roman" w:hAnsi="Times New Roman" w:cs="Times New Roman"/>
          <w:highlight w:val="yellow"/>
        </w:rPr>
        <w:t>For the n</w:t>
      </w:r>
      <w:r w:rsidR="0065704A" w:rsidRPr="00F76412">
        <w:rPr>
          <w:rFonts w:ascii="Times New Roman" w:hAnsi="Times New Roman" w:cs="Times New Roman"/>
          <w:highlight w:val="yellow"/>
        </w:rPr>
        <w:t>onsocial</w:t>
      </w:r>
      <w:r w:rsidRPr="00F76412">
        <w:rPr>
          <w:rFonts w:ascii="Times New Roman" w:hAnsi="Times New Roman" w:cs="Times New Roman"/>
          <w:highlight w:val="yellow"/>
        </w:rPr>
        <w:t xml:space="preserve"> condition, </w:t>
      </w:r>
      <w:r w:rsidR="00B56C8E" w:rsidRPr="00F76412">
        <w:rPr>
          <w:rFonts w:ascii="Times New Roman" w:hAnsi="Times New Roman" w:cs="Times New Roman"/>
          <w:highlight w:val="yellow"/>
        </w:rPr>
        <w:t>go</w:t>
      </w:r>
      <w:r w:rsidR="00034CC8" w:rsidRPr="00F76412">
        <w:rPr>
          <w:rFonts w:ascii="Times New Roman" w:hAnsi="Times New Roman" w:cs="Times New Roman"/>
          <w:highlight w:val="yellow"/>
        </w:rPr>
        <w:t xml:space="preserve"> behind the curtain</w:t>
      </w:r>
      <w:r w:rsidR="004F5340" w:rsidRPr="00F76412">
        <w:rPr>
          <w:rFonts w:ascii="Times New Roman" w:hAnsi="Times New Roman" w:cs="Times New Roman"/>
          <w:highlight w:val="yellow"/>
        </w:rPr>
        <w:t xml:space="preserve"> </w:t>
      </w:r>
      <w:r w:rsidR="00966A3D" w:rsidRPr="00F76412">
        <w:rPr>
          <w:rFonts w:ascii="Times New Roman" w:hAnsi="Times New Roman" w:cs="Times New Roman"/>
          <w:highlight w:val="yellow"/>
        </w:rPr>
        <w:t>(</w:t>
      </w:r>
      <w:r w:rsidR="004F5340" w:rsidRPr="00F76412">
        <w:rPr>
          <w:rFonts w:ascii="Times New Roman" w:hAnsi="Times New Roman" w:cs="Times New Roman"/>
          <w:highlight w:val="yellow"/>
        </w:rPr>
        <w:t xml:space="preserve">to be </w:t>
      </w:r>
      <w:r w:rsidR="006C3714" w:rsidRPr="00F76412">
        <w:rPr>
          <w:rFonts w:ascii="Times New Roman" w:hAnsi="Times New Roman" w:cs="Times New Roman"/>
          <w:highlight w:val="yellow"/>
        </w:rPr>
        <w:t>hidden from infant view</w:t>
      </w:r>
      <w:r w:rsidR="00B55F28" w:rsidRPr="00F76412">
        <w:rPr>
          <w:rFonts w:ascii="Times New Roman" w:hAnsi="Times New Roman" w:cs="Times New Roman"/>
          <w:highlight w:val="yellow"/>
        </w:rPr>
        <w:t>)</w:t>
      </w:r>
      <w:r w:rsidR="006C3714" w:rsidRPr="00F76412">
        <w:rPr>
          <w:rFonts w:ascii="Times New Roman" w:hAnsi="Times New Roman" w:cs="Times New Roman"/>
          <w:highlight w:val="yellow"/>
        </w:rPr>
        <w:t>.</w:t>
      </w:r>
      <w:r w:rsidR="00034CC8" w:rsidRPr="00F76412">
        <w:rPr>
          <w:rFonts w:ascii="Times New Roman" w:hAnsi="Times New Roman" w:cs="Times New Roman"/>
          <w:highlight w:val="yellow"/>
        </w:rPr>
        <w:t xml:space="preserve"> </w:t>
      </w:r>
      <w:r w:rsidR="001320C0" w:rsidRPr="00F76412">
        <w:rPr>
          <w:rFonts w:ascii="Times New Roman" w:hAnsi="Times New Roman" w:cs="Times New Roman"/>
          <w:highlight w:val="yellow"/>
        </w:rPr>
        <w:t>Stay</w:t>
      </w:r>
      <w:r w:rsidR="0065704A" w:rsidRPr="00F76412">
        <w:rPr>
          <w:rFonts w:ascii="Times New Roman" w:hAnsi="Times New Roman" w:cs="Times New Roman"/>
          <w:highlight w:val="yellow"/>
        </w:rPr>
        <w:t xml:space="preserve"> silent </w:t>
      </w:r>
      <w:r w:rsidR="001320C0" w:rsidRPr="00F76412">
        <w:rPr>
          <w:rFonts w:ascii="Times New Roman" w:hAnsi="Times New Roman" w:cs="Times New Roman"/>
          <w:highlight w:val="yellow"/>
        </w:rPr>
        <w:t xml:space="preserve">throughout the condition. </w:t>
      </w:r>
    </w:p>
    <w:p w14:paraId="2CD94B26" w14:textId="77777777" w:rsidR="00677B46" w:rsidRPr="00F76412" w:rsidRDefault="00677B46" w:rsidP="001A0C4A">
      <w:pPr>
        <w:pStyle w:val="ListParagraph"/>
        <w:ind w:left="0"/>
        <w:contextualSpacing w:val="0"/>
        <w:jc w:val="both"/>
        <w:rPr>
          <w:rFonts w:ascii="Times New Roman" w:hAnsi="Times New Roman" w:cs="Times New Roman"/>
        </w:rPr>
      </w:pPr>
    </w:p>
    <w:p w14:paraId="50A72706" w14:textId="063AAEDC" w:rsidR="0095158F" w:rsidRPr="00F76412" w:rsidRDefault="00E643F0"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For</w:t>
      </w:r>
      <w:r w:rsidR="00B55F28" w:rsidRPr="00F76412">
        <w:rPr>
          <w:rFonts w:ascii="Times New Roman" w:hAnsi="Times New Roman" w:cs="Times New Roman"/>
          <w:highlight w:val="yellow"/>
        </w:rPr>
        <w:t xml:space="preserve"> the j</w:t>
      </w:r>
      <w:r w:rsidR="001C60B3" w:rsidRPr="00F76412">
        <w:rPr>
          <w:rFonts w:ascii="Times New Roman" w:hAnsi="Times New Roman" w:cs="Times New Roman"/>
          <w:highlight w:val="yellow"/>
        </w:rPr>
        <w:t xml:space="preserve">oint attention </w:t>
      </w:r>
      <w:r w:rsidR="00B55F28" w:rsidRPr="00F76412">
        <w:rPr>
          <w:rFonts w:ascii="Times New Roman" w:hAnsi="Times New Roman" w:cs="Times New Roman"/>
          <w:highlight w:val="yellow"/>
        </w:rPr>
        <w:t xml:space="preserve">condition, </w:t>
      </w:r>
      <w:r w:rsidR="00E43C51" w:rsidRPr="00F76412">
        <w:rPr>
          <w:rFonts w:ascii="Times New Roman" w:hAnsi="Times New Roman" w:cs="Times New Roman"/>
          <w:highlight w:val="yellow"/>
        </w:rPr>
        <w:t>kneel</w:t>
      </w:r>
      <w:r w:rsidR="001C60B3" w:rsidRPr="00F76412">
        <w:rPr>
          <w:rFonts w:ascii="Times New Roman" w:hAnsi="Times New Roman" w:cs="Times New Roman"/>
          <w:highlight w:val="yellow"/>
        </w:rPr>
        <w:t xml:space="preserve"> behind the table between the computer monitors and</w:t>
      </w:r>
      <w:r w:rsidR="00DE5624" w:rsidRPr="00F76412">
        <w:rPr>
          <w:rFonts w:ascii="Times New Roman" w:hAnsi="Times New Roman" w:cs="Times New Roman"/>
          <w:highlight w:val="yellow"/>
        </w:rPr>
        <w:t xml:space="preserve"> be</w:t>
      </w:r>
      <w:r w:rsidR="001C60B3" w:rsidRPr="00F76412">
        <w:rPr>
          <w:rFonts w:ascii="Times New Roman" w:hAnsi="Times New Roman" w:cs="Times New Roman"/>
          <w:highlight w:val="yellow"/>
        </w:rPr>
        <w:t xml:space="preserve"> face-to-face with the infant.  </w:t>
      </w:r>
      <w:r w:rsidR="003C11DC" w:rsidRPr="00F76412">
        <w:rPr>
          <w:rFonts w:ascii="Times New Roman" w:hAnsi="Times New Roman" w:cs="Times New Roman"/>
          <w:highlight w:val="yellow"/>
        </w:rPr>
        <w:t>D</w:t>
      </w:r>
      <w:r w:rsidR="001C60B3" w:rsidRPr="00F76412">
        <w:rPr>
          <w:rFonts w:ascii="Times New Roman" w:hAnsi="Times New Roman" w:cs="Times New Roman"/>
          <w:highlight w:val="yellow"/>
        </w:rPr>
        <w:t xml:space="preserve">irect the infant’s attention to the pictures on the monitors </w:t>
      </w:r>
      <w:r w:rsidR="00385B3A" w:rsidRPr="00F76412">
        <w:rPr>
          <w:rFonts w:ascii="Times New Roman" w:hAnsi="Times New Roman" w:cs="Times New Roman"/>
          <w:highlight w:val="yellow"/>
        </w:rPr>
        <w:t>and comment</w:t>
      </w:r>
      <w:r w:rsidR="001C60B3" w:rsidRPr="00F76412">
        <w:rPr>
          <w:rFonts w:ascii="Times New Roman" w:hAnsi="Times New Roman" w:cs="Times New Roman"/>
          <w:highlight w:val="yellow"/>
        </w:rPr>
        <w:t xml:space="preserve"> on the pictures. Follow the specified script </w:t>
      </w:r>
      <w:r w:rsidR="0098428B" w:rsidRPr="00F76412">
        <w:rPr>
          <w:rFonts w:ascii="Times New Roman" w:hAnsi="Times New Roman" w:cs="Times New Roman"/>
          <w:highlight w:val="yellow"/>
        </w:rPr>
        <w:t xml:space="preserve">of </w:t>
      </w:r>
      <w:r w:rsidR="00D42F17" w:rsidRPr="00F76412">
        <w:rPr>
          <w:rFonts w:ascii="Times New Roman" w:hAnsi="Times New Roman" w:cs="Times New Roman"/>
          <w:highlight w:val="yellow"/>
        </w:rPr>
        <w:t xml:space="preserve">utterances </w:t>
      </w:r>
      <w:r w:rsidR="001C60B3" w:rsidRPr="00F76412">
        <w:rPr>
          <w:rFonts w:ascii="Times New Roman" w:hAnsi="Times New Roman" w:cs="Times New Roman"/>
          <w:highlight w:val="yellow"/>
        </w:rPr>
        <w:t>and pointing directions</w:t>
      </w:r>
      <w:r w:rsidR="00CF29A1" w:rsidRPr="00F76412">
        <w:rPr>
          <w:rFonts w:ascii="Times New Roman" w:hAnsi="Times New Roman" w:cs="Times New Roman"/>
          <w:highlight w:val="yellow"/>
        </w:rPr>
        <w:t xml:space="preserve"> for each trial</w:t>
      </w:r>
      <w:r w:rsidR="00C959C7" w:rsidRPr="00F76412">
        <w:rPr>
          <w:rFonts w:ascii="Times New Roman" w:hAnsi="Times New Roman" w:cs="Times New Roman"/>
          <w:highlight w:val="yellow"/>
        </w:rPr>
        <w:t xml:space="preserve"> </w:t>
      </w:r>
      <w:r w:rsidR="001A4FE2" w:rsidRPr="00F76412">
        <w:rPr>
          <w:rFonts w:ascii="Times New Roman" w:hAnsi="Times New Roman" w:cs="Times New Roman"/>
          <w:highlight w:val="yellow"/>
        </w:rPr>
        <w:t xml:space="preserve">as described in Table 1. </w:t>
      </w:r>
      <w:r w:rsidR="001A4FE2" w:rsidRPr="00F76412">
        <w:rPr>
          <w:rFonts w:ascii="Times New Roman" w:hAnsi="Times New Roman" w:cs="Times New Roman"/>
        </w:rPr>
        <w:t>S</w:t>
      </w:r>
      <w:r w:rsidR="00C959C7" w:rsidRPr="00F76412">
        <w:rPr>
          <w:rFonts w:ascii="Times New Roman" w:hAnsi="Times New Roman" w:cs="Times New Roman"/>
        </w:rPr>
        <w:t xml:space="preserve">ee Table </w:t>
      </w:r>
      <w:r w:rsidR="001C60B3" w:rsidRPr="00F76412">
        <w:rPr>
          <w:rFonts w:ascii="Times New Roman" w:hAnsi="Times New Roman" w:cs="Times New Roman"/>
        </w:rPr>
        <w:t xml:space="preserve">1 for list of blocks and specific utterances for each trial. </w:t>
      </w:r>
    </w:p>
    <w:p w14:paraId="727B2450" w14:textId="77777777" w:rsidR="00677B46" w:rsidRPr="00F76412" w:rsidRDefault="00677B46" w:rsidP="001A0C4A">
      <w:pPr>
        <w:jc w:val="both"/>
        <w:rPr>
          <w:rFonts w:ascii="Times New Roman" w:hAnsi="Times New Roman" w:cs="Times New Roman"/>
        </w:rPr>
      </w:pPr>
    </w:p>
    <w:p w14:paraId="02B4DBDB" w14:textId="7C4D0E51" w:rsidR="0095158F" w:rsidRPr="00F76412" w:rsidRDefault="00C97A7B" w:rsidP="008206B7">
      <w:pPr>
        <w:pStyle w:val="ListParagraph"/>
        <w:numPr>
          <w:ilvl w:val="5"/>
          <w:numId w:val="2"/>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At the start of each trial</w:t>
      </w:r>
      <w:r w:rsidR="0065704A" w:rsidRPr="00F76412">
        <w:rPr>
          <w:rFonts w:ascii="Times New Roman" w:hAnsi="Times New Roman" w:cs="Times New Roman"/>
          <w:highlight w:val="yellow"/>
        </w:rPr>
        <w:t xml:space="preserve">, </w:t>
      </w:r>
      <w:r w:rsidR="003B60CC" w:rsidRPr="00F76412">
        <w:rPr>
          <w:rFonts w:ascii="Times New Roman" w:hAnsi="Times New Roman" w:cs="Times New Roman"/>
          <w:highlight w:val="yellow"/>
        </w:rPr>
        <w:t>make</w:t>
      </w:r>
      <w:r w:rsidR="0065704A" w:rsidRPr="00F76412">
        <w:rPr>
          <w:rFonts w:ascii="Times New Roman" w:hAnsi="Times New Roman" w:cs="Times New Roman"/>
          <w:highlight w:val="yellow"/>
        </w:rPr>
        <w:t xml:space="preserve"> eye contact with the infant </w:t>
      </w:r>
      <w:r w:rsidR="00196C8C" w:rsidRPr="00F76412">
        <w:rPr>
          <w:rFonts w:ascii="Times New Roman" w:hAnsi="Times New Roman" w:cs="Times New Roman"/>
          <w:highlight w:val="yellow"/>
        </w:rPr>
        <w:t>and continue</w:t>
      </w:r>
      <w:r w:rsidR="0065704A" w:rsidRPr="00F76412">
        <w:rPr>
          <w:rFonts w:ascii="Times New Roman" w:hAnsi="Times New Roman" w:cs="Times New Roman"/>
          <w:highlight w:val="yellow"/>
        </w:rPr>
        <w:t xml:space="preserve"> bids for the infant’s attention until the infant </w:t>
      </w:r>
      <w:r w:rsidR="00422A3D" w:rsidRPr="00F76412">
        <w:rPr>
          <w:rFonts w:ascii="Times New Roman" w:hAnsi="Times New Roman" w:cs="Times New Roman"/>
          <w:highlight w:val="yellow"/>
        </w:rPr>
        <w:t>looks</w:t>
      </w:r>
      <w:r w:rsidR="00742452" w:rsidRPr="00F76412">
        <w:rPr>
          <w:rFonts w:ascii="Times New Roman" w:hAnsi="Times New Roman" w:cs="Times New Roman"/>
          <w:highlight w:val="yellow"/>
        </w:rPr>
        <w:t>.</w:t>
      </w:r>
      <w:r w:rsidR="003B378D" w:rsidRPr="00F76412">
        <w:rPr>
          <w:rFonts w:ascii="Times New Roman" w:hAnsi="Times New Roman" w:cs="Times New Roman"/>
        </w:rPr>
        <w:t xml:space="preserve"> </w:t>
      </w:r>
      <w:r w:rsidR="00F05B85" w:rsidRPr="00F76412">
        <w:rPr>
          <w:rFonts w:ascii="Times New Roman" w:hAnsi="Times New Roman" w:cs="Times New Roman"/>
          <w:highlight w:val="yellow"/>
        </w:rPr>
        <w:t>Turn i</w:t>
      </w:r>
      <w:r w:rsidR="0065704A" w:rsidRPr="00F76412">
        <w:rPr>
          <w:rFonts w:ascii="Times New Roman" w:hAnsi="Times New Roman" w:cs="Times New Roman"/>
          <w:highlight w:val="yellow"/>
        </w:rPr>
        <w:t xml:space="preserve">n a </w:t>
      </w:r>
      <w:r w:rsidR="000E400D" w:rsidRPr="00F76412">
        <w:rPr>
          <w:rFonts w:ascii="Times New Roman" w:hAnsi="Times New Roman" w:cs="Times New Roman"/>
          <w:highlight w:val="yellow"/>
        </w:rPr>
        <w:t>pre-</w:t>
      </w:r>
      <w:r w:rsidR="0065704A" w:rsidRPr="00F76412">
        <w:rPr>
          <w:rFonts w:ascii="Times New Roman" w:hAnsi="Times New Roman" w:cs="Times New Roman"/>
          <w:highlight w:val="yellow"/>
        </w:rPr>
        <w:t>specified d</w:t>
      </w:r>
      <w:r w:rsidR="00883E8A" w:rsidRPr="00F76412">
        <w:rPr>
          <w:rFonts w:ascii="Times New Roman" w:hAnsi="Times New Roman" w:cs="Times New Roman"/>
          <w:highlight w:val="yellow"/>
        </w:rPr>
        <w:t>irection (left or right), look</w:t>
      </w:r>
      <w:r w:rsidR="0065704A" w:rsidRPr="00F76412">
        <w:rPr>
          <w:rFonts w:ascii="Times New Roman" w:hAnsi="Times New Roman" w:cs="Times New Roman"/>
          <w:highlight w:val="yellow"/>
        </w:rPr>
        <w:t xml:space="preserve"> at the</w:t>
      </w:r>
      <w:r w:rsidR="00883E8A" w:rsidRPr="00F76412">
        <w:rPr>
          <w:rFonts w:ascii="Times New Roman" w:hAnsi="Times New Roman" w:cs="Times New Roman"/>
          <w:highlight w:val="yellow"/>
        </w:rPr>
        <w:t xml:space="preserve"> appropriate screen, and point</w:t>
      </w:r>
      <w:r w:rsidR="006119E9" w:rsidRPr="00F76412">
        <w:rPr>
          <w:rFonts w:ascii="Times New Roman" w:hAnsi="Times New Roman" w:cs="Times New Roman"/>
          <w:highlight w:val="yellow"/>
        </w:rPr>
        <w:t xml:space="preserve"> to</w:t>
      </w:r>
      <w:r w:rsidR="0065704A" w:rsidRPr="00F76412">
        <w:rPr>
          <w:rFonts w:ascii="Times New Roman" w:hAnsi="Times New Roman" w:cs="Times New Roman"/>
          <w:highlight w:val="yellow"/>
        </w:rPr>
        <w:t xml:space="preserve"> the picture while </w:t>
      </w:r>
      <w:r w:rsidR="00B7584E" w:rsidRPr="00F76412">
        <w:rPr>
          <w:rFonts w:ascii="Times New Roman" w:hAnsi="Times New Roman" w:cs="Times New Roman"/>
          <w:highlight w:val="yellow"/>
        </w:rPr>
        <w:t>simultaneously saying the</w:t>
      </w:r>
      <w:r w:rsidR="0065704A" w:rsidRPr="00F76412">
        <w:rPr>
          <w:rFonts w:ascii="Times New Roman" w:hAnsi="Times New Roman" w:cs="Times New Roman"/>
          <w:highlight w:val="yellow"/>
        </w:rPr>
        <w:t xml:space="preserve"> specific utterance for each trial.</w:t>
      </w:r>
      <w:r w:rsidR="00A43D34" w:rsidRPr="00F76412">
        <w:rPr>
          <w:rFonts w:ascii="Times New Roman" w:hAnsi="Times New Roman" w:cs="Times New Roman"/>
          <w:highlight w:val="yellow"/>
        </w:rPr>
        <w:t xml:space="preserve"> </w:t>
      </w:r>
    </w:p>
    <w:p w14:paraId="5F4FD120" w14:textId="77777777" w:rsidR="00DC0A43" w:rsidRPr="00F76412" w:rsidRDefault="00DC0A43" w:rsidP="001A0C4A">
      <w:pPr>
        <w:jc w:val="both"/>
        <w:rPr>
          <w:rFonts w:ascii="Times New Roman" w:hAnsi="Times New Roman" w:cs="Times New Roman"/>
        </w:rPr>
      </w:pPr>
    </w:p>
    <w:p w14:paraId="703A2E9C" w14:textId="5DACB2AC" w:rsidR="00C537F0" w:rsidRPr="00F76412" w:rsidRDefault="008B3FD0" w:rsidP="008206B7">
      <w:pPr>
        <w:pStyle w:val="ListParagraph"/>
        <w:numPr>
          <w:ilvl w:val="5"/>
          <w:numId w:val="2"/>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Look back at the infant and continue to alternate gaze </w:t>
      </w:r>
      <w:r w:rsidR="0065704A" w:rsidRPr="00F76412">
        <w:rPr>
          <w:rFonts w:ascii="Times New Roman" w:hAnsi="Times New Roman" w:cs="Times New Roman"/>
          <w:highlight w:val="yellow"/>
        </w:rPr>
        <w:t xml:space="preserve">between the </w:t>
      </w:r>
      <w:r w:rsidR="00B505FA" w:rsidRPr="00F76412">
        <w:rPr>
          <w:rFonts w:ascii="Times New Roman" w:hAnsi="Times New Roman" w:cs="Times New Roman"/>
          <w:highlight w:val="yellow"/>
        </w:rPr>
        <w:t>picture</w:t>
      </w:r>
      <w:r w:rsidR="0065704A" w:rsidRPr="00F76412">
        <w:rPr>
          <w:rFonts w:ascii="Times New Roman" w:hAnsi="Times New Roman" w:cs="Times New Roman"/>
          <w:highlight w:val="yellow"/>
        </w:rPr>
        <w:t xml:space="preserve"> and the infant’s face</w:t>
      </w:r>
      <w:r w:rsidRPr="00F76412">
        <w:rPr>
          <w:rFonts w:ascii="Times New Roman" w:hAnsi="Times New Roman" w:cs="Times New Roman"/>
          <w:highlight w:val="yellow"/>
        </w:rPr>
        <w:t xml:space="preserve"> until the trial is over</w:t>
      </w:r>
      <w:r w:rsidR="0065704A" w:rsidRPr="00F76412">
        <w:rPr>
          <w:rFonts w:ascii="Times New Roman" w:hAnsi="Times New Roman" w:cs="Times New Roman"/>
          <w:highlight w:val="yellow"/>
        </w:rPr>
        <w:t>.</w:t>
      </w:r>
      <w:r w:rsidR="00334567" w:rsidRPr="00F76412">
        <w:rPr>
          <w:rFonts w:ascii="Times New Roman" w:hAnsi="Times New Roman" w:cs="Times New Roman"/>
          <w:highlight w:val="yellow"/>
        </w:rPr>
        <w:t xml:space="preserve"> </w:t>
      </w:r>
    </w:p>
    <w:p w14:paraId="50F81C06" w14:textId="77777777" w:rsidR="00CA742A" w:rsidRPr="00F76412" w:rsidRDefault="00CA742A" w:rsidP="001A0C4A">
      <w:pPr>
        <w:jc w:val="both"/>
        <w:rPr>
          <w:rFonts w:ascii="Times New Roman" w:hAnsi="Times New Roman" w:cs="Times New Roman"/>
        </w:rPr>
      </w:pPr>
    </w:p>
    <w:p w14:paraId="57BA5BFE" w14:textId="52003007" w:rsidR="007121DA" w:rsidRPr="00F76412" w:rsidRDefault="00E643F0"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For</w:t>
      </w:r>
      <w:r w:rsidR="00932A1E" w:rsidRPr="00F76412">
        <w:rPr>
          <w:rFonts w:ascii="Times New Roman" w:hAnsi="Times New Roman" w:cs="Times New Roman"/>
          <w:highlight w:val="yellow"/>
        </w:rPr>
        <w:t xml:space="preserve"> the l</w:t>
      </w:r>
      <w:r w:rsidR="003F3599" w:rsidRPr="00F76412">
        <w:rPr>
          <w:rFonts w:ascii="Times New Roman" w:hAnsi="Times New Roman" w:cs="Times New Roman"/>
          <w:highlight w:val="yellow"/>
        </w:rPr>
        <w:t>anguage-only</w:t>
      </w:r>
      <w:r w:rsidR="00A9124C" w:rsidRPr="00F76412">
        <w:rPr>
          <w:rFonts w:ascii="Times New Roman" w:hAnsi="Times New Roman" w:cs="Times New Roman"/>
          <w:highlight w:val="yellow"/>
        </w:rPr>
        <w:t xml:space="preserve"> </w:t>
      </w:r>
      <w:r w:rsidR="00932A1E" w:rsidRPr="00F76412">
        <w:rPr>
          <w:rFonts w:ascii="Times New Roman" w:hAnsi="Times New Roman" w:cs="Times New Roman"/>
          <w:highlight w:val="yellow"/>
        </w:rPr>
        <w:t>condition,</w:t>
      </w:r>
      <w:r w:rsidR="00A9124C" w:rsidRPr="00F76412">
        <w:rPr>
          <w:rFonts w:ascii="Times New Roman" w:hAnsi="Times New Roman" w:cs="Times New Roman"/>
          <w:highlight w:val="yellow"/>
        </w:rPr>
        <w:t xml:space="preserve"> </w:t>
      </w:r>
      <w:r w:rsidR="00C0631A" w:rsidRPr="00F76412">
        <w:rPr>
          <w:rFonts w:ascii="Times New Roman" w:hAnsi="Times New Roman" w:cs="Times New Roman"/>
          <w:highlight w:val="yellow"/>
        </w:rPr>
        <w:t>go</w:t>
      </w:r>
      <w:r w:rsidR="00FB3C62" w:rsidRPr="00F76412">
        <w:rPr>
          <w:rFonts w:ascii="Times New Roman" w:hAnsi="Times New Roman" w:cs="Times New Roman"/>
          <w:highlight w:val="yellow"/>
        </w:rPr>
        <w:t xml:space="preserve"> </w:t>
      </w:r>
      <w:r w:rsidR="002D414A" w:rsidRPr="00F76412">
        <w:rPr>
          <w:rFonts w:ascii="Times New Roman" w:hAnsi="Times New Roman" w:cs="Times New Roman"/>
          <w:highlight w:val="yellow"/>
        </w:rPr>
        <w:t>behind the curtain and comment</w:t>
      </w:r>
      <w:r w:rsidR="00FB3C62" w:rsidRPr="00F76412">
        <w:rPr>
          <w:rFonts w:ascii="Times New Roman" w:hAnsi="Times New Roman" w:cs="Times New Roman"/>
          <w:highlight w:val="yellow"/>
        </w:rPr>
        <w:t xml:space="preserve"> on the pictures </w:t>
      </w:r>
      <w:r w:rsidR="00146533" w:rsidRPr="00F76412">
        <w:rPr>
          <w:rFonts w:ascii="Times New Roman" w:hAnsi="Times New Roman" w:cs="Times New Roman"/>
          <w:highlight w:val="yellow"/>
        </w:rPr>
        <w:t xml:space="preserve">on the computer screens. </w:t>
      </w:r>
      <w:r w:rsidR="00190533" w:rsidRPr="00F76412">
        <w:rPr>
          <w:rFonts w:ascii="Times New Roman" w:hAnsi="Times New Roman" w:cs="Times New Roman"/>
          <w:highlight w:val="yellow"/>
        </w:rPr>
        <w:t>Follow t</w:t>
      </w:r>
      <w:r w:rsidR="00112455" w:rsidRPr="00F76412">
        <w:rPr>
          <w:rFonts w:ascii="Times New Roman" w:hAnsi="Times New Roman" w:cs="Times New Roman"/>
          <w:highlight w:val="yellow"/>
        </w:rPr>
        <w:t xml:space="preserve">he </w:t>
      </w:r>
      <w:bookmarkStart w:id="0" w:name="_GoBack"/>
      <w:bookmarkEnd w:id="0"/>
      <w:r w:rsidR="00F2492A" w:rsidRPr="00F76412">
        <w:rPr>
          <w:rFonts w:ascii="Times New Roman" w:hAnsi="Times New Roman" w:cs="Times New Roman"/>
          <w:highlight w:val="yellow"/>
        </w:rPr>
        <w:t>specified</w:t>
      </w:r>
      <w:r w:rsidR="00B91595" w:rsidRPr="00F76412">
        <w:rPr>
          <w:rFonts w:ascii="Times New Roman" w:hAnsi="Times New Roman" w:cs="Times New Roman"/>
          <w:highlight w:val="yellow"/>
        </w:rPr>
        <w:t xml:space="preserve"> </w:t>
      </w:r>
      <w:r w:rsidR="007F2220" w:rsidRPr="00F76412">
        <w:rPr>
          <w:rFonts w:ascii="Times New Roman" w:hAnsi="Times New Roman" w:cs="Times New Roman"/>
          <w:highlight w:val="yellow"/>
        </w:rPr>
        <w:t xml:space="preserve">utterances </w:t>
      </w:r>
      <w:r w:rsidR="00F2492A" w:rsidRPr="00F76412">
        <w:rPr>
          <w:rFonts w:ascii="Times New Roman" w:hAnsi="Times New Roman" w:cs="Times New Roman"/>
          <w:highlight w:val="yellow"/>
        </w:rPr>
        <w:t>listed in Table 1 for</w:t>
      </w:r>
      <w:r w:rsidR="00FB3C62" w:rsidRPr="00F76412">
        <w:rPr>
          <w:rFonts w:ascii="Times New Roman" w:hAnsi="Times New Roman" w:cs="Times New Roman"/>
          <w:highlight w:val="yellow"/>
        </w:rPr>
        <w:t xml:space="preserve"> </w:t>
      </w:r>
      <w:r w:rsidR="00F2492A" w:rsidRPr="00F76412">
        <w:rPr>
          <w:rFonts w:ascii="Times New Roman" w:hAnsi="Times New Roman" w:cs="Times New Roman"/>
          <w:highlight w:val="yellow"/>
        </w:rPr>
        <w:t xml:space="preserve">each </w:t>
      </w:r>
      <w:r w:rsidR="00FB3C62" w:rsidRPr="00F76412">
        <w:rPr>
          <w:rFonts w:ascii="Times New Roman" w:hAnsi="Times New Roman" w:cs="Times New Roman"/>
          <w:highlight w:val="yellow"/>
        </w:rPr>
        <w:t>trial</w:t>
      </w:r>
      <w:r w:rsidR="00F2492A" w:rsidRPr="00F76412">
        <w:rPr>
          <w:rFonts w:ascii="Times New Roman" w:hAnsi="Times New Roman" w:cs="Times New Roman"/>
          <w:highlight w:val="yellow"/>
        </w:rPr>
        <w:t xml:space="preserve"> (</w:t>
      </w:r>
      <w:r w:rsidR="006F3267" w:rsidRPr="00F76412">
        <w:rPr>
          <w:rFonts w:ascii="Times New Roman" w:hAnsi="Times New Roman" w:cs="Times New Roman"/>
          <w:highlight w:val="yellow"/>
        </w:rPr>
        <w:t>Table 1</w:t>
      </w:r>
      <w:r w:rsidR="0098574D" w:rsidRPr="00F76412">
        <w:rPr>
          <w:rFonts w:ascii="Times New Roman" w:hAnsi="Times New Roman" w:cs="Times New Roman"/>
          <w:highlight w:val="yellow"/>
        </w:rPr>
        <w:t>; language-only</w:t>
      </w:r>
      <w:r w:rsidR="006F3267" w:rsidRPr="00F76412">
        <w:rPr>
          <w:rFonts w:ascii="Times New Roman" w:hAnsi="Times New Roman" w:cs="Times New Roman"/>
          <w:highlight w:val="yellow"/>
        </w:rPr>
        <w:t>)</w:t>
      </w:r>
      <w:r w:rsidR="00FB3C62" w:rsidRPr="00F76412">
        <w:rPr>
          <w:rFonts w:ascii="Times New Roman" w:hAnsi="Times New Roman" w:cs="Times New Roman"/>
          <w:highlight w:val="yellow"/>
        </w:rPr>
        <w:t xml:space="preserve">. </w:t>
      </w:r>
      <w:r w:rsidRPr="00F76412">
        <w:rPr>
          <w:rFonts w:ascii="Times New Roman" w:hAnsi="Times New Roman" w:cs="Times New Roman"/>
        </w:rPr>
        <w:t>Use the same tone of voice as in the joint attention condition.</w:t>
      </w:r>
    </w:p>
    <w:p w14:paraId="0A2E740B" w14:textId="77777777" w:rsidR="00656301" w:rsidRPr="00F76412" w:rsidRDefault="00656301" w:rsidP="001A0C4A">
      <w:pPr>
        <w:pStyle w:val="ListParagraph"/>
        <w:ind w:left="0"/>
        <w:contextualSpacing w:val="0"/>
        <w:jc w:val="both"/>
        <w:rPr>
          <w:rFonts w:ascii="Times New Roman" w:hAnsi="Times New Roman" w:cs="Times New Roman"/>
        </w:rPr>
      </w:pPr>
    </w:p>
    <w:p w14:paraId="03E2E651" w14:textId="605B8256" w:rsidR="007121DA" w:rsidRPr="00F76412" w:rsidRDefault="007121DA" w:rsidP="001A0C4A">
      <w:pPr>
        <w:jc w:val="both"/>
        <w:rPr>
          <w:rFonts w:ascii="Times New Roman" w:hAnsi="Times New Roman" w:cs="Times New Roman"/>
        </w:rPr>
      </w:pPr>
      <w:r w:rsidRPr="00F76412">
        <w:rPr>
          <w:rFonts w:ascii="Times New Roman" w:hAnsi="Times New Roman" w:cs="Times New Roman"/>
        </w:rPr>
        <w:t>[Place Table 1 here]</w:t>
      </w:r>
    </w:p>
    <w:p w14:paraId="4FF19925" w14:textId="77777777" w:rsidR="007121DA" w:rsidRPr="00F76412" w:rsidRDefault="007121DA" w:rsidP="001A0C4A">
      <w:pPr>
        <w:jc w:val="both"/>
        <w:rPr>
          <w:rFonts w:ascii="Times New Roman" w:hAnsi="Times New Roman" w:cs="Times New Roman"/>
        </w:rPr>
      </w:pPr>
    </w:p>
    <w:p w14:paraId="1886263A" w14:textId="77777777" w:rsidR="003B2343" w:rsidRPr="00F76412" w:rsidRDefault="00144AB9"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Clean up</w:t>
      </w:r>
    </w:p>
    <w:p w14:paraId="4B53B3BD" w14:textId="77777777" w:rsidR="00C8003C" w:rsidRPr="00F76412" w:rsidRDefault="00C8003C" w:rsidP="001A0C4A">
      <w:pPr>
        <w:pStyle w:val="ListParagraph"/>
        <w:ind w:left="0"/>
        <w:contextualSpacing w:val="0"/>
        <w:jc w:val="both"/>
        <w:rPr>
          <w:rFonts w:ascii="Times New Roman" w:hAnsi="Times New Roman" w:cs="Times New Roman"/>
        </w:rPr>
      </w:pPr>
    </w:p>
    <w:p w14:paraId="2DCCFE95" w14:textId="77777777" w:rsidR="00CD171B" w:rsidRPr="00F76412" w:rsidRDefault="0049027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Following EEG recording, remove the net from the infant’s head. </w:t>
      </w:r>
    </w:p>
    <w:p w14:paraId="17E2520B" w14:textId="77777777" w:rsidR="00C8003C" w:rsidRPr="00F76412" w:rsidRDefault="00C8003C" w:rsidP="001A0C4A">
      <w:pPr>
        <w:pStyle w:val="ListParagraph"/>
        <w:ind w:left="0"/>
        <w:contextualSpacing w:val="0"/>
        <w:jc w:val="both"/>
        <w:rPr>
          <w:rFonts w:ascii="Times New Roman" w:hAnsi="Times New Roman" w:cs="Times New Roman"/>
        </w:rPr>
      </w:pPr>
    </w:p>
    <w:p w14:paraId="6AFD57FA" w14:textId="77777777" w:rsidR="00CD171B" w:rsidRPr="00F76412" w:rsidRDefault="0049027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Disinfect the net following </w:t>
      </w:r>
      <w:r w:rsidR="00242B5D" w:rsidRPr="00F76412">
        <w:rPr>
          <w:rFonts w:ascii="Times New Roman" w:hAnsi="Times New Roman" w:cs="Times New Roman"/>
        </w:rPr>
        <w:t xml:space="preserve">the </w:t>
      </w:r>
      <w:r w:rsidR="00E520E3" w:rsidRPr="00F76412">
        <w:rPr>
          <w:rFonts w:ascii="Times New Roman" w:hAnsi="Times New Roman" w:cs="Times New Roman"/>
        </w:rPr>
        <w:t>manufacturer</w:t>
      </w:r>
      <w:r w:rsidR="00242B5D" w:rsidRPr="00F76412">
        <w:rPr>
          <w:rFonts w:ascii="Times New Roman" w:hAnsi="Times New Roman" w:cs="Times New Roman"/>
        </w:rPr>
        <w:t>’s</w:t>
      </w:r>
      <w:r w:rsidR="00E520E3" w:rsidRPr="00F76412">
        <w:rPr>
          <w:rFonts w:ascii="Times New Roman" w:hAnsi="Times New Roman" w:cs="Times New Roman"/>
        </w:rPr>
        <w:t xml:space="preserve"> protocol. </w:t>
      </w:r>
    </w:p>
    <w:p w14:paraId="32117A66" w14:textId="77777777" w:rsidR="00C8003C" w:rsidRPr="00F76412" w:rsidRDefault="00C8003C" w:rsidP="001A0C4A">
      <w:pPr>
        <w:jc w:val="both"/>
        <w:rPr>
          <w:rFonts w:ascii="Times New Roman" w:hAnsi="Times New Roman" w:cs="Times New Roman"/>
        </w:rPr>
      </w:pPr>
    </w:p>
    <w:p w14:paraId="7752F959" w14:textId="4CBB5377" w:rsidR="00432F98" w:rsidRPr="00F76412" w:rsidRDefault="0086621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ave the EEG recording file. </w:t>
      </w:r>
      <w:r w:rsidR="00731D9D" w:rsidRPr="00F76412">
        <w:rPr>
          <w:rFonts w:ascii="Times New Roman" w:hAnsi="Times New Roman" w:cs="Times New Roman"/>
        </w:rPr>
        <w:t xml:space="preserve">In this </w:t>
      </w:r>
      <w:r w:rsidR="001C1519" w:rsidRPr="00F76412">
        <w:rPr>
          <w:rFonts w:ascii="Times New Roman" w:hAnsi="Times New Roman" w:cs="Times New Roman"/>
        </w:rPr>
        <w:t xml:space="preserve">paradigm, the EEG recording file is automatically saved when the program automatically closes at the end of the paradigm. </w:t>
      </w:r>
    </w:p>
    <w:p w14:paraId="26284F96" w14:textId="77777777" w:rsidR="006F7311" w:rsidRPr="00F76412" w:rsidRDefault="006F7311" w:rsidP="001A0C4A">
      <w:pPr>
        <w:jc w:val="both"/>
        <w:rPr>
          <w:rFonts w:ascii="Times New Roman" w:hAnsi="Times New Roman" w:cs="Times New Roman"/>
        </w:rPr>
      </w:pPr>
    </w:p>
    <w:p w14:paraId="40B19C6F" w14:textId="77777777" w:rsidR="00855C6C" w:rsidRPr="00F76412" w:rsidRDefault="0020556E"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EG </w:t>
      </w:r>
      <w:r w:rsidR="00DC32B0" w:rsidRPr="00F76412">
        <w:rPr>
          <w:rFonts w:ascii="Times New Roman" w:hAnsi="Times New Roman" w:cs="Times New Roman"/>
        </w:rPr>
        <w:t xml:space="preserve">Data </w:t>
      </w:r>
      <w:r w:rsidRPr="00F76412">
        <w:rPr>
          <w:rFonts w:ascii="Times New Roman" w:hAnsi="Times New Roman" w:cs="Times New Roman"/>
        </w:rPr>
        <w:t>Processing</w:t>
      </w:r>
      <w:r w:rsidR="00457D2A" w:rsidRPr="00F76412">
        <w:rPr>
          <w:rFonts w:ascii="Times New Roman" w:hAnsi="Times New Roman" w:cs="Times New Roman"/>
        </w:rPr>
        <w:fldChar w:fldCharType="begin"/>
      </w:r>
      <w:r w:rsidR="002D2B28" w:rsidRPr="00F76412">
        <w:rPr>
          <w:rFonts w:ascii="Times New Roman" w:hAnsi="Times New Roman" w:cs="Times New Roman"/>
        </w:rPr>
        <w:instrText xml:space="preserve"> ADDIN ZOTERO_ITEM CSL_CITATION {"citationID":"GYp7CRID","properties":{"formattedCitation":"{\\rtf \\super 15,16\\nosupersub{}}","plainCitation":"15,16"},"citationItems":[{"id":1774,"uris":["http://zotero.org/users/1038022/items/TPE53XJD"],"uri":["http://zotero.org/users/1038022/items/TPE53XJD"],"itemData":{"id":1774,"type":"article-journal","title":"Electroencephalographic activity of preterm infants is increased by Family Nurture Intervention: A randomized controlled trial in the NICU","container-title":"Clinical Neurophysiology","page":"675-684","volume":"125","issue":"4","source":"ScienceDirect","abstract":"AbstractObjective\nTo assess the impact of Family Nurture Intervention (FNI) on electroencephalogram (EEG) activity in preterm infants (26–34 weeks gestation).\nMethods\nTwo groups were tested in a single, level IV neonatal intensive care unit (NICU; standard care or standard care plus FNI) using a randomized controlled trial design. The intervention consists of sessions designed to achieve mutual calm and promote communication of affect between infants and their mothers throughout the NICU stay. EEG recordings were obtained from 134 infants during sleep at </w:instrText>
      </w:r>
      <w:r w:rsidR="002D2B28" w:rsidRPr="00F76412">
        <w:rPr>
          <w:rFonts w:ascii="Cambria Math" w:hAnsi="Cambria Math" w:cs="Cambria Math"/>
        </w:rPr>
        <w:instrText>∼</w:instrText>
      </w:r>
      <w:r w:rsidR="002D2B28" w:rsidRPr="00F76412">
        <w:rPr>
          <w:rFonts w:ascii="Times New Roman" w:hAnsi="Times New Roman" w:cs="Times New Roman"/>
        </w:rPr>
        <w:instrText xml:space="preserve">35 and </w:instrText>
      </w:r>
      <w:r w:rsidR="002D2B28" w:rsidRPr="00F76412">
        <w:rPr>
          <w:rFonts w:ascii="Cambria Math" w:hAnsi="Cambria Math" w:cs="Cambria Math"/>
        </w:rPr>
        <w:instrText>∼</w:instrText>
      </w:r>
      <w:r w:rsidR="002D2B28" w:rsidRPr="00F76412">
        <w:rPr>
          <w:rFonts w:ascii="Times New Roman" w:hAnsi="Times New Roman" w:cs="Times New Roman"/>
        </w:rPr>
        <w:instrText xml:space="preserve">40 weeks postmenstrual age (PMA). Regional brain activity (power) was computed for 10 frequency bands between 1 and 48 Hz in each of 125 electrodes.\nResults\nNear to term age, compared to standard care infants, FNI infants showed robust increases in EEG power in the frontal polar region at frequencies 10 to 48 Hz (20% to 36% with p-values &amp;lt;0.0004). Effects were significant in both quiet and active sleep, regardless of gender, singleton-twin status, gestational age (26–30 or 30–35 weeks) or birth weight (&amp;lt;1500 or &amp;gt;1500 g).\nConclusion\nFNI leads to increased frontal brain activity during sleep, which other investigators find predictive of better neurobehavioral outcomes.\nSignificance\nFNI may be a practicable means of improving outcomes in preterm infants.","DOI":"10.1016/j.clinph.2013.08.021","ISSN":"1388-2457","shortTitle":"Electroencephalographic activity of preterm infants is increased by Family Nurture Intervention","journalAbbreviation":"Clinical Neurophysiology","author":[{"family":"Welch","given":"Martha G."},{"family":"Myers","given":"Michael M."},{"family":"Grieve","given":"Philip G."},{"family":"Isler","given":"Joseph R."},{"family":"Fifer","given":"William P."},{"family":"Sahni","given":"Rakesh"},{"family":"Hofer","given":"Myron A."},{"family":"Austin","given":"Judy"},{"family":"Ludwig","given":"Robert J."},{"family":"Stark","given":"Raymond I."}],"issued":{"date-parts":[["2014",4]]}}},{"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457D2A" w:rsidRPr="00F76412">
        <w:rPr>
          <w:rFonts w:ascii="Times New Roman" w:hAnsi="Times New Roman" w:cs="Times New Roman"/>
        </w:rPr>
        <w:fldChar w:fldCharType="separate"/>
      </w:r>
      <w:r w:rsidR="002D2B28" w:rsidRPr="00F76412">
        <w:rPr>
          <w:rFonts w:ascii="Times New Roman" w:hAnsi="Times New Roman" w:cs="Times New Roman"/>
          <w:vertAlign w:val="superscript"/>
        </w:rPr>
        <w:t>15,16</w:t>
      </w:r>
      <w:r w:rsidR="00457D2A" w:rsidRPr="00F76412">
        <w:rPr>
          <w:rFonts w:ascii="Times New Roman" w:hAnsi="Times New Roman" w:cs="Times New Roman"/>
        </w:rPr>
        <w:fldChar w:fldCharType="end"/>
      </w:r>
    </w:p>
    <w:p w14:paraId="6573B975" w14:textId="77777777" w:rsidR="00987752" w:rsidRPr="00F76412" w:rsidRDefault="00987752" w:rsidP="001A0C4A">
      <w:pPr>
        <w:pStyle w:val="ListParagraph"/>
        <w:ind w:left="0"/>
        <w:contextualSpacing w:val="0"/>
        <w:jc w:val="both"/>
        <w:rPr>
          <w:rFonts w:ascii="Times New Roman" w:hAnsi="Times New Roman" w:cs="Times New Roman"/>
        </w:rPr>
      </w:pPr>
    </w:p>
    <w:p w14:paraId="17E69DF3" w14:textId="77777777" w:rsidR="004A23D9" w:rsidRPr="00F76412" w:rsidRDefault="00F2056F"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Notch </w:t>
      </w:r>
      <w:r w:rsidR="000E1D7B" w:rsidRPr="00F76412">
        <w:rPr>
          <w:rFonts w:ascii="Times New Roman" w:hAnsi="Times New Roman" w:cs="Times New Roman"/>
        </w:rPr>
        <w:t>filter</w:t>
      </w:r>
      <w:r w:rsidR="00FF0BF4" w:rsidRPr="00F76412">
        <w:rPr>
          <w:rFonts w:ascii="Times New Roman" w:hAnsi="Times New Roman" w:cs="Times New Roman"/>
        </w:rPr>
        <w:t xml:space="preserve"> the raw EEG data at</w:t>
      </w:r>
      <w:r w:rsidR="00B11905" w:rsidRPr="00F76412">
        <w:rPr>
          <w:rFonts w:ascii="Times New Roman" w:hAnsi="Times New Roman" w:cs="Times New Roman"/>
        </w:rPr>
        <w:t xml:space="preserve"> 60 Hz </w:t>
      </w:r>
      <w:r w:rsidR="00667564" w:rsidRPr="00F76412">
        <w:rPr>
          <w:rFonts w:ascii="Times New Roman" w:hAnsi="Times New Roman" w:cs="Times New Roman"/>
        </w:rPr>
        <w:t>and then a</w:t>
      </w:r>
      <w:r w:rsidR="00B11905" w:rsidRPr="00F76412">
        <w:rPr>
          <w:rFonts w:ascii="Times New Roman" w:hAnsi="Times New Roman" w:cs="Times New Roman"/>
        </w:rPr>
        <w:t>pply a</w:t>
      </w:r>
      <w:r w:rsidR="00667564" w:rsidRPr="00F76412">
        <w:rPr>
          <w:rFonts w:ascii="Times New Roman" w:hAnsi="Times New Roman" w:cs="Times New Roman"/>
        </w:rPr>
        <w:t xml:space="preserve"> highpass filter of 0.1 Hz. </w:t>
      </w:r>
    </w:p>
    <w:p w14:paraId="2B1EC488" w14:textId="77777777" w:rsidR="008A1F1F" w:rsidRPr="00F76412" w:rsidRDefault="008A1F1F" w:rsidP="001A0C4A">
      <w:pPr>
        <w:pStyle w:val="ListParagraph"/>
        <w:ind w:left="0"/>
        <w:contextualSpacing w:val="0"/>
        <w:jc w:val="both"/>
        <w:rPr>
          <w:rFonts w:ascii="Times New Roman" w:hAnsi="Times New Roman" w:cs="Times New Roman"/>
        </w:rPr>
      </w:pPr>
    </w:p>
    <w:p w14:paraId="53466F7A" w14:textId="77777777" w:rsidR="00415501" w:rsidRPr="00F76412" w:rsidRDefault="00F4703F"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Segment the raw data into shorter length epochs</w:t>
      </w:r>
      <w:r w:rsidR="00210DBE" w:rsidRPr="00F76412">
        <w:rPr>
          <w:rFonts w:ascii="Times New Roman" w:hAnsi="Times New Roman" w:cs="Times New Roman"/>
        </w:rPr>
        <w:t xml:space="preserve">. </w:t>
      </w:r>
    </w:p>
    <w:p w14:paraId="04EE3FAF" w14:textId="77777777" w:rsidR="00415501" w:rsidRPr="00F76412" w:rsidRDefault="00415501" w:rsidP="001A0C4A">
      <w:pPr>
        <w:pStyle w:val="ListParagraph"/>
        <w:ind w:left="0"/>
        <w:rPr>
          <w:rFonts w:ascii="Times New Roman" w:hAnsi="Times New Roman" w:cs="Times New Roman"/>
        </w:rPr>
      </w:pPr>
    </w:p>
    <w:p w14:paraId="4CDFB800" w14:textId="0875B5F2" w:rsidR="00F33F36" w:rsidRPr="00F76412" w:rsidRDefault="00861F48"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Note: This paradig</w:t>
      </w:r>
      <w:r w:rsidR="00BE1DDF" w:rsidRPr="00F76412">
        <w:rPr>
          <w:rFonts w:ascii="Times New Roman" w:hAnsi="Times New Roman" w:cs="Times New Roman"/>
        </w:rPr>
        <w:t>m segmented the data into 30 s</w:t>
      </w:r>
      <w:r w:rsidRPr="00F76412">
        <w:rPr>
          <w:rFonts w:ascii="Times New Roman" w:hAnsi="Times New Roman" w:cs="Times New Roman"/>
        </w:rPr>
        <w:t xml:space="preserve"> </w:t>
      </w:r>
      <w:r w:rsidR="00232F95" w:rsidRPr="00F76412">
        <w:rPr>
          <w:rFonts w:ascii="Times New Roman" w:hAnsi="Times New Roman" w:cs="Times New Roman"/>
        </w:rPr>
        <w:t>epochs,</w:t>
      </w:r>
      <w:r w:rsidRPr="00F76412">
        <w:rPr>
          <w:rFonts w:ascii="Times New Roman" w:hAnsi="Times New Roman" w:cs="Times New Roman"/>
        </w:rPr>
        <w:t xml:space="preserve"> as the goal was to assess infant EEG power during different </w:t>
      </w:r>
      <w:r w:rsidR="00D22E65" w:rsidRPr="00F76412">
        <w:rPr>
          <w:rFonts w:ascii="Times New Roman" w:hAnsi="Times New Roman" w:cs="Times New Roman"/>
        </w:rPr>
        <w:t>states</w:t>
      </w:r>
      <w:r w:rsidRPr="00F76412">
        <w:rPr>
          <w:rFonts w:ascii="Times New Roman" w:hAnsi="Times New Roman" w:cs="Times New Roman"/>
        </w:rPr>
        <w:t xml:space="preserve"> of engagement. If too much data loss is a concer</w:t>
      </w:r>
      <w:r w:rsidR="00BE1DDF" w:rsidRPr="00F76412">
        <w:rPr>
          <w:rFonts w:ascii="Times New Roman" w:hAnsi="Times New Roman" w:cs="Times New Roman"/>
        </w:rPr>
        <w:t>n, shorter epochs such as 1-3 s</w:t>
      </w:r>
      <w:r w:rsidRPr="00F76412">
        <w:rPr>
          <w:rFonts w:ascii="Times New Roman" w:hAnsi="Times New Roman" w:cs="Times New Roman"/>
        </w:rPr>
        <w:t xml:space="preserve"> could be used. </w:t>
      </w:r>
    </w:p>
    <w:p w14:paraId="631580A7" w14:textId="77777777" w:rsidR="00F85B6B" w:rsidRPr="00F76412" w:rsidRDefault="00F85B6B" w:rsidP="001A0C4A">
      <w:pPr>
        <w:jc w:val="both"/>
        <w:rPr>
          <w:rFonts w:ascii="Times New Roman" w:hAnsi="Times New Roman" w:cs="Times New Roman"/>
        </w:rPr>
      </w:pPr>
    </w:p>
    <w:p w14:paraId="492EFCEB" w14:textId="4214C300" w:rsidR="005F71DD" w:rsidRPr="00F76412" w:rsidRDefault="00EA769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Perform artifact rejection on </w:t>
      </w:r>
      <w:r w:rsidR="00E66248" w:rsidRPr="00F76412">
        <w:rPr>
          <w:rFonts w:ascii="Times New Roman" w:hAnsi="Times New Roman" w:cs="Times New Roman"/>
        </w:rPr>
        <w:t xml:space="preserve">each </w:t>
      </w:r>
      <w:r w:rsidR="00E74F54" w:rsidRPr="00F76412">
        <w:rPr>
          <w:rFonts w:ascii="Times New Roman" w:hAnsi="Times New Roman" w:cs="Times New Roman"/>
        </w:rPr>
        <w:t>epoch</w:t>
      </w:r>
      <w:r w:rsidR="003B2F31" w:rsidRPr="00F76412">
        <w:rPr>
          <w:rFonts w:ascii="Times New Roman" w:hAnsi="Times New Roman" w:cs="Times New Roman"/>
        </w:rPr>
        <w:t xml:space="preserve">. </w:t>
      </w:r>
      <w:r w:rsidR="004377A6" w:rsidRPr="00F76412">
        <w:rPr>
          <w:rFonts w:ascii="Times New Roman" w:hAnsi="Times New Roman" w:cs="Times New Roman"/>
        </w:rPr>
        <w:t xml:space="preserve">Exclude </w:t>
      </w:r>
      <w:r w:rsidR="003B2F31" w:rsidRPr="00F76412">
        <w:rPr>
          <w:rFonts w:ascii="Times New Roman" w:hAnsi="Times New Roman" w:cs="Times New Roman"/>
        </w:rPr>
        <w:t xml:space="preserve">electrodes from each epoch if the root mean square of the EEG voltage data exceeded 175 μ V or if the amplifier </w:t>
      </w:r>
      <w:r w:rsidR="00477BE3" w:rsidRPr="00F76412">
        <w:rPr>
          <w:rFonts w:ascii="Times New Roman" w:hAnsi="Times New Roman" w:cs="Times New Roman"/>
        </w:rPr>
        <w:t>is</w:t>
      </w:r>
      <w:r w:rsidR="003B2F31" w:rsidRPr="00F76412">
        <w:rPr>
          <w:rFonts w:ascii="Times New Roman" w:hAnsi="Times New Roman" w:cs="Times New Roman"/>
        </w:rPr>
        <w:t xml:space="preserve"> saturated at any time within the epoch. </w:t>
      </w:r>
      <w:r w:rsidR="009C290C" w:rsidRPr="00F76412">
        <w:rPr>
          <w:rFonts w:ascii="Times New Roman" w:hAnsi="Times New Roman" w:cs="Times New Roman"/>
        </w:rPr>
        <w:t>Reject e</w:t>
      </w:r>
      <w:r w:rsidR="003B2F31" w:rsidRPr="00F76412">
        <w:rPr>
          <w:rFonts w:ascii="Times New Roman" w:hAnsi="Times New Roman" w:cs="Times New Roman"/>
        </w:rPr>
        <w:t>pochs with &gt; 20 excluded electrodes from further analyses. </w:t>
      </w:r>
      <w:r w:rsidR="00B72D43" w:rsidRPr="00F76412">
        <w:rPr>
          <w:rFonts w:ascii="Times New Roman" w:hAnsi="Times New Roman" w:cs="Times New Roman"/>
        </w:rPr>
        <w:t xml:space="preserve">Re-reference the EEG to the average reference of the remaining electrodes. </w:t>
      </w:r>
    </w:p>
    <w:p w14:paraId="47CCD694" w14:textId="77777777" w:rsidR="00B92AE0" w:rsidRPr="00F76412" w:rsidRDefault="00B92AE0" w:rsidP="001A0C4A">
      <w:pPr>
        <w:jc w:val="both"/>
        <w:rPr>
          <w:rFonts w:ascii="Times New Roman" w:hAnsi="Times New Roman" w:cs="Times New Roman"/>
        </w:rPr>
      </w:pPr>
    </w:p>
    <w:p w14:paraId="7CB1F11F" w14:textId="0F02E90D" w:rsidR="006614B0" w:rsidRPr="00F76412" w:rsidRDefault="00E232D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Use </w:t>
      </w:r>
      <w:r w:rsidR="00B548B7" w:rsidRPr="00F76412">
        <w:rPr>
          <w:rFonts w:ascii="Times New Roman" w:hAnsi="Times New Roman" w:cs="Times New Roman"/>
        </w:rPr>
        <w:t xml:space="preserve">a </w:t>
      </w:r>
      <w:r w:rsidR="00887D84" w:rsidRPr="00F76412">
        <w:rPr>
          <w:rFonts w:ascii="Times New Roman" w:hAnsi="Times New Roman" w:cs="Times New Roman"/>
        </w:rPr>
        <w:t>Fourier transformation</w:t>
      </w:r>
      <w:r w:rsidRPr="00F76412">
        <w:rPr>
          <w:rFonts w:ascii="Times New Roman" w:hAnsi="Times New Roman" w:cs="Times New Roman"/>
        </w:rPr>
        <w:t xml:space="preserve"> to compute EEG power for each electrode in </w:t>
      </w:r>
      <w:r w:rsidR="002739F0" w:rsidRPr="00F76412">
        <w:rPr>
          <w:rFonts w:ascii="Times New Roman" w:hAnsi="Times New Roman" w:cs="Times New Roman"/>
        </w:rPr>
        <w:t xml:space="preserve">each epoch </w:t>
      </w:r>
      <w:r w:rsidR="00DF152A" w:rsidRPr="00F76412">
        <w:rPr>
          <w:rFonts w:ascii="Times New Roman" w:hAnsi="Times New Roman" w:cs="Times New Roman"/>
        </w:rPr>
        <w:t>for the chosen frequency bands</w:t>
      </w:r>
      <w:r w:rsidR="002B4CDA" w:rsidRPr="00F76412">
        <w:rPr>
          <w:rFonts w:ascii="Times New Roman" w:hAnsi="Times New Roman" w:cs="Times New Roman"/>
        </w:rPr>
        <w:t>.</w:t>
      </w:r>
      <w:r w:rsidR="00BE1DDF" w:rsidRPr="00F76412">
        <w:rPr>
          <w:rFonts w:ascii="Times New Roman" w:hAnsi="Times New Roman" w:cs="Times New Roman"/>
        </w:rPr>
        <w:t xml:space="preserve"> </w:t>
      </w:r>
      <w:r w:rsidR="00E2647E" w:rsidRPr="00F76412">
        <w:rPr>
          <w:rFonts w:ascii="Times New Roman" w:hAnsi="Times New Roman" w:cs="Times New Roman"/>
        </w:rPr>
        <w:t>Compute</w:t>
      </w:r>
      <w:r w:rsidR="00491F66" w:rsidRPr="00F76412">
        <w:rPr>
          <w:rFonts w:ascii="Times New Roman" w:hAnsi="Times New Roman" w:cs="Times New Roman"/>
        </w:rPr>
        <w:t xml:space="preserve"> EEG power averages for </w:t>
      </w:r>
      <w:r w:rsidR="00901BFA" w:rsidRPr="00F76412">
        <w:rPr>
          <w:rFonts w:ascii="Times New Roman" w:hAnsi="Times New Roman" w:cs="Times New Roman"/>
        </w:rPr>
        <w:t xml:space="preserve">regions of interest. </w:t>
      </w:r>
      <w:r w:rsidR="001F779C" w:rsidRPr="00F76412">
        <w:rPr>
          <w:rFonts w:ascii="Times New Roman" w:hAnsi="Times New Roman" w:cs="Times New Roman"/>
        </w:rPr>
        <w:t xml:space="preserve">Average good epochs </w:t>
      </w:r>
      <w:r w:rsidR="005E6F98" w:rsidRPr="00F76412">
        <w:rPr>
          <w:rFonts w:ascii="Times New Roman" w:hAnsi="Times New Roman" w:cs="Times New Roman"/>
        </w:rPr>
        <w:t>to yield average power values for each conditi</w:t>
      </w:r>
      <w:r w:rsidR="00CB6539" w:rsidRPr="00F76412">
        <w:rPr>
          <w:rFonts w:ascii="Times New Roman" w:hAnsi="Times New Roman" w:cs="Times New Roman"/>
        </w:rPr>
        <w:t>on, region, and frequency band</w:t>
      </w:r>
      <w:r w:rsidR="008807A7" w:rsidRPr="00F76412">
        <w:rPr>
          <w:rFonts w:ascii="Times New Roman" w:hAnsi="Times New Roman" w:cs="Times New Roman"/>
        </w:rPr>
        <w:t>.</w:t>
      </w:r>
      <w:r w:rsidR="00FB5381" w:rsidRPr="00F76412">
        <w:rPr>
          <w:rFonts w:ascii="Times New Roman" w:hAnsi="Times New Roman" w:cs="Times New Roman"/>
        </w:rPr>
        <w:t xml:space="preserve"> </w:t>
      </w:r>
      <w:r w:rsidR="00521F01" w:rsidRPr="00F76412">
        <w:rPr>
          <w:rFonts w:ascii="Times New Roman" w:hAnsi="Times New Roman" w:cs="Times New Roman"/>
        </w:rPr>
        <w:t>Log transform power values using the natural log.</w:t>
      </w:r>
    </w:p>
    <w:p w14:paraId="198B1D32" w14:textId="77777777" w:rsidR="006614B0" w:rsidRPr="00F76412" w:rsidRDefault="006614B0" w:rsidP="001A0C4A">
      <w:pPr>
        <w:pStyle w:val="ListParagraph"/>
        <w:ind w:left="0"/>
        <w:rPr>
          <w:rFonts w:ascii="Times New Roman" w:hAnsi="Times New Roman" w:cs="Times New Roman"/>
        </w:rPr>
      </w:pPr>
    </w:p>
    <w:p w14:paraId="2EA16CA6" w14:textId="01A20180" w:rsidR="0084769C" w:rsidRPr="00F76412" w:rsidRDefault="00FB538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For infants to have useable EEG data in a given condition, they </w:t>
      </w:r>
      <w:r w:rsidR="00643498" w:rsidRPr="00F76412">
        <w:rPr>
          <w:rFonts w:ascii="Times New Roman" w:hAnsi="Times New Roman" w:cs="Times New Roman"/>
        </w:rPr>
        <w:t xml:space="preserve">must </w:t>
      </w:r>
      <w:r w:rsidR="00801A96" w:rsidRPr="00F76412">
        <w:rPr>
          <w:rFonts w:ascii="Times New Roman" w:hAnsi="Times New Roman" w:cs="Times New Roman"/>
        </w:rPr>
        <w:t xml:space="preserve">have at least one </w:t>
      </w:r>
      <w:r w:rsidR="00801A96" w:rsidRPr="00F76412">
        <w:rPr>
          <w:rFonts w:ascii="Times New Roman" w:hAnsi="Times New Roman" w:cs="Times New Roman"/>
        </w:rPr>
        <w:t>useable 30 s</w:t>
      </w:r>
      <w:r w:rsidRPr="00F76412">
        <w:rPr>
          <w:rFonts w:ascii="Times New Roman" w:hAnsi="Times New Roman" w:cs="Times New Roman"/>
        </w:rPr>
        <w:t xml:space="preserve"> epoch of data in that condition</w:t>
      </w:r>
      <w:r w:rsidR="00F629FF" w:rsidRPr="00F76412">
        <w:rPr>
          <w:rFonts w:ascii="Times New Roman" w:hAnsi="Times New Roman" w:cs="Times New Roman"/>
        </w:rPr>
        <w:t>.</w:t>
      </w:r>
      <w:r w:rsidR="00521F01" w:rsidRPr="00F76412">
        <w:rPr>
          <w:rFonts w:ascii="Times New Roman" w:hAnsi="Times New Roman" w:cs="Times New Roman"/>
        </w:rPr>
        <w:t xml:space="preserve"> </w:t>
      </w:r>
      <w:r w:rsidR="0084769C" w:rsidRPr="00F76412">
        <w:rPr>
          <w:rFonts w:ascii="Times New Roman" w:hAnsi="Times New Roman" w:cs="Times New Roman"/>
        </w:rPr>
        <w:t xml:space="preserve">This protocol was developed using a high-density EEG system with liquid-saline based electrodes (see </w:t>
      </w:r>
      <w:r w:rsidR="000E23C8" w:rsidRPr="00F76412">
        <w:rPr>
          <w:rFonts w:ascii="Times New Roman" w:hAnsi="Times New Roman" w:cs="Times New Roman"/>
        </w:rPr>
        <w:t xml:space="preserve">the materials </w:t>
      </w:r>
      <w:r w:rsidR="0084769C" w:rsidRPr="00F76412">
        <w:rPr>
          <w:rFonts w:ascii="Times New Roman" w:hAnsi="Times New Roman" w:cs="Times New Roman"/>
        </w:rPr>
        <w:t xml:space="preserve">Table). Other EEG systems are appropriate, but specific steps may vary. </w:t>
      </w:r>
    </w:p>
    <w:p w14:paraId="1A4A1FD4" w14:textId="77777777" w:rsidR="0084769C" w:rsidRPr="00F76412" w:rsidRDefault="0084769C" w:rsidP="001A0C4A">
      <w:pPr>
        <w:jc w:val="both"/>
        <w:rPr>
          <w:rFonts w:ascii="Times New Roman" w:hAnsi="Times New Roman" w:cs="Times New Roman"/>
        </w:rPr>
      </w:pPr>
    </w:p>
    <w:p w14:paraId="46089B59" w14:textId="77777777" w:rsidR="000A3ED3" w:rsidRPr="00F76412" w:rsidRDefault="00FB5E31"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Coding of Infant Looking Behavior</w:t>
      </w:r>
      <w:r w:rsidR="00B945FE"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4hfmmoj68","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B945FE"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B945FE" w:rsidRPr="00F76412">
        <w:rPr>
          <w:rFonts w:ascii="Times New Roman" w:hAnsi="Times New Roman" w:cs="Times New Roman"/>
        </w:rPr>
        <w:fldChar w:fldCharType="end"/>
      </w:r>
    </w:p>
    <w:p w14:paraId="1DD3AEA9" w14:textId="77777777" w:rsidR="007628A7" w:rsidRPr="00F76412" w:rsidRDefault="007628A7" w:rsidP="001A0C4A">
      <w:pPr>
        <w:pStyle w:val="ListParagraph"/>
        <w:ind w:left="0"/>
        <w:contextualSpacing w:val="0"/>
        <w:jc w:val="both"/>
        <w:rPr>
          <w:rFonts w:ascii="Times New Roman" w:hAnsi="Times New Roman" w:cs="Times New Roman"/>
        </w:rPr>
      </w:pPr>
    </w:p>
    <w:p w14:paraId="1CA3E4D2" w14:textId="77777777" w:rsidR="00ED6BAC" w:rsidRPr="00F76412" w:rsidRDefault="003A00A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Use </w:t>
      </w:r>
      <w:r w:rsidR="0069122C" w:rsidRPr="00F76412">
        <w:rPr>
          <w:rFonts w:ascii="Times New Roman" w:hAnsi="Times New Roman" w:cs="Times New Roman"/>
        </w:rPr>
        <w:t xml:space="preserve">behavioral </w:t>
      </w:r>
      <w:r w:rsidR="005568E8" w:rsidRPr="00F76412">
        <w:rPr>
          <w:rFonts w:ascii="Times New Roman" w:hAnsi="Times New Roman" w:cs="Times New Roman"/>
        </w:rPr>
        <w:t>coding</w:t>
      </w:r>
      <w:r w:rsidRPr="00F76412">
        <w:rPr>
          <w:rFonts w:ascii="Times New Roman" w:hAnsi="Times New Roman" w:cs="Times New Roman"/>
        </w:rPr>
        <w:t xml:space="preserve"> software </w:t>
      </w:r>
      <w:r w:rsidR="00B3259B" w:rsidRPr="00F76412">
        <w:rPr>
          <w:rFonts w:ascii="Times New Roman" w:hAnsi="Times New Roman" w:cs="Times New Roman"/>
        </w:rPr>
        <w:t xml:space="preserve">with the ability </w:t>
      </w:r>
      <w:r w:rsidR="00DD0677" w:rsidRPr="00F76412">
        <w:rPr>
          <w:rFonts w:ascii="Times New Roman" w:hAnsi="Times New Roman" w:cs="Times New Roman"/>
        </w:rPr>
        <w:t>to code videos frame-by-frame (every 30</w:t>
      </w:r>
      <w:r w:rsidR="00DD0677" w:rsidRPr="00F76412">
        <w:rPr>
          <w:rFonts w:ascii="Times New Roman" w:hAnsi="Times New Roman" w:cs="Times New Roman"/>
          <w:vertAlign w:val="superscript"/>
        </w:rPr>
        <w:t>th</w:t>
      </w:r>
      <w:r w:rsidR="00DD0677" w:rsidRPr="00F76412">
        <w:rPr>
          <w:rFonts w:ascii="Times New Roman" w:hAnsi="Times New Roman" w:cs="Times New Roman"/>
        </w:rPr>
        <w:t xml:space="preserve"> of a sec</w:t>
      </w:r>
      <w:r w:rsidR="006C4546" w:rsidRPr="00F76412">
        <w:rPr>
          <w:rFonts w:ascii="Times New Roman" w:hAnsi="Times New Roman" w:cs="Times New Roman"/>
        </w:rPr>
        <w:t>ond</w:t>
      </w:r>
      <w:r w:rsidR="00DD0677" w:rsidRPr="00F76412">
        <w:rPr>
          <w:rFonts w:ascii="Times New Roman" w:hAnsi="Times New Roman" w:cs="Times New Roman"/>
        </w:rPr>
        <w:t xml:space="preserve">). </w:t>
      </w:r>
      <w:r w:rsidR="00545413" w:rsidRPr="00F76412">
        <w:rPr>
          <w:rFonts w:ascii="Times New Roman" w:hAnsi="Times New Roman" w:cs="Times New Roman"/>
        </w:rPr>
        <w:t xml:space="preserve">Add </w:t>
      </w:r>
      <w:r w:rsidR="002D52E1" w:rsidRPr="00F76412">
        <w:rPr>
          <w:rFonts w:ascii="Times New Roman" w:hAnsi="Times New Roman" w:cs="Times New Roman"/>
        </w:rPr>
        <w:t>codes to</w:t>
      </w:r>
      <w:r w:rsidR="00444FDA" w:rsidRPr="00F76412">
        <w:rPr>
          <w:rFonts w:ascii="Times New Roman" w:hAnsi="Times New Roman" w:cs="Times New Roman"/>
        </w:rPr>
        <w:t xml:space="preserve"> the</w:t>
      </w:r>
      <w:r w:rsidR="002E6A63" w:rsidRPr="00F76412">
        <w:rPr>
          <w:rFonts w:ascii="Times New Roman" w:hAnsi="Times New Roman" w:cs="Times New Roman"/>
        </w:rPr>
        <w:t xml:space="preserve"> video file </w:t>
      </w:r>
      <w:r w:rsidR="002D52E1" w:rsidRPr="00F76412">
        <w:rPr>
          <w:rFonts w:ascii="Times New Roman" w:hAnsi="Times New Roman" w:cs="Times New Roman"/>
        </w:rPr>
        <w:t xml:space="preserve">of each infant </w:t>
      </w:r>
      <w:r w:rsidR="00692F48" w:rsidRPr="00F76412">
        <w:rPr>
          <w:rFonts w:ascii="Times New Roman" w:hAnsi="Times New Roman" w:cs="Times New Roman"/>
        </w:rPr>
        <w:t xml:space="preserve">to mark when each </w:t>
      </w:r>
      <w:r w:rsidR="00206BC7" w:rsidRPr="00F76412">
        <w:rPr>
          <w:rFonts w:ascii="Times New Roman" w:hAnsi="Times New Roman" w:cs="Times New Roman"/>
        </w:rPr>
        <w:t>block</w:t>
      </w:r>
      <w:r w:rsidR="00692F48" w:rsidRPr="00F76412">
        <w:rPr>
          <w:rFonts w:ascii="Times New Roman" w:hAnsi="Times New Roman" w:cs="Times New Roman"/>
        </w:rPr>
        <w:t xml:space="preserve"> starts</w:t>
      </w:r>
      <w:r w:rsidR="006E20A9" w:rsidRPr="00F76412">
        <w:rPr>
          <w:rFonts w:ascii="Times New Roman" w:hAnsi="Times New Roman" w:cs="Times New Roman"/>
        </w:rPr>
        <w:t xml:space="preserve"> (</w:t>
      </w:r>
      <w:r w:rsidR="00ED6BAC" w:rsidRPr="00F76412">
        <w:rPr>
          <w:rFonts w:ascii="Times New Roman" w:hAnsi="Times New Roman" w:cs="Times New Roman"/>
        </w:rPr>
        <w:t xml:space="preserve">e.g. </w:t>
      </w:r>
      <w:r w:rsidR="006E20A9" w:rsidRPr="00F76412">
        <w:rPr>
          <w:rFonts w:ascii="Times New Roman" w:hAnsi="Times New Roman" w:cs="Times New Roman"/>
        </w:rPr>
        <w:t>use the bell sound that indicates block transitions in the paradigm)</w:t>
      </w:r>
      <w:r w:rsidR="00692F48" w:rsidRPr="00F76412">
        <w:rPr>
          <w:rFonts w:ascii="Times New Roman" w:hAnsi="Times New Roman" w:cs="Times New Roman"/>
        </w:rPr>
        <w:t xml:space="preserve">. </w:t>
      </w:r>
    </w:p>
    <w:p w14:paraId="4077D699" w14:textId="69B1E848" w:rsidR="000A3ED3" w:rsidRPr="00F76412" w:rsidRDefault="00ED6BAC"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206BC7" w:rsidRPr="00F76412">
        <w:rPr>
          <w:rFonts w:ascii="Times New Roman" w:hAnsi="Times New Roman" w:cs="Times New Roman"/>
        </w:rPr>
        <w:t xml:space="preserve">For the joint attention </w:t>
      </w:r>
      <w:r w:rsidR="005F359C" w:rsidRPr="00F76412">
        <w:rPr>
          <w:rFonts w:ascii="Times New Roman" w:hAnsi="Times New Roman" w:cs="Times New Roman"/>
        </w:rPr>
        <w:t>blocks</w:t>
      </w:r>
      <w:r w:rsidR="00C16C8D" w:rsidRPr="00F76412">
        <w:rPr>
          <w:rFonts w:ascii="Times New Roman" w:hAnsi="Times New Roman" w:cs="Times New Roman"/>
        </w:rPr>
        <w:t xml:space="preserve">, </w:t>
      </w:r>
      <w:r w:rsidR="007B452B" w:rsidRPr="00F76412">
        <w:rPr>
          <w:rFonts w:ascii="Times New Roman" w:hAnsi="Times New Roman" w:cs="Times New Roman"/>
        </w:rPr>
        <w:t>m</w:t>
      </w:r>
      <w:r w:rsidR="00D27DFC" w:rsidRPr="00F76412">
        <w:rPr>
          <w:rFonts w:ascii="Times New Roman" w:hAnsi="Times New Roman" w:cs="Times New Roman"/>
        </w:rPr>
        <w:t xml:space="preserve">ark the beginning of each trial </w:t>
      </w:r>
      <w:r w:rsidR="00086CCA" w:rsidRPr="00F76412">
        <w:rPr>
          <w:rFonts w:ascii="Times New Roman" w:hAnsi="Times New Roman" w:cs="Times New Roman"/>
        </w:rPr>
        <w:t xml:space="preserve">(use the trial onset sound that is in the paradigm) </w:t>
      </w:r>
      <w:r w:rsidR="00D27DFC" w:rsidRPr="00F76412">
        <w:rPr>
          <w:rFonts w:ascii="Times New Roman" w:hAnsi="Times New Roman" w:cs="Times New Roman"/>
        </w:rPr>
        <w:t>and the direction that the e</w:t>
      </w:r>
      <w:r w:rsidR="004C4E2C" w:rsidRPr="00F76412">
        <w:rPr>
          <w:rFonts w:ascii="Times New Roman" w:hAnsi="Times New Roman" w:cs="Times New Roman"/>
        </w:rPr>
        <w:t>xpe</w:t>
      </w:r>
      <w:r w:rsidR="001D0212" w:rsidRPr="00F76412">
        <w:rPr>
          <w:rFonts w:ascii="Times New Roman" w:hAnsi="Times New Roman" w:cs="Times New Roman"/>
        </w:rPr>
        <w:t>rimenter points</w:t>
      </w:r>
      <w:r w:rsidR="00C6248F" w:rsidRPr="00F76412">
        <w:rPr>
          <w:rFonts w:ascii="Times New Roman" w:hAnsi="Times New Roman" w:cs="Times New Roman"/>
        </w:rPr>
        <w:t xml:space="preserve"> (left or right; </w:t>
      </w:r>
      <w:r w:rsidR="003F065C" w:rsidRPr="00F76412">
        <w:rPr>
          <w:rFonts w:ascii="Times New Roman" w:hAnsi="Times New Roman" w:cs="Times New Roman"/>
        </w:rPr>
        <w:t>use</w:t>
      </w:r>
      <w:r w:rsidR="006608DF" w:rsidRPr="00F76412">
        <w:rPr>
          <w:rFonts w:ascii="Times New Roman" w:hAnsi="Times New Roman" w:cs="Times New Roman"/>
        </w:rPr>
        <w:t xml:space="preserve"> the </w:t>
      </w:r>
      <w:r w:rsidR="00F259DA" w:rsidRPr="00F76412">
        <w:rPr>
          <w:rFonts w:ascii="Times New Roman" w:hAnsi="Times New Roman" w:cs="Times New Roman"/>
        </w:rPr>
        <w:t xml:space="preserve">script which outlines which direction the experimenter points on each </w:t>
      </w:r>
      <w:r w:rsidR="00F606E3" w:rsidRPr="00F76412">
        <w:rPr>
          <w:rFonts w:ascii="Times New Roman" w:hAnsi="Times New Roman" w:cs="Times New Roman"/>
        </w:rPr>
        <w:t>trial)</w:t>
      </w:r>
      <w:r w:rsidR="00746038" w:rsidRPr="00F76412">
        <w:rPr>
          <w:rFonts w:ascii="Times New Roman" w:hAnsi="Times New Roman" w:cs="Times New Roman"/>
        </w:rPr>
        <w:t xml:space="preserve">. </w:t>
      </w:r>
    </w:p>
    <w:p w14:paraId="0BBD9705" w14:textId="77777777" w:rsidR="007628A7" w:rsidRPr="00F76412" w:rsidRDefault="007628A7" w:rsidP="001A0C4A">
      <w:pPr>
        <w:jc w:val="both"/>
        <w:rPr>
          <w:rFonts w:ascii="Times New Roman" w:hAnsi="Times New Roman" w:cs="Times New Roman"/>
        </w:rPr>
      </w:pPr>
    </w:p>
    <w:p w14:paraId="358C81DF" w14:textId="1F49113C" w:rsidR="00FD636E" w:rsidRPr="00F76412" w:rsidRDefault="001D0AC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Code where infants look during the social engagement</w:t>
      </w:r>
      <w:r w:rsidR="00FD2718" w:rsidRPr="00F76412">
        <w:rPr>
          <w:rFonts w:ascii="Times New Roman" w:hAnsi="Times New Roman" w:cs="Times New Roman"/>
        </w:rPr>
        <w:t xml:space="preserve"> and joint attention conditions.</w:t>
      </w:r>
      <w:r w:rsidR="00AF3554" w:rsidRPr="00F76412">
        <w:rPr>
          <w:rFonts w:ascii="Times New Roman" w:hAnsi="Times New Roman" w:cs="Times New Roman"/>
        </w:rPr>
        <w:t xml:space="preserve"> </w:t>
      </w:r>
    </w:p>
    <w:p w14:paraId="60A4A8D6" w14:textId="77777777" w:rsidR="00FD636E" w:rsidRPr="00F76412" w:rsidRDefault="00FD636E" w:rsidP="001A0C4A">
      <w:pPr>
        <w:pStyle w:val="ListParagraph"/>
        <w:ind w:left="0"/>
        <w:contextualSpacing w:val="0"/>
        <w:jc w:val="both"/>
        <w:rPr>
          <w:rFonts w:ascii="Times New Roman" w:hAnsi="Times New Roman" w:cs="Times New Roman"/>
        </w:rPr>
      </w:pPr>
    </w:p>
    <w:p w14:paraId="325AC43A" w14:textId="0D71D257" w:rsidR="008F2B85" w:rsidRPr="00F76412" w:rsidRDefault="00FD636E"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556CD0" w:rsidRPr="00F76412">
        <w:rPr>
          <w:rFonts w:ascii="Times New Roman" w:hAnsi="Times New Roman" w:cs="Times New Roman"/>
        </w:rPr>
        <w:t>For example</w:t>
      </w:r>
      <w:r w:rsidR="00841120" w:rsidRPr="00F76412">
        <w:rPr>
          <w:rFonts w:ascii="Times New Roman" w:hAnsi="Times New Roman" w:cs="Times New Roman"/>
        </w:rPr>
        <w:t>, in this study some of the</w:t>
      </w:r>
      <w:r w:rsidR="00556CD0" w:rsidRPr="00F76412">
        <w:rPr>
          <w:rFonts w:ascii="Times New Roman" w:hAnsi="Times New Roman" w:cs="Times New Roman"/>
        </w:rPr>
        <w:t xml:space="preserve"> c</w:t>
      </w:r>
      <w:r w:rsidR="00B24408" w:rsidRPr="00F76412">
        <w:rPr>
          <w:rFonts w:ascii="Times New Roman" w:hAnsi="Times New Roman" w:cs="Times New Roman"/>
        </w:rPr>
        <w:t>ode</w:t>
      </w:r>
      <w:r w:rsidR="00BD0017" w:rsidRPr="00F76412">
        <w:rPr>
          <w:rFonts w:ascii="Times New Roman" w:hAnsi="Times New Roman" w:cs="Times New Roman"/>
        </w:rPr>
        <w:t>s</w:t>
      </w:r>
      <w:r w:rsidR="00841120" w:rsidRPr="00F76412">
        <w:rPr>
          <w:rFonts w:ascii="Times New Roman" w:hAnsi="Times New Roman" w:cs="Times New Roman"/>
        </w:rPr>
        <w:t xml:space="preserve"> (or events)</w:t>
      </w:r>
      <w:r w:rsidR="00BD0017" w:rsidRPr="00F76412">
        <w:rPr>
          <w:rFonts w:ascii="Times New Roman" w:hAnsi="Times New Roman" w:cs="Times New Roman"/>
        </w:rPr>
        <w:t xml:space="preserve"> include</w:t>
      </w:r>
      <w:r w:rsidR="00841120" w:rsidRPr="00F76412">
        <w:rPr>
          <w:rFonts w:ascii="Times New Roman" w:hAnsi="Times New Roman" w:cs="Times New Roman"/>
        </w:rPr>
        <w:t>d:</w:t>
      </w:r>
      <w:r w:rsidR="00BD0017" w:rsidRPr="00F76412">
        <w:rPr>
          <w:rFonts w:ascii="Times New Roman" w:hAnsi="Times New Roman" w:cs="Times New Roman"/>
        </w:rPr>
        <w:t xml:space="preserve"> </w:t>
      </w:r>
      <w:r w:rsidR="00841120" w:rsidRPr="00F76412">
        <w:rPr>
          <w:rFonts w:ascii="Times New Roman" w:hAnsi="Times New Roman" w:cs="Times New Roman"/>
        </w:rPr>
        <w:t>“infant looking</w:t>
      </w:r>
      <w:r w:rsidR="00B24408" w:rsidRPr="00F76412">
        <w:rPr>
          <w:rFonts w:ascii="Times New Roman" w:hAnsi="Times New Roman" w:cs="Times New Roman"/>
        </w:rPr>
        <w:t xml:space="preserve"> at the left screen</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infant looking at the </w:t>
      </w:r>
      <w:r w:rsidR="00B24408" w:rsidRPr="00F76412">
        <w:rPr>
          <w:rFonts w:ascii="Times New Roman" w:hAnsi="Times New Roman" w:cs="Times New Roman"/>
        </w:rPr>
        <w:t>r</w:t>
      </w:r>
      <w:r w:rsidR="006D4B70" w:rsidRPr="00F76412">
        <w:rPr>
          <w:rFonts w:ascii="Times New Roman" w:hAnsi="Times New Roman" w:cs="Times New Roman"/>
        </w:rPr>
        <w:t>ight screen</w:t>
      </w:r>
      <w:r w:rsidR="00841120" w:rsidRPr="00F76412">
        <w:rPr>
          <w:rFonts w:ascii="Times New Roman" w:hAnsi="Times New Roman" w:cs="Times New Roman"/>
        </w:rPr>
        <w:t>”</w:t>
      </w:r>
      <w:r w:rsidR="006D4B70" w:rsidRPr="00F76412">
        <w:rPr>
          <w:rFonts w:ascii="Times New Roman" w:hAnsi="Times New Roman" w:cs="Times New Roman"/>
        </w:rPr>
        <w:t xml:space="preserve">, </w:t>
      </w:r>
      <w:r w:rsidR="00841120" w:rsidRPr="00F76412">
        <w:rPr>
          <w:rFonts w:ascii="Times New Roman" w:hAnsi="Times New Roman" w:cs="Times New Roman"/>
        </w:rPr>
        <w:t xml:space="preserve">“infant looking at the </w:t>
      </w:r>
      <w:r w:rsidR="006D4B70" w:rsidRPr="00F76412">
        <w:rPr>
          <w:rFonts w:ascii="Times New Roman" w:hAnsi="Times New Roman" w:cs="Times New Roman"/>
        </w:rPr>
        <w:t>experimenter</w:t>
      </w:r>
      <w:r w:rsidR="00841120" w:rsidRPr="00F76412">
        <w:rPr>
          <w:rFonts w:ascii="Times New Roman" w:hAnsi="Times New Roman" w:cs="Times New Roman"/>
        </w:rPr>
        <w:t>”</w:t>
      </w:r>
      <w:r w:rsidR="006D4B70" w:rsidRPr="00F76412">
        <w:rPr>
          <w:rFonts w:ascii="Times New Roman" w:hAnsi="Times New Roman" w:cs="Times New Roman"/>
        </w:rPr>
        <w:t xml:space="preserve">, </w:t>
      </w:r>
      <w:r w:rsidR="00841120" w:rsidRPr="00F76412">
        <w:rPr>
          <w:rFonts w:ascii="Times New Roman" w:hAnsi="Times New Roman" w:cs="Times New Roman"/>
        </w:rPr>
        <w:t xml:space="preserve">“infant looking at </w:t>
      </w:r>
      <w:r w:rsidR="006D4B70" w:rsidRPr="00F76412">
        <w:rPr>
          <w:rFonts w:ascii="Times New Roman" w:hAnsi="Times New Roman" w:cs="Times New Roman"/>
        </w:rPr>
        <w:t>parent</w:t>
      </w:r>
      <w:r w:rsidR="00B24408" w:rsidRPr="00F76412">
        <w:rPr>
          <w:rFonts w:ascii="Times New Roman" w:hAnsi="Times New Roman" w:cs="Times New Roman"/>
        </w:rPr>
        <w:t>’s face</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infant looking </w:t>
      </w:r>
      <w:r w:rsidR="00B24408" w:rsidRPr="00F76412">
        <w:rPr>
          <w:rFonts w:ascii="Times New Roman" w:hAnsi="Times New Roman" w:cs="Times New Roman"/>
        </w:rPr>
        <w:t>elsewhere</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e.g. when infant is looking </w:t>
      </w:r>
      <w:r w:rsidR="00B24408" w:rsidRPr="00F76412">
        <w:rPr>
          <w:rFonts w:ascii="Times New Roman" w:hAnsi="Times New Roman" w:cs="Times New Roman"/>
        </w:rPr>
        <w:t xml:space="preserve">anywhere other than the </w:t>
      </w:r>
      <w:r w:rsidR="001F5F7C" w:rsidRPr="00F76412">
        <w:rPr>
          <w:rFonts w:ascii="Times New Roman" w:hAnsi="Times New Roman" w:cs="Times New Roman"/>
        </w:rPr>
        <w:t>screens, experimenter, or parent</w:t>
      </w:r>
      <w:r w:rsidR="009148CF" w:rsidRPr="00F76412">
        <w:rPr>
          <w:rFonts w:ascii="Times New Roman" w:hAnsi="Times New Roman" w:cs="Times New Roman"/>
        </w:rPr>
        <w:t xml:space="preserve">), and </w:t>
      </w:r>
      <w:r w:rsidR="00841120" w:rsidRPr="00F76412">
        <w:rPr>
          <w:rFonts w:ascii="Times New Roman" w:hAnsi="Times New Roman" w:cs="Times New Roman"/>
        </w:rPr>
        <w:t>“</w:t>
      </w:r>
      <w:r w:rsidR="00425C53" w:rsidRPr="00F76412">
        <w:rPr>
          <w:rFonts w:ascii="Times New Roman" w:hAnsi="Times New Roman" w:cs="Times New Roman"/>
        </w:rPr>
        <w:t>missing</w:t>
      </w:r>
      <w:r w:rsidR="00841120" w:rsidRPr="00F76412">
        <w:rPr>
          <w:rFonts w:ascii="Times New Roman" w:hAnsi="Times New Roman" w:cs="Times New Roman"/>
        </w:rPr>
        <w:t>”</w:t>
      </w:r>
      <w:r w:rsidR="00B24408" w:rsidRPr="00F76412">
        <w:rPr>
          <w:rFonts w:ascii="Times New Roman" w:hAnsi="Times New Roman" w:cs="Times New Roman"/>
        </w:rPr>
        <w:t xml:space="preserve"> (when the infant was out of camera view).</w:t>
      </w:r>
      <w:r w:rsidR="00AA6DB3" w:rsidRPr="00F76412">
        <w:rPr>
          <w:rFonts w:ascii="Times New Roman" w:hAnsi="Times New Roman" w:cs="Times New Roman"/>
        </w:rPr>
        <w:t xml:space="preserve"> </w:t>
      </w:r>
      <w:r w:rsidR="003330C1" w:rsidRPr="00F76412">
        <w:rPr>
          <w:rFonts w:ascii="Times New Roman" w:hAnsi="Times New Roman" w:cs="Times New Roman"/>
        </w:rPr>
        <w:t>Train coders to a reliability threshold of .80 kappa and double code 20 % of videos to assess inter-rater reliability. Use coding software to assess the extent to which the two coders code the same looking behaviors with the same durations. Use a tolerance window of one sec</w:t>
      </w:r>
      <w:r w:rsidR="00846301" w:rsidRPr="00F76412">
        <w:rPr>
          <w:rFonts w:ascii="Times New Roman" w:hAnsi="Times New Roman" w:cs="Times New Roman"/>
        </w:rPr>
        <w:t>ond</w:t>
      </w:r>
      <w:r w:rsidR="003330C1" w:rsidRPr="00F76412">
        <w:rPr>
          <w:rFonts w:ascii="Times New Roman" w:hAnsi="Times New Roman" w:cs="Times New Roman"/>
        </w:rPr>
        <w:t xml:space="preserve"> so that onset or offset of looking behaviors within one sec</w:t>
      </w:r>
      <w:r w:rsidR="009215B4" w:rsidRPr="00F76412">
        <w:rPr>
          <w:rFonts w:ascii="Times New Roman" w:hAnsi="Times New Roman" w:cs="Times New Roman"/>
        </w:rPr>
        <w:t>ond</w:t>
      </w:r>
      <w:r w:rsidR="003330C1" w:rsidRPr="00F76412">
        <w:rPr>
          <w:rFonts w:ascii="Times New Roman" w:hAnsi="Times New Roman" w:cs="Times New Roman"/>
        </w:rPr>
        <w:t xml:space="preserve"> of each other will be scored as an agreement. </w:t>
      </w:r>
    </w:p>
    <w:p w14:paraId="3BEB4317" w14:textId="77777777" w:rsidR="004A3704" w:rsidRPr="00F76412" w:rsidRDefault="004A3704" w:rsidP="001A0C4A">
      <w:pPr>
        <w:jc w:val="both"/>
        <w:rPr>
          <w:rFonts w:ascii="Times New Roman" w:hAnsi="Times New Roman" w:cs="Times New Roman"/>
        </w:rPr>
      </w:pPr>
    </w:p>
    <w:p w14:paraId="157197BA" w14:textId="77777777" w:rsidR="00524CF2" w:rsidRPr="00F76412" w:rsidRDefault="00635AC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Quantify infant looking behavior </w:t>
      </w:r>
      <w:r w:rsidR="00815897" w:rsidRPr="00F76412">
        <w:rPr>
          <w:rFonts w:ascii="Times New Roman" w:hAnsi="Times New Roman" w:cs="Times New Roman"/>
        </w:rPr>
        <w:t xml:space="preserve">in </w:t>
      </w:r>
      <w:r w:rsidR="001915AD" w:rsidRPr="00F76412">
        <w:rPr>
          <w:rFonts w:ascii="Times New Roman" w:hAnsi="Times New Roman" w:cs="Times New Roman"/>
        </w:rPr>
        <w:t>t</w:t>
      </w:r>
      <w:r w:rsidR="00520CC3" w:rsidRPr="00F76412">
        <w:rPr>
          <w:rFonts w:ascii="Times New Roman" w:hAnsi="Times New Roman" w:cs="Times New Roman"/>
        </w:rPr>
        <w:t>he social engagement condition.</w:t>
      </w:r>
    </w:p>
    <w:p w14:paraId="48CD0098" w14:textId="77777777" w:rsidR="004A3704" w:rsidRPr="00F76412" w:rsidRDefault="004A3704" w:rsidP="001A0C4A">
      <w:pPr>
        <w:jc w:val="both"/>
        <w:rPr>
          <w:rFonts w:ascii="Times New Roman" w:hAnsi="Times New Roman" w:cs="Times New Roman"/>
        </w:rPr>
      </w:pPr>
    </w:p>
    <w:p w14:paraId="33E229C6" w14:textId="77777777" w:rsidR="00840E29" w:rsidRPr="00F76412" w:rsidRDefault="0025089C"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ut of </w:t>
      </w:r>
      <w:r w:rsidR="009A6EE9" w:rsidRPr="00F76412">
        <w:rPr>
          <w:rFonts w:ascii="Times New Roman" w:hAnsi="Times New Roman" w:cs="Times New Roman"/>
        </w:rPr>
        <w:t>total</w:t>
      </w:r>
      <w:r w:rsidR="00AC2FD4" w:rsidRPr="00F76412">
        <w:rPr>
          <w:rFonts w:ascii="Times New Roman" w:hAnsi="Times New Roman" w:cs="Times New Roman"/>
        </w:rPr>
        <w:t xml:space="preserve"> </w:t>
      </w:r>
      <w:r w:rsidR="00FD281B" w:rsidRPr="00F76412">
        <w:rPr>
          <w:rFonts w:ascii="Times New Roman" w:hAnsi="Times New Roman" w:cs="Times New Roman"/>
        </w:rPr>
        <w:t xml:space="preserve">time of the </w:t>
      </w:r>
      <w:r w:rsidR="00AC2FD4" w:rsidRPr="00F76412">
        <w:rPr>
          <w:rFonts w:ascii="Times New Roman" w:hAnsi="Times New Roman" w:cs="Times New Roman"/>
        </w:rPr>
        <w:t xml:space="preserve">social engagement </w:t>
      </w:r>
      <w:r w:rsidR="00677899" w:rsidRPr="00F76412">
        <w:rPr>
          <w:rFonts w:ascii="Times New Roman" w:hAnsi="Times New Roman" w:cs="Times New Roman"/>
        </w:rPr>
        <w:t>blocks</w:t>
      </w:r>
      <w:r w:rsidR="00674459" w:rsidRPr="00F76412">
        <w:rPr>
          <w:rFonts w:ascii="Times New Roman" w:hAnsi="Times New Roman" w:cs="Times New Roman"/>
        </w:rPr>
        <w:t>, compute the percent</w:t>
      </w:r>
      <w:r w:rsidR="00910463" w:rsidRPr="00F76412">
        <w:rPr>
          <w:rFonts w:ascii="Times New Roman" w:hAnsi="Times New Roman" w:cs="Times New Roman"/>
        </w:rPr>
        <w:t>age</w:t>
      </w:r>
      <w:r w:rsidR="00674459" w:rsidRPr="00F76412">
        <w:rPr>
          <w:rFonts w:ascii="Times New Roman" w:hAnsi="Times New Roman" w:cs="Times New Roman"/>
        </w:rPr>
        <w:t xml:space="preserve"> of time </w:t>
      </w:r>
      <w:r w:rsidR="006134DD" w:rsidRPr="00F76412">
        <w:rPr>
          <w:rFonts w:ascii="Times New Roman" w:hAnsi="Times New Roman" w:cs="Times New Roman"/>
        </w:rPr>
        <w:t xml:space="preserve">the infant looked at the experimenter </w:t>
      </w:r>
      <w:r w:rsidR="00FD2CFE" w:rsidRPr="00F76412">
        <w:rPr>
          <w:rFonts w:ascii="Times New Roman" w:hAnsi="Times New Roman" w:cs="Times New Roman"/>
        </w:rPr>
        <w:t>(time looking at the experimenter/total time of the social engagement blocks * 100).</w:t>
      </w:r>
      <w:r w:rsidR="005D01C7" w:rsidRPr="00F76412">
        <w:rPr>
          <w:rFonts w:ascii="Times New Roman" w:hAnsi="Times New Roman" w:cs="Times New Roman"/>
        </w:rPr>
        <w:t xml:space="preserve"> This variable indexes the extent to which the infant attended to the</w:t>
      </w:r>
      <w:r w:rsidR="00E433E8" w:rsidRPr="00F76412">
        <w:rPr>
          <w:rFonts w:ascii="Times New Roman" w:hAnsi="Times New Roman" w:cs="Times New Roman"/>
        </w:rPr>
        <w:t xml:space="preserve"> experimenter, thus </w:t>
      </w:r>
      <w:r w:rsidR="003E504F" w:rsidRPr="00F76412">
        <w:rPr>
          <w:rFonts w:ascii="Times New Roman" w:hAnsi="Times New Roman" w:cs="Times New Roman"/>
        </w:rPr>
        <w:t xml:space="preserve">engaging in the social engagement condition as intended. </w:t>
      </w:r>
    </w:p>
    <w:p w14:paraId="46FF5D2A" w14:textId="77777777" w:rsidR="004A3704" w:rsidRPr="00F76412" w:rsidRDefault="004A3704" w:rsidP="001A0C4A">
      <w:pPr>
        <w:jc w:val="both"/>
        <w:rPr>
          <w:rFonts w:ascii="Times New Roman" w:hAnsi="Times New Roman" w:cs="Times New Roman"/>
        </w:rPr>
      </w:pPr>
    </w:p>
    <w:p w14:paraId="51751BCF" w14:textId="77777777" w:rsidR="003450BE" w:rsidRPr="00F76412" w:rsidRDefault="002352A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Quantify infant looking behavior</w:t>
      </w:r>
      <w:r w:rsidR="00B64959" w:rsidRPr="00F76412">
        <w:rPr>
          <w:rFonts w:ascii="Times New Roman" w:hAnsi="Times New Roman" w:cs="Times New Roman"/>
        </w:rPr>
        <w:t xml:space="preserve"> in</w:t>
      </w:r>
      <w:r w:rsidR="008A6155" w:rsidRPr="00F76412">
        <w:rPr>
          <w:rFonts w:ascii="Times New Roman" w:hAnsi="Times New Roman" w:cs="Times New Roman"/>
        </w:rPr>
        <w:t xml:space="preserve"> the joint attention condition.</w:t>
      </w:r>
    </w:p>
    <w:p w14:paraId="151F299D" w14:textId="77777777" w:rsidR="004A63AC" w:rsidRPr="00F76412" w:rsidRDefault="004A63AC" w:rsidP="001A0C4A">
      <w:pPr>
        <w:pStyle w:val="ListParagraph"/>
        <w:ind w:left="0"/>
        <w:contextualSpacing w:val="0"/>
        <w:jc w:val="both"/>
        <w:rPr>
          <w:rFonts w:ascii="Times New Roman" w:hAnsi="Times New Roman" w:cs="Times New Roman"/>
        </w:rPr>
      </w:pPr>
    </w:p>
    <w:p w14:paraId="13E5D563" w14:textId="77777777" w:rsidR="003450BE" w:rsidRPr="00F76412" w:rsidRDefault="006263CD"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A</w:t>
      </w:r>
      <w:r w:rsidR="001E1BEC" w:rsidRPr="00F76412">
        <w:rPr>
          <w:rFonts w:ascii="Times New Roman" w:hAnsi="Times New Roman" w:cs="Times New Roman"/>
        </w:rPr>
        <w:t>sses</w:t>
      </w:r>
      <w:r w:rsidR="00A00ABB" w:rsidRPr="00F76412">
        <w:rPr>
          <w:rFonts w:ascii="Times New Roman" w:hAnsi="Times New Roman" w:cs="Times New Roman"/>
        </w:rPr>
        <w:t>s the percent</w:t>
      </w:r>
      <w:r w:rsidR="00583F3A" w:rsidRPr="00F76412">
        <w:rPr>
          <w:rFonts w:ascii="Times New Roman" w:hAnsi="Times New Roman" w:cs="Times New Roman"/>
        </w:rPr>
        <w:t>age</w:t>
      </w:r>
      <w:r w:rsidR="00A00ABB" w:rsidRPr="00F76412">
        <w:rPr>
          <w:rFonts w:ascii="Times New Roman" w:hAnsi="Times New Roman" w:cs="Times New Roman"/>
        </w:rPr>
        <w:t xml:space="preserve"> of time the</w:t>
      </w:r>
      <w:r w:rsidRPr="00F76412">
        <w:rPr>
          <w:rFonts w:ascii="Times New Roman" w:hAnsi="Times New Roman" w:cs="Times New Roman"/>
        </w:rPr>
        <w:t xml:space="preserve"> infant followed</w:t>
      </w:r>
      <w:r w:rsidR="001E1BEC" w:rsidRPr="00F76412">
        <w:rPr>
          <w:rFonts w:ascii="Times New Roman" w:hAnsi="Times New Roman" w:cs="Times New Roman"/>
        </w:rPr>
        <w:t xml:space="preserve"> th</w:t>
      </w:r>
      <w:r w:rsidR="000E1E40" w:rsidRPr="00F76412">
        <w:rPr>
          <w:rFonts w:ascii="Times New Roman" w:hAnsi="Times New Roman" w:cs="Times New Roman"/>
        </w:rPr>
        <w:t xml:space="preserve">e </w:t>
      </w:r>
      <w:r w:rsidRPr="00F76412">
        <w:rPr>
          <w:rFonts w:ascii="Times New Roman" w:hAnsi="Times New Roman" w:cs="Times New Roman"/>
        </w:rPr>
        <w:t xml:space="preserve">experimenter’s point and gaze. </w:t>
      </w:r>
    </w:p>
    <w:p w14:paraId="6A28A2EC" w14:textId="77777777" w:rsidR="004A63AC" w:rsidRPr="00F76412" w:rsidRDefault="004A63AC" w:rsidP="001A0C4A">
      <w:pPr>
        <w:pStyle w:val="ListParagraph"/>
        <w:ind w:left="0"/>
        <w:contextualSpacing w:val="0"/>
        <w:jc w:val="both"/>
        <w:rPr>
          <w:rFonts w:ascii="Times New Roman" w:hAnsi="Times New Roman" w:cs="Times New Roman"/>
        </w:rPr>
      </w:pPr>
    </w:p>
    <w:p w14:paraId="380408E0" w14:textId="77777777" w:rsidR="002E67A6" w:rsidRPr="00F76412" w:rsidRDefault="000A3903"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S</w:t>
      </w:r>
      <w:r w:rsidR="00AE2DC5" w:rsidRPr="00F76412">
        <w:rPr>
          <w:rFonts w:ascii="Times New Roman" w:hAnsi="Times New Roman" w:cs="Times New Roman"/>
        </w:rPr>
        <w:t>elect the time</w:t>
      </w:r>
      <w:r w:rsidR="00294A4C" w:rsidRPr="00F76412">
        <w:rPr>
          <w:rFonts w:ascii="Times New Roman" w:hAnsi="Times New Roman" w:cs="Times New Roman"/>
        </w:rPr>
        <w:t xml:space="preserve"> in seconds</w:t>
      </w:r>
      <w:r w:rsidR="006B2173" w:rsidRPr="00F76412">
        <w:rPr>
          <w:rFonts w:ascii="Times New Roman" w:hAnsi="Times New Roman" w:cs="Times New Roman"/>
        </w:rPr>
        <w:t xml:space="preserve"> of the video</w:t>
      </w:r>
      <w:r w:rsidR="00AE2DC5" w:rsidRPr="00F76412">
        <w:rPr>
          <w:rFonts w:ascii="Times New Roman" w:hAnsi="Times New Roman" w:cs="Times New Roman"/>
        </w:rPr>
        <w:t xml:space="preserve"> </w:t>
      </w:r>
      <w:r w:rsidR="00E639F8" w:rsidRPr="00F76412">
        <w:rPr>
          <w:rFonts w:ascii="Times New Roman" w:hAnsi="Times New Roman" w:cs="Times New Roman"/>
        </w:rPr>
        <w:t>when</w:t>
      </w:r>
      <w:r w:rsidR="00AE2DC5" w:rsidRPr="00F76412">
        <w:rPr>
          <w:rFonts w:ascii="Times New Roman" w:hAnsi="Times New Roman" w:cs="Times New Roman"/>
        </w:rPr>
        <w:t xml:space="preserve"> the experimenter pointed left. Within </w:t>
      </w:r>
      <w:r w:rsidR="007A3C18" w:rsidRPr="00F76412">
        <w:rPr>
          <w:rFonts w:ascii="Times New Roman" w:hAnsi="Times New Roman" w:cs="Times New Roman"/>
        </w:rPr>
        <w:t>that</w:t>
      </w:r>
      <w:r w:rsidR="003820F0" w:rsidRPr="00F76412">
        <w:rPr>
          <w:rFonts w:ascii="Times New Roman" w:hAnsi="Times New Roman" w:cs="Times New Roman"/>
        </w:rPr>
        <w:t xml:space="preserve"> time</w:t>
      </w:r>
      <w:r w:rsidR="001813EC" w:rsidRPr="00F76412">
        <w:rPr>
          <w:rFonts w:ascii="Times New Roman" w:hAnsi="Times New Roman" w:cs="Times New Roman"/>
        </w:rPr>
        <w:t xml:space="preserve"> </w:t>
      </w:r>
      <w:r w:rsidR="00EA4095" w:rsidRPr="00F76412">
        <w:rPr>
          <w:rFonts w:ascii="Times New Roman" w:hAnsi="Times New Roman" w:cs="Times New Roman"/>
        </w:rPr>
        <w:t>window</w:t>
      </w:r>
      <w:r w:rsidR="003820F0" w:rsidRPr="00F76412">
        <w:rPr>
          <w:rFonts w:ascii="Times New Roman" w:hAnsi="Times New Roman" w:cs="Times New Roman"/>
        </w:rPr>
        <w:t xml:space="preserve">, </w:t>
      </w:r>
      <w:r w:rsidR="00484279" w:rsidRPr="00F76412">
        <w:rPr>
          <w:rFonts w:ascii="Times New Roman" w:hAnsi="Times New Roman" w:cs="Times New Roman"/>
        </w:rPr>
        <w:t xml:space="preserve">compute the </w:t>
      </w:r>
      <w:r w:rsidR="000B03CE" w:rsidRPr="00F76412">
        <w:rPr>
          <w:rFonts w:ascii="Times New Roman" w:hAnsi="Times New Roman" w:cs="Times New Roman"/>
        </w:rPr>
        <w:t xml:space="preserve">time the infant looked </w:t>
      </w:r>
      <w:r w:rsidR="00170161" w:rsidRPr="00F76412">
        <w:rPr>
          <w:rFonts w:ascii="Times New Roman" w:hAnsi="Times New Roman" w:cs="Times New Roman"/>
        </w:rPr>
        <w:t>at the l</w:t>
      </w:r>
      <w:r w:rsidR="004A517C" w:rsidRPr="00F76412">
        <w:rPr>
          <w:rFonts w:ascii="Times New Roman" w:hAnsi="Times New Roman" w:cs="Times New Roman"/>
        </w:rPr>
        <w:t xml:space="preserve">eft screen and the right screen. </w:t>
      </w:r>
      <w:r w:rsidR="003D4661" w:rsidRPr="00F76412">
        <w:rPr>
          <w:rFonts w:ascii="Times New Roman" w:hAnsi="Times New Roman" w:cs="Times New Roman"/>
        </w:rPr>
        <w:t>N</w:t>
      </w:r>
      <w:r w:rsidR="006728FB" w:rsidRPr="00F76412">
        <w:rPr>
          <w:rFonts w:ascii="Times New Roman" w:hAnsi="Times New Roman" w:cs="Times New Roman"/>
        </w:rPr>
        <w:t xml:space="preserve">ext, select the time when </w:t>
      </w:r>
      <w:r w:rsidR="001411BC" w:rsidRPr="00F76412">
        <w:rPr>
          <w:rFonts w:ascii="Times New Roman" w:hAnsi="Times New Roman" w:cs="Times New Roman"/>
        </w:rPr>
        <w:t xml:space="preserve">the experimenter pointed right and compute the time the infant looked at the left screen and the right screen. </w:t>
      </w:r>
    </w:p>
    <w:p w14:paraId="475307FE" w14:textId="77777777" w:rsidR="00B9209C" w:rsidRPr="00F76412" w:rsidRDefault="00B9209C" w:rsidP="001A0C4A">
      <w:pPr>
        <w:pStyle w:val="ListParagraph"/>
        <w:ind w:left="0"/>
        <w:contextualSpacing w:val="0"/>
        <w:jc w:val="both"/>
        <w:rPr>
          <w:rFonts w:ascii="Times New Roman" w:hAnsi="Times New Roman" w:cs="Times New Roman"/>
        </w:rPr>
      </w:pPr>
    </w:p>
    <w:p w14:paraId="1F48E2C1" w14:textId="788360DA" w:rsidR="00ED65AD" w:rsidRPr="00F76412" w:rsidRDefault="00592B4B"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um </w:t>
      </w:r>
      <w:r w:rsidR="003D5C54" w:rsidRPr="00F76412">
        <w:rPr>
          <w:rFonts w:ascii="Times New Roman" w:hAnsi="Times New Roman" w:cs="Times New Roman"/>
        </w:rPr>
        <w:t>the time the infan</w:t>
      </w:r>
      <w:r w:rsidR="002318FD" w:rsidRPr="00F76412">
        <w:rPr>
          <w:rFonts w:ascii="Times New Roman" w:hAnsi="Times New Roman" w:cs="Times New Roman"/>
        </w:rPr>
        <w:t>t looked at the correct screen (</w:t>
      </w:r>
      <w:r w:rsidR="006227E6" w:rsidRPr="00F76412">
        <w:rPr>
          <w:rFonts w:ascii="Times New Roman" w:hAnsi="Times New Roman" w:cs="Times New Roman"/>
        </w:rPr>
        <w:t xml:space="preserve">i.e. </w:t>
      </w:r>
      <w:r w:rsidR="00C62672" w:rsidRPr="00F76412">
        <w:rPr>
          <w:rFonts w:ascii="Times New Roman" w:hAnsi="Times New Roman" w:cs="Times New Roman"/>
        </w:rPr>
        <w:t xml:space="preserve">the time when the experimenter </w:t>
      </w:r>
      <w:r w:rsidR="00835281" w:rsidRPr="00F76412">
        <w:rPr>
          <w:rFonts w:ascii="Times New Roman" w:hAnsi="Times New Roman" w:cs="Times New Roman"/>
        </w:rPr>
        <w:t xml:space="preserve">pointed left </w:t>
      </w:r>
      <w:r w:rsidR="00C55685" w:rsidRPr="00F76412">
        <w:rPr>
          <w:rFonts w:ascii="Times New Roman" w:hAnsi="Times New Roman" w:cs="Times New Roman"/>
        </w:rPr>
        <w:t xml:space="preserve">and the infant looked at the left screen </w:t>
      </w:r>
      <w:r w:rsidR="00835281" w:rsidRPr="00F76412">
        <w:rPr>
          <w:rFonts w:ascii="Times New Roman" w:hAnsi="Times New Roman" w:cs="Times New Roman"/>
        </w:rPr>
        <w:t xml:space="preserve">and the </w:t>
      </w:r>
      <w:r w:rsidR="00956AA6" w:rsidRPr="00F76412">
        <w:rPr>
          <w:rFonts w:ascii="Times New Roman" w:hAnsi="Times New Roman" w:cs="Times New Roman"/>
        </w:rPr>
        <w:t xml:space="preserve">time when the </w:t>
      </w:r>
      <w:r w:rsidR="004F682C" w:rsidRPr="00F76412">
        <w:rPr>
          <w:rFonts w:ascii="Times New Roman" w:hAnsi="Times New Roman" w:cs="Times New Roman"/>
        </w:rPr>
        <w:t>experimenter pointed right and the infant looked at the right screen</w:t>
      </w:r>
      <w:r w:rsidR="003E2F81" w:rsidRPr="00F76412">
        <w:rPr>
          <w:rFonts w:ascii="Times New Roman" w:hAnsi="Times New Roman" w:cs="Times New Roman"/>
        </w:rPr>
        <w:t>)</w:t>
      </w:r>
      <w:r w:rsidR="004F682C" w:rsidRPr="00F76412">
        <w:rPr>
          <w:rFonts w:ascii="Times New Roman" w:hAnsi="Times New Roman" w:cs="Times New Roman"/>
        </w:rPr>
        <w:t xml:space="preserve">. </w:t>
      </w:r>
    </w:p>
    <w:p w14:paraId="5E8CC4BB" w14:textId="77777777" w:rsidR="003E2CD0" w:rsidRPr="00F76412" w:rsidRDefault="003E2CD0" w:rsidP="001A0C4A">
      <w:pPr>
        <w:jc w:val="both"/>
        <w:rPr>
          <w:rFonts w:ascii="Times New Roman" w:hAnsi="Times New Roman" w:cs="Times New Roman"/>
        </w:rPr>
      </w:pPr>
    </w:p>
    <w:p w14:paraId="484ECA7D" w14:textId="5D5A3257" w:rsidR="0075302C" w:rsidRPr="00F76412" w:rsidRDefault="00592B4B"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um </w:t>
      </w:r>
      <w:r w:rsidR="00364F6F" w:rsidRPr="00F76412">
        <w:rPr>
          <w:rFonts w:ascii="Times New Roman" w:hAnsi="Times New Roman" w:cs="Times New Roman"/>
        </w:rPr>
        <w:t>the time the infant</w:t>
      </w:r>
      <w:r w:rsidR="00AB6D0D" w:rsidRPr="00F76412">
        <w:rPr>
          <w:rFonts w:ascii="Times New Roman" w:hAnsi="Times New Roman" w:cs="Times New Roman"/>
        </w:rPr>
        <w:t xml:space="preserve"> looked at the incorrect screen</w:t>
      </w:r>
      <w:r w:rsidR="00364F6F" w:rsidRPr="00F76412">
        <w:rPr>
          <w:rFonts w:ascii="Times New Roman" w:hAnsi="Times New Roman" w:cs="Times New Roman"/>
        </w:rPr>
        <w:t xml:space="preserve"> </w:t>
      </w:r>
      <w:r w:rsidR="00AB6D0D" w:rsidRPr="00F76412">
        <w:rPr>
          <w:rFonts w:ascii="Times New Roman" w:hAnsi="Times New Roman" w:cs="Times New Roman"/>
        </w:rPr>
        <w:t xml:space="preserve">(i.e. </w:t>
      </w:r>
      <w:r w:rsidR="00364F6F" w:rsidRPr="00F76412">
        <w:rPr>
          <w:rFonts w:ascii="Times New Roman" w:hAnsi="Times New Roman" w:cs="Times New Roman"/>
        </w:rPr>
        <w:t xml:space="preserve">the time </w:t>
      </w:r>
      <w:r w:rsidR="00A93562" w:rsidRPr="00F76412">
        <w:rPr>
          <w:rFonts w:ascii="Times New Roman" w:hAnsi="Times New Roman" w:cs="Times New Roman"/>
        </w:rPr>
        <w:t>when the experimenter pointed left and the infant looked at the right screen and the time when the experimenter pointed right and the infant looked at the left screen</w:t>
      </w:r>
      <w:r w:rsidR="005D62B1" w:rsidRPr="00F76412">
        <w:rPr>
          <w:rFonts w:ascii="Times New Roman" w:hAnsi="Times New Roman" w:cs="Times New Roman"/>
        </w:rPr>
        <w:t>)</w:t>
      </w:r>
      <w:r w:rsidR="00A93562" w:rsidRPr="00F76412">
        <w:rPr>
          <w:rFonts w:ascii="Times New Roman" w:hAnsi="Times New Roman" w:cs="Times New Roman"/>
        </w:rPr>
        <w:t xml:space="preserve">. </w:t>
      </w:r>
    </w:p>
    <w:p w14:paraId="5DFC515E" w14:textId="77777777" w:rsidR="006B0B05" w:rsidRPr="00F76412" w:rsidRDefault="006B0B05" w:rsidP="001A0C4A">
      <w:pPr>
        <w:jc w:val="both"/>
        <w:rPr>
          <w:rFonts w:ascii="Times New Roman" w:hAnsi="Times New Roman" w:cs="Times New Roman"/>
        </w:rPr>
      </w:pPr>
    </w:p>
    <w:p w14:paraId="36F2C8BF" w14:textId="77777777" w:rsidR="00593824" w:rsidRPr="00F76412" w:rsidRDefault="0098300C"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Compute the percent</w:t>
      </w:r>
      <w:r w:rsidR="000B1D84" w:rsidRPr="00F76412">
        <w:rPr>
          <w:rFonts w:ascii="Times New Roman" w:hAnsi="Times New Roman" w:cs="Times New Roman"/>
        </w:rPr>
        <w:t>age</w:t>
      </w:r>
      <w:r w:rsidRPr="00F76412">
        <w:rPr>
          <w:rFonts w:ascii="Times New Roman" w:hAnsi="Times New Roman" w:cs="Times New Roman"/>
        </w:rPr>
        <w:t xml:space="preserve"> </w:t>
      </w:r>
      <w:r w:rsidR="00D21BEF" w:rsidRPr="00F76412">
        <w:rPr>
          <w:rFonts w:ascii="Times New Roman" w:hAnsi="Times New Roman" w:cs="Times New Roman"/>
        </w:rPr>
        <w:t xml:space="preserve">of time </w:t>
      </w:r>
      <w:r w:rsidRPr="00F76412">
        <w:rPr>
          <w:rFonts w:ascii="Times New Roman" w:hAnsi="Times New Roman" w:cs="Times New Roman"/>
        </w:rPr>
        <w:t xml:space="preserve">that </w:t>
      </w:r>
      <w:r w:rsidR="00D80984" w:rsidRPr="00F76412">
        <w:rPr>
          <w:rFonts w:ascii="Times New Roman" w:hAnsi="Times New Roman" w:cs="Times New Roman"/>
        </w:rPr>
        <w:t xml:space="preserve">the </w:t>
      </w:r>
      <w:r w:rsidR="00EB6346" w:rsidRPr="00F76412">
        <w:rPr>
          <w:rFonts w:ascii="Times New Roman" w:hAnsi="Times New Roman" w:cs="Times New Roman"/>
        </w:rPr>
        <w:t>infant looked at the correct screen and the incorrect screen, o</w:t>
      </w:r>
      <w:r w:rsidR="003D1AE6" w:rsidRPr="00F76412">
        <w:rPr>
          <w:rFonts w:ascii="Times New Roman" w:hAnsi="Times New Roman" w:cs="Times New Roman"/>
        </w:rPr>
        <w:t xml:space="preserve">ut of the total looking time </w:t>
      </w:r>
      <w:r w:rsidR="00A33BEC" w:rsidRPr="00F76412">
        <w:rPr>
          <w:rFonts w:ascii="Times New Roman" w:hAnsi="Times New Roman" w:cs="Times New Roman"/>
        </w:rPr>
        <w:t>for the joint attention blocks.</w:t>
      </w:r>
      <w:r w:rsidR="0063754D" w:rsidRPr="00F76412">
        <w:rPr>
          <w:rFonts w:ascii="Times New Roman" w:hAnsi="Times New Roman" w:cs="Times New Roman"/>
        </w:rPr>
        <w:t xml:space="preserve"> This variable indexes the extent to which the infant </w:t>
      </w:r>
      <w:r w:rsidR="003555D9" w:rsidRPr="00F76412">
        <w:rPr>
          <w:rFonts w:ascii="Times New Roman" w:hAnsi="Times New Roman" w:cs="Times New Roman"/>
        </w:rPr>
        <w:t xml:space="preserve">accurately followed the experimenter’s </w:t>
      </w:r>
      <w:r w:rsidR="002965BA" w:rsidRPr="00F76412">
        <w:rPr>
          <w:rFonts w:ascii="Times New Roman" w:hAnsi="Times New Roman" w:cs="Times New Roman"/>
        </w:rPr>
        <w:t>bids for joint attention.</w:t>
      </w:r>
      <w:r w:rsidR="003555D9" w:rsidRPr="00F76412">
        <w:rPr>
          <w:rFonts w:ascii="Times New Roman" w:hAnsi="Times New Roman" w:cs="Times New Roman"/>
        </w:rPr>
        <w:t xml:space="preserve"> </w:t>
      </w:r>
    </w:p>
    <w:p w14:paraId="6E35152B" w14:textId="77777777" w:rsidR="00532314" w:rsidRPr="00F76412" w:rsidRDefault="00532314" w:rsidP="001A0C4A">
      <w:pPr>
        <w:jc w:val="both"/>
        <w:rPr>
          <w:rFonts w:ascii="Times New Roman" w:hAnsi="Times New Roman" w:cs="Times New Roman"/>
        </w:rPr>
      </w:pPr>
    </w:p>
    <w:p w14:paraId="3E441EA1" w14:textId="77777777" w:rsidR="00593824" w:rsidRPr="00F76412" w:rsidRDefault="00D46CD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C</w:t>
      </w:r>
      <w:r w:rsidR="00F102CB" w:rsidRPr="00F76412">
        <w:rPr>
          <w:rFonts w:ascii="Times New Roman" w:hAnsi="Times New Roman" w:cs="Times New Roman"/>
        </w:rPr>
        <w:t>ompute the percent</w:t>
      </w:r>
      <w:r w:rsidR="006B6902" w:rsidRPr="00F76412">
        <w:rPr>
          <w:rFonts w:ascii="Times New Roman" w:hAnsi="Times New Roman" w:cs="Times New Roman"/>
        </w:rPr>
        <w:t>age</w:t>
      </w:r>
      <w:r w:rsidR="00F102CB" w:rsidRPr="00F76412">
        <w:rPr>
          <w:rFonts w:ascii="Times New Roman" w:hAnsi="Times New Roman" w:cs="Times New Roman"/>
        </w:rPr>
        <w:t xml:space="preserve"> of time out of the joint attention blocks that the infant looked at the experimenter</w:t>
      </w:r>
      <w:r w:rsidR="00134F0C" w:rsidRPr="00F76412">
        <w:rPr>
          <w:rFonts w:ascii="Times New Roman" w:hAnsi="Times New Roman" w:cs="Times New Roman"/>
        </w:rPr>
        <w:t>.</w:t>
      </w:r>
      <w:r w:rsidR="00F102CB" w:rsidRPr="00F76412">
        <w:rPr>
          <w:rFonts w:ascii="Times New Roman" w:hAnsi="Times New Roman" w:cs="Times New Roman"/>
        </w:rPr>
        <w:t xml:space="preserve"> </w:t>
      </w:r>
      <w:r w:rsidR="00747FB1" w:rsidRPr="00F76412">
        <w:rPr>
          <w:rFonts w:ascii="Times New Roman" w:hAnsi="Times New Roman" w:cs="Times New Roman"/>
        </w:rPr>
        <w:t xml:space="preserve"> </w:t>
      </w:r>
    </w:p>
    <w:p w14:paraId="7AFAECB2" w14:textId="77777777" w:rsidR="000F0E8E" w:rsidRPr="00F76412" w:rsidRDefault="000F0E8E" w:rsidP="001A0C4A">
      <w:pPr>
        <w:jc w:val="both"/>
        <w:rPr>
          <w:rFonts w:ascii="Times New Roman" w:hAnsi="Times New Roman" w:cs="Times New Roman"/>
        </w:rPr>
      </w:pPr>
    </w:p>
    <w:p w14:paraId="710F1BFB" w14:textId="5657EBA4" w:rsidR="001E1BEC" w:rsidRPr="00F76412" w:rsidRDefault="00A46B62"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S</w:t>
      </w:r>
      <w:r w:rsidR="00A146D4" w:rsidRPr="00F76412">
        <w:rPr>
          <w:rFonts w:ascii="Times New Roman" w:hAnsi="Times New Roman" w:cs="Times New Roman"/>
        </w:rPr>
        <w:t>um</w:t>
      </w:r>
      <w:r w:rsidR="00AD7146" w:rsidRPr="00F76412">
        <w:rPr>
          <w:rFonts w:ascii="Times New Roman" w:hAnsi="Times New Roman" w:cs="Times New Roman"/>
        </w:rPr>
        <w:t xml:space="preserve"> the percent</w:t>
      </w:r>
      <w:r w:rsidR="002817CA" w:rsidRPr="00F76412">
        <w:rPr>
          <w:rFonts w:ascii="Times New Roman" w:hAnsi="Times New Roman" w:cs="Times New Roman"/>
        </w:rPr>
        <w:t>age</w:t>
      </w:r>
      <w:r w:rsidR="00166D5E" w:rsidRPr="00F76412">
        <w:rPr>
          <w:rFonts w:ascii="Times New Roman" w:hAnsi="Times New Roman" w:cs="Times New Roman"/>
        </w:rPr>
        <w:t xml:space="preserve"> of time the infant spent looking at the</w:t>
      </w:r>
      <w:r w:rsidR="004571AF" w:rsidRPr="00F76412">
        <w:rPr>
          <w:rFonts w:ascii="Times New Roman" w:hAnsi="Times New Roman" w:cs="Times New Roman"/>
        </w:rPr>
        <w:t xml:space="preserve"> correct screen and the </w:t>
      </w:r>
      <w:r w:rsidR="00166D5E" w:rsidRPr="00F76412">
        <w:rPr>
          <w:rFonts w:ascii="Times New Roman" w:hAnsi="Times New Roman" w:cs="Times New Roman"/>
        </w:rPr>
        <w:t>experimente</w:t>
      </w:r>
      <w:r w:rsidR="00A146D4" w:rsidRPr="00F76412">
        <w:rPr>
          <w:rFonts w:ascii="Times New Roman" w:hAnsi="Times New Roman" w:cs="Times New Roman"/>
        </w:rPr>
        <w:t>r.</w:t>
      </w:r>
      <w:r w:rsidR="002D0A46" w:rsidRPr="00F76412">
        <w:rPr>
          <w:rFonts w:ascii="Times New Roman" w:hAnsi="Times New Roman" w:cs="Times New Roman"/>
        </w:rPr>
        <w:t xml:space="preserve"> </w:t>
      </w:r>
      <w:r w:rsidR="00624070" w:rsidRPr="00F76412">
        <w:rPr>
          <w:rFonts w:ascii="Times New Roman" w:hAnsi="Times New Roman" w:cs="Times New Roman"/>
        </w:rPr>
        <w:t xml:space="preserve">This variable indexes the extent to which the infant </w:t>
      </w:r>
      <w:r w:rsidR="002D0A46" w:rsidRPr="00F76412">
        <w:rPr>
          <w:rFonts w:ascii="Times New Roman" w:hAnsi="Times New Roman" w:cs="Times New Roman"/>
        </w:rPr>
        <w:t>eng</w:t>
      </w:r>
      <w:r w:rsidR="009165A1" w:rsidRPr="00F76412">
        <w:rPr>
          <w:rFonts w:ascii="Times New Roman" w:hAnsi="Times New Roman" w:cs="Times New Roman"/>
        </w:rPr>
        <w:t xml:space="preserve">aged in </w:t>
      </w:r>
      <w:r w:rsidR="002958FD" w:rsidRPr="00F76412">
        <w:rPr>
          <w:rFonts w:ascii="Times New Roman" w:hAnsi="Times New Roman" w:cs="Times New Roman"/>
        </w:rPr>
        <w:t>joint attention</w:t>
      </w:r>
      <w:r w:rsidR="00A927D6" w:rsidRPr="00F76412">
        <w:rPr>
          <w:rFonts w:ascii="Times New Roman" w:hAnsi="Times New Roman" w:cs="Times New Roman"/>
        </w:rPr>
        <w:t>.</w:t>
      </w:r>
    </w:p>
    <w:p w14:paraId="584223FE" w14:textId="77777777" w:rsidR="00DD3C85" w:rsidRPr="00F76412" w:rsidRDefault="00DD3C85" w:rsidP="001A0C4A">
      <w:pPr>
        <w:jc w:val="both"/>
        <w:rPr>
          <w:rFonts w:ascii="Times New Roman" w:hAnsi="Times New Roman" w:cs="Times New Roman"/>
          <w:b/>
        </w:rPr>
      </w:pPr>
    </w:p>
    <w:p w14:paraId="01832638" w14:textId="48DFBD2B" w:rsidR="00497CDB" w:rsidRPr="00F76412" w:rsidRDefault="007805F8" w:rsidP="001A0C4A">
      <w:pPr>
        <w:jc w:val="both"/>
        <w:rPr>
          <w:rFonts w:ascii="Times New Roman" w:hAnsi="Times New Roman" w:cs="Times New Roman"/>
          <w:b/>
        </w:rPr>
      </w:pPr>
      <w:r w:rsidRPr="00F76412">
        <w:rPr>
          <w:rFonts w:ascii="Times New Roman" w:hAnsi="Times New Roman" w:cs="Times New Roman"/>
          <w:b/>
        </w:rPr>
        <w:t>REPRESENTATIVE RESULTS</w:t>
      </w:r>
      <w:r w:rsidR="009F3F46" w:rsidRPr="00F76412">
        <w:rPr>
          <w:rFonts w:ascii="Times New Roman" w:hAnsi="Times New Roman" w:cs="Times New Roman"/>
          <w:b/>
        </w:rPr>
        <w:t>:</w:t>
      </w:r>
    </w:p>
    <w:p w14:paraId="2EC6AE5D" w14:textId="0BEDFDC4" w:rsidR="00303F9F" w:rsidRPr="00F76412" w:rsidRDefault="00910F2B" w:rsidP="001A0C4A">
      <w:pPr>
        <w:jc w:val="both"/>
        <w:rPr>
          <w:rFonts w:ascii="Times New Roman" w:hAnsi="Times New Roman" w:cs="Times New Roman"/>
        </w:rPr>
      </w:pPr>
      <w:r w:rsidRPr="00F76412">
        <w:rPr>
          <w:rFonts w:ascii="Times New Roman" w:hAnsi="Times New Roman" w:cs="Times New Roman"/>
        </w:rPr>
        <w:t>Infant Looking Behavior</w:t>
      </w:r>
    </w:p>
    <w:p w14:paraId="1E8E7A6B" w14:textId="2C9157BD" w:rsidR="002119D0" w:rsidRPr="00F76412" w:rsidRDefault="002119D0" w:rsidP="001A0C4A">
      <w:pPr>
        <w:jc w:val="both"/>
        <w:rPr>
          <w:rFonts w:ascii="Times New Roman" w:hAnsi="Times New Roman" w:cs="Times New Roman"/>
        </w:rPr>
      </w:pPr>
      <w:r w:rsidRPr="00F76412">
        <w:rPr>
          <w:rFonts w:ascii="Times New Roman" w:hAnsi="Times New Roman" w:cs="Times New Roman"/>
        </w:rPr>
        <w:t>Representative results are from 73 12-month old infants</w:t>
      </w:r>
      <w:r w:rsidRPr="00F76412">
        <w:rPr>
          <w:rFonts w:ascii="Times New Roman" w:hAnsi="Times New Roman" w:cs="Times New Roman"/>
        </w:rPr>
        <w:fldChar w:fldCharType="begin"/>
      </w:r>
      <w:r w:rsidR="00CE76C6" w:rsidRPr="00F76412">
        <w:rPr>
          <w:rFonts w:ascii="Times New Roman" w:hAnsi="Times New Roman" w:cs="Times New Roman"/>
        </w:rPr>
        <w:instrText xml:space="preserve"> ADDIN ZOTERO_ITEM CSL_CITATION {"citationID":"1q3hs0uug2","properties":{"formattedCitation":"{\\rtf \\super 14\\nosupersub{}}","plainCitation":"14","dontUpdate":true},"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247512" w:rsidRPr="00F76412">
        <w:rPr>
          <w:rFonts w:ascii="Times New Roman" w:hAnsi="Times New Roman" w:cs="Times New Roman"/>
          <w:vertAlign w:val="superscript"/>
        </w:rPr>
        <w:t>12</w:t>
      </w:r>
      <w:r w:rsidRPr="00F76412">
        <w:rPr>
          <w:rFonts w:ascii="Times New Roman" w:hAnsi="Times New Roman" w:cs="Times New Roman"/>
        </w:rPr>
        <w:fldChar w:fldCharType="end"/>
      </w:r>
      <w:r w:rsidRPr="00F76412">
        <w:rPr>
          <w:rFonts w:ascii="Times New Roman" w:hAnsi="Times New Roman" w:cs="Times New Roman"/>
        </w:rPr>
        <w:t>. Conditions were effective in changing infants’ looking behavior</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6n0e60rpc","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In the social engagement condition, infants spent the majority of the time looking at the experimenter, as intended (on average, 60.06% of the time during the social engagement condition). Further, every infant looked at the experimenter more than 50% of the time. In the joint attention condition, infants accurately followed the experimenter’s gaze and pointing: infants spent </w:t>
      </w:r>
      <w:r w:rsidR="00FF12A5" w:rsidRPr="00F76412">
        <w:rPr>
          <w:rFonts w:ascii="Times New Roman" w:hAnsi="Times New Roman" w:cs="Times New Roman"/>
        </w:rPr>
        <w:t>2.88 times more</w:t>
      </w:r>
      <w:r w:rsidRPr="00F76412">
        <w:rPr>
          <w:rFonts w:ascii="Times New Roman" w:hAnsi="Times New Roman" w:cs="Times New Roman"/>
        </w:rPr>
        <w:t xml:space="preserve"> looking at the correct screen where the experimenter had pointed compared to the incorrect </w:t>
      </w:r>
      <w:r w:rsidR="00164A72" w:rsidRPr="00F76412">
        <w:rPr>
          <w:rFonts w:ascii="Times New Roman" w:hAnsi="Times New Roman" w:cs="Times New Roman"/>
        </w:rPr>
        <w:t>screen</w:t>
      </w:r>
      <w:r w:rsidRPr="00F76412">
        <w:rPr>
          <w:rFonts w:ascii="Times New Roman" w:hAnsi="Times New Roman" w:cs="Times New Roman"/>
        </w:rPr>
        <w:t>. Infants also spent the majority of time engaging in joint attention, defined as the amount of time both looking at the experimenter and the correct screen (on average 67.93 %; for more details, see original article</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o0m576acv","properties":{"formattedCitation":"{\\rtf \\super 16\\nosupersub{}}","plainCitation":""},"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end"/>
      </w:r>
      <w:r w:rsidR="002E7C27" w:rsidRPr="00F76412">
        <w:rPr>
          <w:vertAlign w:val="superscript"/>
        </w:rPr>
        <w:t>16</w:t>
      </w:r>
      <w:r w:rsidRPr="00F76412">
        <w:rPr>
          <w:rFonts w:ascii="Times New Roman" w:hAnsi="Times New Roman" w:cs="Times New Roman"/>
        </w:rPr>
        <w:t>). The paradigm was also effective in maintaining infant interest among infants of varying temperaments. Specifically, there were no relations between infant temperament as assessed with a parent report measure</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groi9lu9p","properties":{"formattedCitation":"{\\rtf \\super 17\\nosupersub{}}","plainCitation":""},"citationItems":[{"id":1315,"uris":["http://zotero.org/users/1038022/items/39S893UZ"],"uri":["http://zotero.org/users/1038022/items/39S893UZ"],"itemData":{"id":1315,"type":"article-journal","title":"Studying infant temperament via the Revised Infant Behavior Questionnaire","container-title":"Infant Behavior and Development","page":"64-86","volume":"26","issue":"1","source":"ScienceDirect","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DOI":"10.1016/S0163-6383(02)00169-8","ISSN":"0163-6383","journalAbbreviation":"Infant Behavior and Development","author":[{"family":"Gartstein","given":"Maria A"},{"family":"Rothbart","given":"Mary K"}],"issued":{"date-parts":[["2003",2]]}}}],"schema":"https://github.com/citation-style-language/schema/raw/master/csl-citation.json"} </w:instrText>
      </w:r>
      <w:r w:rsidRPr="00F76412">
        <w:rPr>
          <w:rFonts w:ascii="Times New Roman" w:hAnsi="Times New Roman" w:cs="Times New Roman"/>
        </w:rPr>
        <w:fldChar w:fldCharType="end"/>
      </w:r>
      <w:r w:rsidR="00A273EC" w:rsidRPr="00F76412">
        <w:rPr>
          <w:vertAlign w:val="superscript"/>
        </w:rPr>
        <w:t>17</w:t>
      </w:r>
      <w:r w:rsidRPr="00F76412">
        <w:rPr>
          <w:rFonts w:ascii="Times New Roman" w:hAnsi="Times New Roman" w:cs="Times New Roman"/>
        </w:rPr>
        <w:t xml:space="preserve"> and the amount of useable EEG data for each condition. This demonstrates that the paradigm is not biased to yield different amounts of useable EEG data depending on individual differences in temperament. </w:t>
      </w:r>
    </w:p>
    <w:p w14:paraId="5041053C" w14:textId="77777777" w:rsidR="00B76E74" w:rsidRPr="00F76412" w:rsidRDefault="00B76E74" w:rsidP="001A0C4A">
      <w:pPr>
        <w:jc w:val="both"/>
        <w:rPr>
          <w:rFonts w:ascii="Times New Roman" w:hAnsi="Times New Roman" w:cs="Times New Roman"/>
        </w:rPr>
      </w:pPr>
    </w:p>
    <w:p w14:paraId="535A2903" w14:textId="77777777" w:rsidR="004170E1" w:rsidRPr="00F76412" w:rsidRDefault="004170E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EEG Data Analysis Strategy</w:t>
      </w:r>
    </w:p>
    <w:p w14:paraId="5A7955E1" w14:textId="5DE048CE" w:rsidR="00224A3F" w:rsidRPr="00F76412" w:rsidRDefault="004170E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Repeated measures analyses of variance (ANOVAs) with condition and region as repeated measures and post-hoc comparisons with Bonferroni corrections were used in the present study. However, mixed modeling is also appropriate. In the initial model, the joint attention and nonsocial conditions were included as they differ on several dimensions: joint attention includes language, face-to-face interaction, and the presence of joint attention while the nonsocial condition has none of these inputs. Separate models were used for each frequency band. Whenever condition main effects or interactions with condition were observed in this initial model, the model was repeated two times: once adding the language-only condition and a second time adding the social engagement condition. This is to determine which dimensions of social input explain the difference in EEG power between the joint attention and nonsocial conditions. Including the language-only condition in the model is to assess whether language input explains the difference in EEG power between the joint attention and nonsocial conditions. If EEG power in both the language-only and joint attention conditions differ</w:t>
      </w:r>
      <w:r w:rsidR="00E84152" w:rsidRPr="00F76412">
        <w:rPr>
          <w:rFonts w:ascii="Times New Roman" w:hAnsi="Times New Roman" w:cs="Times New Roman"/>
        </w:rPr>
        <w:t>s</w:t>
      </w:r>
      <w:r w:rsidRPr="00F76412">
        <w:rPr>
          <w:rFonts w:ascii="Times New Roman" w:hAnsi="Times New Roman" w:cs="Times New Roman"/>
        </w:rPr>
        <w:t xml:space="preserve"> from the nonsocial condition, this suggest</w:t>
      </w:r>
      <w:r w:rsidR="003E0C45" w:rsidRPr="00F76412">
        <w:rPr>
          <w:rFonts w:ascii="Times New Roman" w:hAnsi="Times New Roman" w:cs="Times New Roman"/>
        </w:rPr>
        <w:t>s</w:t>
      </w:r>
      <w:r w:rsidRPr="00F76412">
        <w:rPr>
          <w:rFonts w:ascii="Times New Roman" w:hAnsi="Times New Roman" w:cs="Times New Roman"/>
        </w:rPr>
        <w:t xml:space="preserve"> that the difference between the joint attention and nonsocial conditions </w:t>
      </w:r>
      <w:r w:rsidR="004E0B84" w:rsidRPr="00F76412">
        <w:rPr>
          <w:rFonts w:ascii="Times New Roman" w:hAnsi="Times New Roman" w:cs="Times New Roman"/>
        </w:rPr>
        <w:t>is</w:t>
      </w:r>
      <w:r w:rsidRPr="00F76412">
        <w:rPr>
          <w:rFonts w:ascii="Times New Roman" w:hAnsi="Times New Roman" w:cs="Times New Roman"/>
        </w:rPr>
        <w:t xml:space="preserve"> partially explained by the neural processing of language input. Including the social engagement condition in the model </w:t>
      </w:r>
      <w:r w:rsidR="006B0D09" w:rsidRPr="00F76412">
        <w:rPr>
          <w:rFonts w:ascii="Times New Roman" w:hAnsi="Times New Roman" w:cs="Times New Roman"/>
        </w:rPr>
        <w:t>is</w:t>
      </w:r>
      <w:r w:rsidRPr="00F76412">
        <w:rPr>
          <w:rFonts w:ascii="Times New Roman" w:hAnsi="Times New Roman" w:cs="Times New Roman"/>
        </w:rPr>
        <w:t xml:space="preserve"> to examine whether face-to-face interaction explain</w:t>
      </w:r>
      <w:r w:rsidR="00210429" w:rsidRPr="00F76412">
        <w:rPr>
          <w:rFonts w:ascii="Times New Roman" w:hAnsi="Times New Roman" w:cs="Times New Roman"/>
        </w:rPr>
        <w:t>s</w:t>
      </w:r>
      <w:r w:rsidRPr="00F76412">
        <w:rPr>
          <w:rFonts w:ascii="Times New Roman" w:hAnsi="Times New Roman" w:cs="Times New Roman"/>
        </w:rPr>
        <w:t xml:space="preserve"> the difference in EEG power between the joint attention and nonsocial conditions. If EEG power in both the social engagement and joint attention conditions differ</w:t>
      </w:r>
      <w:r w:rsidR="00672137" w:rsidRPr="00F76412">
        <w:rPr>
          <w:rFonts w:ascii="Times New Roman" w:hAnsi="Times New Roman" w:cs="Times New Roman"/>
        </w:rPr>
        <w:t>s</w:t>
      </w:r>
      <w:r w:rsidRPr="00F76412">
        <w:rPr>
          <w:rFonts w:ascii="Times New Roman" w:hAnsi="Times New Roman" w:cs="Times New Roman"/>
        </w:rPr>
        <w:t xml:space="preserve"> from the nonsocial condition, this suggest</w:t>
      </w:r>
      <w:r w:rsidR="00301F47" w:rsidRPr="00F76412">
        <w:rPr>
          <w:rFonts w:ascii="Times New Roman" w:hAnsi="Times New Roman" w:cs="Times New Roman"/>
        </w:rPr>
        <w:t>s</w:t>
      </w:r>
      <w:r w:rsidRPr="00F76412">
        <w:rPr>
          <w:rFonts w:ascii="Times New Roman" w:hAnsi="Times New Roman" w:cs="Times New Roman"/>
        </w:rPr>
        <w:t xml:space="preserve"> that face-to-face interaction explain the difference between the joint attention and nonsocial conditions.</w:t>
      </w:r>
    </w:p>
    <w:p w14:paraId="5E90EB49" w14:textId="77777777" w:rsidR="008F61EB" w:rsidRPr="00F76412" w:rsidRDefault="008F61EB" w:rsidP="001A0C4A">
      <w:pPr>
        <w:pStyle w:val="ListParagraph"/>
        <w:ind w:left="0"/>
        <w:contextualSpacing w:val="0"/>
        <w:jc w:val="both"/>
      </w:pPr>
    </w:p>
    <w:p w14:paraId="3D70D015" w14:textId="2892F299" w:rsidR="00320F86" w:rsidRPr="00F76412" w:rsidRDefault="000578F0" w:rsidP="001A0C4A">
      <w:pPr>
        <w:jc w:val="both"/>
        <w:rPr>
          <w:rFonts w:ascii="Times New Roman" w:hAnsi="Times New Roman" w:cs="Times New Roman"/>
        </w:rPr>
      </w:pPr>
      <w:r w:rsidRPr="00F76412">
        <w:rPr>
          <w:rFonts w:ascii="Times New Roman" w:hAnsi="Times New Roman" w:cs="Times New Roman"/>
        </w:rPr>
        <w:t xml:space="preserve">EEG </w:t>
      </w:r>
      <w:r w:rsidR="008F3847" w:rsidRPr="00F76412">
        <w:rPr>
          <w:rFonts w:ascii="Times New Roman" w:hAnsi="Times New Roman" w:cs="Times New Roman"/>
        </w:rPr>
        <w:t>Power</w:t>
      </w:r>
    </w:p>
    <w:p w14:paraId="7595855A" w14:textId="5719E22D" w:rsidR="009B4FA0" w:rsidRPr="00F76412" w:rsidRDefault="009B4FA0" w:rsidP="001A0C4A">
      <w:pPr>
        <w:jc w:val="both"/>
        <w:rPr>
          <w:rFonts w:ascii="Times New Roman" w:hAnsi="Times New Roman" w:cs="Times New Roman"/>
        </w:rPr>
      </w:pPr>
      <w:r w:rsidRPr="00F76412">
        <w:rPr>
          <w:rFonts w:ascii="Times New Roman" w:hAnsi="Times New Roman" w:cs="Times New Roman"/>
        </w:rPr>
        <w:t>Infant EEG power (both overall and within regions) varied by condition in the expected patter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fh9besv08","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validating the presented paradigm. </w:t>
      </w:r>
      <w:r w:rsidR="000D1B7D" w:rsidRPr="00F76412">
        <w:rPr>
          <w:rFonts w:ascii="Times New Roman" w:hAnsi="Times New Roman" w:cs="Times New Roman"/>
        </w:rPr>
        <w:t>I</w:t>
      </w:r>
      <w:r w:rsidRPr="00F76412">
        <w:rPr>
          <w:rFonts w:ascii="Times New Roman" w:hAnsi="Times New Roman" w:cs="Times New Roman"/>
        </w:rPr>
        <w:t xml:space="preserve">nfant EEG power </w:t>
      </w:r>
      <w:r w:rsidR="00BE1693" w:rsidRPr="00F76412">
        <w:rPr>
          <w:rFonts w:ascii="Times New Roman" w:hAnsi="Times New Roman" w:cs="Times New Roman"/>
        </w:rPr>
        <w:t xml:space="preserve">was assessed </w:t>
      </w:r>
      <w:r w:rsidRPr="00F76412">
        <w:rPr>
          <w:rFonts w:ascii="Times New Roman" w:hAnsi="Times New Roman" w:cs="Times New Roman"/>
        </w:rPr>
        <w:t>in the 4-6 Hz and 6-9 Hz frequency bands</w:t>
      </w:r>
      <w:r w:rsidR="009556A9" w:rsidRPr="00F76412">
        <w:rPr>
          <w:rFonts w:ascii="Times New Roman" w:hAnsi="Times New Roman" w:cs="Times New Roman"/>
        </w:rPr>
        <w:t xml:space="preserve">, which are </w:t>
      </w:r>
      <w:r w:rsidR="00383284" w:rsidRPr="00F76412">
        <w:rPr>
          <w:rFonts w:ascii="Times New Roman" w:hAnsi="Times New Roman" w:cs="Times New Roman"/>
        </w:rPr>
        <w:t xml:space="preserve">widely used in infant research </w:t>
      </w:r>
      <w:r w:rsidR="008F1108"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pbpqFa6y","properties":{"formattedCitation":"{\\rtf \\super 6,18\\uc0\\u8211{}20\\nosupersub{}}","plainCitation":"6,18–20"},"citationItems":[{"id":1271,"uris":["http://zotero.org/users/1038022/items/N5PXC57V"],"uri":["http://zotero.org/users/1038022/items/N5PXC57V"],"itemData":{"id":1271,"type":"article-journal","title":"Behavioral and Physiological Antecedents of Inhibited and Uninhibited Behavior","container-title":"Child Development","page":"523-540","volume":"67","issue":"2","source":"Wiley Online Library","abstract":"4-month-old infants were specifically selected for patterns of affective and motoric reactivity that were hypothesized to be associated with later inhibited and uninhibited behavior. Infants were classified as high on motor activity and negative affect, high on motor activity and positive affect, or low on motor activity and affect. Brain electrical activity was assessed in these infants at 9 months of age, and behavior toward novelty was observed at 14 months of age. Infants who were high on motor activity and negative affect exhibited greater right frontal EEG activation at 9 months of age and inhibited behavior at 14 months of age. Infants classified as high motor/high positive at 4 months of age exhibited uninhibited behavior at 14 months of age. No relations were found between frontal asymmetry at 9 months of age and inhibited behavior at 14 months of age. However, greater activation in both the left and right frontal hemispheres was associated with higher inhibition scores at 14 months of age. These findings are discussed in terms of the role that affective and physiological reactivity may play in the development of social behavior during toddlerhood.","DOI":"10.1111/j.1467-8624.1996.tb01749.x","ISSN":"1467-8624","language":"en","author":[{"family":"Calkins","given":"Susan D."},{"family":"Fox","given":"Nathan A."},{"family":"Marshall","given":"Timothy R."}],"issued":{"date-parts":[["1996",4,1]]}}},{"id":1274,"uris":["http://zotero.org/users/1038022/items/C87UBJZN"],"uri":["http://zotero.org/users/1038022/items/C87UBJZN"],"itemData":{"id":1274,"type":"article-journal","title":"Getting the point: electrophysiological correlates of protodeclarative pointing","container-title":"International Journal of Developmental Neuroscience","collection-title":"NICHD Mental Retardation Research Centers","page":"449-458","volume":"20","issue":"3–5","source":"ScienceDirect","abstract":"We examined the longitudinal relationships between power data in two bands (i.e. 4–6 and 6–9 Hz) of electrical activity in the brain at 14 months, as measured by background electroencephalograms (EEG), with protodeclarative and protoimperative pointing at 18 months, as measured by the Early Social Communication Scales (ESCS), [Mundy et al., ESCS: A Preliminary Manual for the Abridged Early Social Communication Scales, 1996, unpublished manual] (n=27). EEGs were recorded from 64 sensors using the Electrical Geodesics (EGI) system’s dense array sensor nets. Multivariate permutation testing (MPT), which controlled for experiment-wise error due to multiple significance tests, revealed significant correlations between log-transformed power in the frontal region at 14 months and protodeclarative, but not protoimperative, pointing at 18 months.","DOI":"10.1016/S0736-5748(02)00038-2","ISSN":"0736-5748","shortTitle":"Getting the point","journalAbbreviation":"International Journal of Developmental Neuroscience","author":[{"family":"Henderson","given":"Lynnette M"},{"family":"Yoder","given":"Paul J"},{"family":"Yale","given":"Marygrace E"},{"family":"McDuffie","given":"Andrea"}],"issued":{"date-parts":[["2002",6]]}}},{"id":1071,"uris":["http://zotero.org/users/1038022/items/SXQ5D8CX"],"uri":["http://zotero.org/users/1038022/items/SXQ5D8CX"],"itemData":{"id":1071,"type":"article-journal","title":"Development of the EEG from 5 months to 4 years of age","container-title":"Clinical Neurophysiology","page":"1199-1208","volume":"113","issue":"8","source":"ScienceDirect","abstract":"Objectives: This report provides a systematic longitudinal analysis of the EEG from infancy into early childhood. Particular emphasis is placed on the empirical confirmation of a 6–9 Hz alpha-range frequency band that has previously been used in the infant EEG literature.\n\nMethods: EEG data in 1-Hz bins from 3 to 12 Hz were analyzed from a longitudinal sample of 29 participants at 5, 10, 14, 24, and 51 months of age.\n\nResults: Inspection of power spectra averaged across the whole sample indicated the emergence of a peak in the 6–9 Hz range across multiple scalp regions. Coding of peaks in the power spectra of individual infants showed a clear developmental increase in the frequency of this peak. A rhythm in the 6–9 Hz emerged at central sites that was independent of the classical alpha rhythm at posterior sites. The relative amplitude of this central rhythm peaked in the second year of life, when major changes are occurring in locomotor behavior.\n\nConclusions: The 6–9 Hz band is a useful alpha-range band from the end of the first year of life into early childhood. The findings also complement other research relating the infant central rhythm with the adult sensorimotor mu rhythm.","DOI":"10.1016/S1388-2457(02)00163-3","ISSN":"1388-2457","journalAbbreviation":"Clinical Neurophysiology","author":[{"family":"Marshall","given":"Peter J"},{"family":"Bar-Haim","given":"Yair"},{"family":"Fox","given":"Nathan A"}],"issued":{"date-parts":[["2002",8]]}}},{"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008F1108" w:rsidRPr="00F76412">
        <w:rPr>
          <w:rFonts w:ascii="Times New Roman" w:hAnsi="Times New Roman" w:cs="Times New Roman"/>
        </w:rPr>
        <w:fldChar w:fldCharType="separate"/>
      </w:r>
      <w:r w:rsidR="00A273EC" w:rsidRPr="00F76412">
        <w:rPr>
          <w:rFonts w:ascii="Times New Roman" w:hAnsi="Times New Roman" w:cs="Times New Roman"/>
          <w:vertAlign w:val="superscript"/>
        </w:rPr>
        <w:t>6,18–20</w:t>
      </w:r>
      <w:r w:rsidR="008F1108" w:rsidRPr="00F76412">
        <w:rPr>
          <w:rFonts w:ascii="Times New Roman" w:hAnsi="Times New Roman" w:cs="Times New Roman"/>
        </w:rPr>
        <w:fldChar w:fldCharType="end"/>
      </w:r>
      <w:r w:rsidRPr="00F76412">
        <w:rPr>
          <w:rFonts w:ascii="Times New Roman" w:hAnsi="Times New Roman" w:cs="Times New Roman"/>
        </w:rPr>
        <w:t xml:space="preserve">. In infants, these </w:t>
      </w:r>
      <w:r w:rsidRPr="00F76412">
        <w:rPr>
          <w:rFonts w:ascii="Times New Roman" w:hAnsi="Times New Roman" w:cs="Times New Roman"/>
        </w:rPr>
        <w:lastRenderedPageBreak/>
        <w:t xml:space="preserve">frequency bands are thought to reflect slow wave brain activity, so lower power in these frequency bands is thought to index greater neural activation </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CWc5CkfA","properties":{"formattedCitation":"{\\rtf \\super 6,18,19,21,22\\nosupersub{}}","plainCitation":"6,18,19,21,22"},"citationItems":[{"id":895,"uris":["http://zotero.org/users/1038022/items/F2XKPMNN"],"uri":["http://zotero.org/users/1038022/items/F2XKPMNN"],"itemData":{"id":895,"type":"article-journal","title":"Issues and assumptions on the road from raw signals to metrics of frontal EEG asymmetry in emotion","container-title":"Biological Psychology","collection-title":"Frontal EEG Asymmetry, Emotion, and Psychopathology","page":"183-218","volume":"67","issue":"1–2","source":"ScienceDirect","abstract":"There exists a substantial literature examining frontal electroencephalographic asymmetries in emotion, motivation, and psychopathology. Research in this area uses a specialized set of approaches for reducing raw EEG signals to metrics that provide the basis for making inferences about the role of frontal brain activity in emotion. The present review details some of the common data processing routines used in this field of research, with a focus on statistical and methodological issues that have captured, and should capture, the attention of researchers in this field.","DOI":"10.1016/j.biopsycho.2004.03.007","ISSN":"0301-0511","journalAbbreviation":"Biological Psychology","author":[{"family":"Allen","given":"John J. B."},{"family":"Coan","given":"James A."},{"family":"Nazarian","given":"Maria"}],"issued":{"date-parts":[["2004",10]]}}},{"id":988,"uris":["http://zotero.org/users/1038022/items/X48MU3JP"],"uri":["http://zotero.org/users/1038022/items/X48MU3JP"],"itemData":{"id":988,"type":"article-journal","title":"EEG Measures of Cerebral Asymmetry: Conceptual and Methodological Issues","container-title":"International Journal of Neuroscience","page":"71-89","volume":"39","issue":"1-2","source":"informahealthcare.com (Atypon)","abstract":"An overview of the use of EEG to assess hemispheric differences in cognitive and affective processes is presented. Some of the advantages of using EEG to assess asymmetric hemispheric differences in the study of complex mental activity are described. Following this brief introduction, two conceptual issues which are central to studies of EEG asymmetries are introduced: (1) the distinction between hemispheric specialization and activation, and (2) the importance of rostral-caudal differences for the understanding of both specialization and activation. Three methodological issues in the use of EEG to assess hemispheric differences are then presented: (1) the use of asymmetry metrics, (2) muscle artifact, and (3) appropriate reference electrode location. Finally, some empirical examples of using EEG to assess affective and cognitive processes which illustrate these conceptual and methodological issues are described.","DOI":"10.3109/00207458808985694","ISSN":"0020-7454","shortTitle":"EEG Measures of Cerebral Asymmetry","journalAbbreviation":"Int J Neurosci","author":[{"family":"Davidson","given":"Richard J."}],"issued":{"date-parts":[["1988",1,1]]}}},{"id":1274,"uris":["http://zotero.org/users/1038022/items/C87UBJZN"],"uri":["http://zotero.org/users/1038022/items/C87UBJZN"],"itemData":{"id":1274,"type":"article-journal","title":"Getting the point: electrophysiological correlates of protodeclarative pointing","container-title":"International Journal of Developmental Neuroscience","collection-title":"NICHD Mental Retardation Research Centers","page":"449-458","volume":"20","issue":"3–5","source":"ScienceDirect","abstract":"We examined the longitudinal relationships between power data in two bands (i.e. 4–6 and 6–9 Hz) of electrical activity in the brain at 14 months, as measured by background electroencephalograms (EEG), with protodeclarative and protoimperative pointing at 18 months, as measured by the Early Social Communication Scales (ESCS), [Mundy et al., ESCS: A Preliminary Manual for the Abridged Early Social Communication Scales, 1996, unpublished manual] (n=27). EEGs were recorded from 64 sensors using the Electrical Geodesics (EGI) system’s dense array sensor nets. Multivariate permutation testing (MPT), which controlled for experiment-wise error due to multiple significance tests, revealed significant correlations between log-transformed power in the frontal region at 14 months and protodeclarative, but not protoimperative, pointing at 18 months.","DOI":"10.1016/S0736-5748(02)00038-2","ISSN":"0736-5748","shortTitle":"Getting the point","journalAbbreviation":"International Journal of Developmental Neuroscience","author":[{"family":"Henderson","given":"Lynnette M"},{"family":"Yoder","given":"Paul J"},{"family":"Yale","given":"Marygrace E"},{"family":"McDuffie","given":"Andrea"}],"issued":{"date-parts":[["2002",6]]}}},{"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id":1271,"uris":["http://zotero.org/users/1038022/items/N5PXC57V"],"uri":["http://zotero.org/users/1038022/items/N5PXC57V"],"itemData":{"id":1271,"type":"article-journal","title":"Behavioral and Physiological Antecedents of Inhibited and Uninhibited Behavior","container-title":"Child Development","page":"523-540","volume":"67","issue":"2","source":"Wiley Online Library","abstract":"4-month-old infants were specifically selected for patterns of affective and motoric reactivity that were hypothesized to be associated with later inhibited and uninhibited behavior. Infants were classified as high on motor activity and negative affect, high on motor activity and positive affect, or low on motor activity and affect. Brain electrical activity was assessed in these infants at 9 months of age, and behavior toward novelty was observed at 14 months of age. Infants who were high on motor activity and negative affect exhibited greater right frontal EEG activation at 9 months of age and inhibited behavior at 14 months of age. Infants classified as high motor/high positive at 4 months of age exhibited uninhibited behavior at 14 months of age. No relations were found between frontal asymmetry at 9 months of age and inhibited behavior at 14 months of age. However, greater activation in both the left and right frontal hemispheres was associated with higher inhibition scores at 14 months of age. These findings are discussed in terms of the role that affective and physiological reactivity may play in the development of social behavior during toddlerhood.","DOI":"10.1111/j.1467-8624.1996.tb01749.x","ISSN":"1467-8624","language":"en","author":[{"family":"Calkins","given":"Susan D."},{"family":"Fox","given":"Nathan A."},{"family":"Marshall","given":"Timothy R."}],"issued":{"date-parts":[["1996",4,1]]}}}],"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18,19,21,22</w:t>
      </w:r>
      <w:r w:rsidRPr="00F76412">
        <w:rPr>
          <w:rFonts w:ascii="Times New Roman" w:hAnsi="Times New Roman" w:cs="Times New Roman"/>
        </w:rPr>
        <w:fldChar w:fldCharType="end"/>
      </w:r>
      <w:r w:rsidRPr="00F76412">
        <w:rPr>
          <w:rFonts w:ascii="Times New Roman" w:hAnsi="Times New Roman" w:cs="Times New Roman"/>
        </w:rPr>
        <w:t>. Infant 4-6 Hz and 6-9 Hz power was assessed in frontal, temporal, and parietal regions, based on the proposed involvement of these regions for social interactio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071I1g8B","properties":{"formattedCitation":"{\\rtf \\super 6,23\\uc0\\u8211{}27\\nosupersub{}}","plainCitation":"6,23–27"},"citationItems":[{"id":1174,"uris":["http://zotero.org/users/1038022/items/WZEB9ED3"],"uri":["http://zotero.org/users/1038022/items/WZEB9ED3"],"itemData":{"id":1174,"type":"article-journal","title":"The Attention System of the Human Brain: 20 Years After","container-title":"Annual review of neuroscience","page":"73-89","volume":"35","source":"PubMed Centr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DOI":"10.1146/annurev-neuro-062111-150525","ISSN":"0147-006X","note":"PMID: 22524787\nPMCID: PMC3413263","shortTitle":"The Attention System of the Human Brain","journalAbbreviation":"Annu Rev Neurosci","author":[{"family":"Petersen","given":"Steven E."},{"family":"Posner","given":"Michael I."}],"issued":{"date-parts":[["2012",7,21]]},"PMID":"22524787","PMCID":"PMC3413263"}},{"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id":372,"uris":["http://zotero.org/users/1038022/items/PGBPJ4IH"],"uri":["http://zotero.org/users/1038022/items/PGBPJ4IH"],"itemData":{"id":372,"type":"article-journal","title":"Oscillatory brain correlates of live joint attention: A dual-EEG study","container-title":"Frontiers in Human Neuroscience","volume":"6","source":"EBSCOhost","abstract":"Joint attention consists in following another’s gaze onto an environmental object, which leads to the alignment of both subjects’ attention onto this object. It is a fundamental mechanism of non-verbal communication, and it is essential for dynamic, online, interindividual synchronization during interactions. Here we aimed at investigating the oscillatory brain correlates of joint attention in a face-to-face paradigm where dyads of participants dynamically oriented their attention toward the same or different objects during joint and no-joint attention periods respectively. We also manipulated task instruction: in socially driven instructions, the participants had to follow explicitly their partner’s gaze, while in color-driven instructions, the objects to be looked at were designated at by their color so that no explicit gaze following was required. We focused on oscillatory activities in the 10 Hz frequency range, where parieto-occipital alpha and the centro-parietal mu rhythms have been described, as these rhythms have been associated with attention and social coordination processes respectively. We tested the hypothesis of a modulation of these oscillatory activities by joint attention. We used dual-EEG to record simultaneously the brain activities of the participant dyads during our live, face-to-face joint attention paradigm. We showed that joint attention periods—as compared to the no-joint attention periods—were associated with a decrease of signal power between 11 and 13 Hz over a large set of left centro-parieto-occipital electrodes, encompassing the scalp regions where alpha and mu rhythms have been described. This 11–13 Hz signal power decrease was observed independently of the task instruction: it was similar when joint versus no-joint attention situations were socially driven and when they were color-driven. These results are interpreted in terms of the processes of attention mirroring, social coordination, and mutual attentiveness associated with joint attention state. (PsycINFO Database Record (c) 2012 APA, all rights reserved) (journal abstract)","DOI":"10.3389/fnhum.2012.00156","ISSN":"1662-5161","shortTitle":"Oscillatory brain correlates of live joint attention","journalAbbreviation":"Frontiers in Human Neuroscience","author":[{"family":"Lachat","given":"Fanny"},{"family":"Hugueville","given":"Laurent"},{"family":"Lemaréchal","given":"Jean-Didier"},{"family":"Conty","given":"Laurence"},{"family":"George","given":"Nathalie"}],"issued":{"date-parts":[["2012",6]]}}},{"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23–27</w:t>
      </w:r>
      <w:r w:rsidRPr="00F76412">
        <w:rPr>
          <w:rFonts w:ascii="Times New Roman" w:hAnsi="Times New Roman" w:cs="Times New Roman"/>
        </w:rPr>
        <w:fldChar w:fldCharType="end"/>
      </w:r>
      <w:r w:rsidRPr="00F76412">
        <w:rPr>
          <w:rFonts w:ascii="Times New Roman" w:hAnsi="Times New Roman" w:cs="Times New Roman"/>
        </w:rPr>
        <w:t xml:space="preserve">. </w:t>
      </w:r>
      <w:r w:rsidR="00795A4D" w:rsidRPr="00F76412">
        <w:rPr>
          <w:rFonts w:ascii="Times New Roman" w:hAnsi="Times New Roman" w:cs="Times New Roman"/>
        </w:rPr>
        <w:t xml:space="preserve">The amount of useable data </w:t>
      </w:r>
      <w:r w:rsidR="002042C8" w:rsidRPr="00F76412">
        <w:rPr>
          <w:rFonts w:ascii="Times New Roman" w:hAnsi="Times New Roman" w:cs="Times New Roman"/>
        </w:rPr>
        <w:t xml:space="preserve">varied by condition. On average, infants had </w:t>
      </w:r>
      <w:r w:rsidR="00E30533" w:rsidRPr="00F76412">
        <w:rPr>
          <w:rFonts w:ascii="Times New Roman" w:hAnsi="Times New Roman" w:cs="Times New Roman"/>
        </w:rPr>
        <w:t xml:space="preserve">78.08 seconds of useable data in the nonsocial </w:t>
      </w:r>
      <w:r w:rsidR="001D1F98" w:rsidRPr="00F76412">
        <w:rPr>
          <w:rFonts w:ascii="Times New Roman" w:hAnsi="Times New Roman" w:cs="Times New Roman"/>
        </w:rPr>
        <w:t>condition</w:t>
      </w:r>
      <w:r w:rsidR="00E06AE6" w:rsidRPr="00F76412">
        <w:rPr>
          <w:rFonts w:ascii="Times New Roman" w:hAnsi="Times New Roman" w:cs="Times New Roman"/>
        </w:rPr>
        <w:t>;</w:t>
      </w:r>
      <w:r w:rsidR="00EC0FE5" w:rsidRPr="00F76412">
        <w:rPr>
          <w:rFonts w:ascii="Times New Roman" w:hAnsi="Times New Roman" w:cs="Times New Roman"/>
        </w:rPr>
        <w:t xml:space="preserve"> </w:t>
      </w:r>
      <w:r w:rsidR="00E06AE6" w:rsidRPr="00F76412">
        <w:rPr>
          <w:rFonts w:ascii="Times New Roman" w:hAnsi="Times New Roman" w:cs="Times New Roman"/>
        </w:rPr>
        <w:t>82.60 seconds of useable data in the language-only condition;</w:t>
      </w:r>
      <w:r w:rsidR="00C379C1" w:rsidRPr="00F76412">
        <w:rPr>
          <w:rFonts w:ascii="Times New Roman" w:hAnsi="Times New Roman" w:cs="Times New Roman"/>
        </w:rPr>
        <w:t xml:space="preserve"> 125.75 seconds of useable data in the joint attention condition; </w:t>
      </w:r>
      <w:r w:rsidR="009E1A60" w:rsidRPr="00F76412">
        <w:rPr>
          <w:rFonts w:ascii="Times New Roman" w:hAnsi="Times New Roman" w:cs="Times New Roman"/>
        </w:rPr>
        <w:t xml:space="preserve">and </w:t>
      </w:r>
      <w:r w:rsidR="003057FB" w:rsidRPr="00F76412">
        <w:rPr>
          <w:rFonts w:ascii="Times New Roman" w:hAnsi="Times New Roman" w:cs="Times New Roman"/>
        </w:rPr>
        <w:t xml:space="preserve">118.36 seconds of useable data in the social engagement condition. </w:t>
      </w:r>
      <w:r w:rsidR="00346CAB" w:rsidRPr="00F76412">
        <w:rPr>
          <w:rFonts w:ascii="Times New Roman" w:hAnsi="Times New Roman" w:cs="Times New Roman"/>
        </w:rPr>
        <w:t>The amount of useable data in each condition</w:t>
      </w:r>
      <w:r w:rsidR="00A2717D" w:rsidRPr="00F76412">
        <w:rPr>
          <w:rFonts w:ascii="Times New Roman" w:hAnsi="Times New Roman" w:cs="Times New Roman"/>
        </w:rPr>
        <w:t xml:space="preserve"> </w:t>
      </w:r>
      <w:r w:rsidR="00346CAB" w:rsidRPr="00F76412">
        <w:rPr>
          <w:rFonts w:ascii="Times New Roman" w:hAnsi="Times New Roman" w:cs="Times New Roman"/>
        </w:rPr>
        <w:t>was unrelated to infant EEG power.</w:t>
      </w:r>
    </w:p>
    <w:p w14:paraId="6118DED4" w14:textId="77777777" w:rsidR="00CE76C6" w:rsidRPr="00F76412" w:rsidRDefault="00CE76C6" w:rsidP="001A0C4A">
      <w:pPr>
        <w:jc w:val="both"/>
        <w:rPr>
          <w:rFonts w:ascii="Times New Roman" w:hAnsi="Times New Roman" w:cs="Times New Roman"/>
        </w:rPr>
      </w:pPr>
    </w:p>
    <w:p w14:paraId="1D3F9A6D" w14:textId="5B901508" w:rsidR="000E6AED" w:rsidRPr="00F76412" w:rsidRDefault="009B4FA0" w:rsidP="001A0C4A">
      <w:pPr>
        <w:jc w:val="both"/>
        <w:rPr>
          <w:rFonts w:ascii="Times New Roman" w:hAnsi="Times New Roman" w:cs="Times New Roman"/>
        </w:rPr>
      </w:pPr>
      <w:r w:rsidRPr="00F76412">
        <w:rPr>
          <w:rFonts w:ascii="Times New Roman" w:hAnsi="Times New Roman" w:cs="Times New Roman"/>
        </w:rPr>
        <w:t>Results were similar for each frequency band</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0gon09cm1","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Joint attention and the nonsocial conditions were included in the initial model. Power was lower in the joint attention condition compared to the nonsocial condition both overall and within each region. </w:t>
      </w:r>
      <w:r w:rsidR="00E02F9D" w:rsidRPr="00F76412">
        <w:rPr>
          <w:rFonts w:ascii="Times New Roman" w:hAnsi="Times New Roman" w:cs="Times New Roman"/>
        </w:rPr>
        <w:t>Therefore,</w:t>
      </w:r>
      <w:r w:rsidRPr="00F76412">
        <w:rPr>
          <w:rFonts w:ascii="Times New Roman" w:hAnsi="Times New Roman" w:cs="Times New Roman"/>
        </w:rPr>
        <w:t xml:space="preserve"> the language-only and social engagement conditions were added to the model to tease apart whether language-input and face-to-face interaction were contributing to the power difference between the joint attention and non</w:t>
      </w:r>
      <w:r w:rsidR="00D41654" w:rsidRPr="00F76412">
        <w:rPr>
          <w:rFonts w:ascii="Times New Roman" w:hAnsi="Times New Roman" w:cs="Times New Roman"/>
        </w:rPr>
        <w:t>social conditions (see Figures 2 and 3</w:t>
      </w:r>
      <w:r w:rsidRPr="00F76412">
        <w:rPr>
          <w:rFonts w:ascii="Times New Roman" w:hAnsi="Times New Roman" w:cs="Times New Roman"/>
        </w:rPr>
        <w:t>). The frontal regions are involved in orienting and shifting attentio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ao75mmlpc","properties":{"formattedCitation":"{\\rtf \\super 24,27\\nosupersub{}}","plainCitation":"24,27"},"citationItems":[{"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24,27</w:t>
      </w:r>
      <w:r w:rsidRPr="00F76412">
        <w:rPr>
          <w:rFonts w:ascii="Times New Roman" w:hAnsi="Times New Roman" w:cs="Times New Roman"/>
        </w:rPr>
        <w:fldChar w:fldCharType="end"/>
      </w:r>
      <w:r w:rsidRPr="00F76412">
        <w:rPr>
          <w:rFonts w:ascii="Times New Roman" w:hAnsi="Times New Roman" w:cs="Times New Roman"/>
        </w:rPr>
        <w:t xml:space="preserve"> and </w:t>
      </w:r>
      <w:r w:rsidR="00265759" w:rsidRPr="00F76412">
        <w:rPr>
          <w:rFonts w:ascii="Times New Roman" w:hAnsi="Times New Roman" w:cs="Times New Roman"/>
        </w:rPr>
        <w:t xml:space="preserve">power recorded </w:t>
      </w:r>
      <w:r w:rsidR="00D222BF" w:rsidRPr="00F76412">
        <w:rPr>
          <w:rFonts w:ascii="Times New Roman" w:hAnsi="Times New Roman" w:cs="Times New Roman"/>
        </w:rPr>
        <w:t>from</w:t>
      </w:r>
      <w:r w:rsidR="00265759" w:rsidRPr="00F76412">
        <w:rPr>
          <w:rFonts w:ascii="Times New Roman" w:hAnsi="Times New Roman" w:cs="Times New Roman"/>
        </w:rPr>
        <w:t xml:space="preserve"> frontal scalp regions</w:t>
      </w:r>
      <w:r w:rsidRPr="00F76412">
        <w:rPr>
          <w:rFonts w:ascii="Times New Roman" w:hAnsi="Times New Roman" w:cs="Times New Roman"/>
        </w:rPr>
        <w:t xml:space="preserve"> was lowest, indexing greater activation, in the joint attention condition compared to the other conditions. This is consistent with the demands in the joint attention condition (</w:t>
      </w:r>
      <w:r w:rsidR="00A47314" w:rsidRPr="00F76412">
        <w:rPr>
          <w:rFonts w:ascii="Times New Roman" w:hAnsi="Times New Roman" w:cs="Times New Roman"/>
        </w:rPr>
        <w:t xml:space="preserve">for </w:t>
      </w:r>
      <w:r w:rsidRPr="00F76412">
        <w:rPr>
          <w:rFonts w:ascii="Times New Roman" w:hAnsi="Times New Roman" w:cs="Times New Roman"/>
        </w:rPr>
        <w:t xml:space="preserve">results in each region and condition </w:t>
      </w:r>
      <w:r w:rsidR="00932FA1" w:rsidRPr="00F76412">
        <w:rPr>
          <w:rFonts w:ascii="Times New Roman" w:hAnsi="Times New Roman" w:cs="Times New Roman"/>
        </w:rPr>
        <w:t>see</w:t>
      </w:r>
      <w:r w:rsidR="00230E3F" w:rsidRPr="00F76412">
        <w:rPr>
          <w:rFonts w:ascii="Times New Roman" w:hAnsi="Times New Roman" w:cs="Times New Roman"/>
        </w:rPr>
        <w:t xml:space="preserve"> Figures 4 and 5</w:t>
      </w:r>
      <w:r w:rsidRPr="00F76412">
        <w:rPr>
          <w:rFonts w:ascii="Times New Roman" w:hAnsi="Times New Roman" w:cs="Times New Roman"/>
        </w:rPr>
        <w:t xml:space="preserve">) and demonstrates that language-input and face-to-face interaction do not explain the difference in frontal </w:t>
      </w:r>
      <w:r w:rsidR="00511F0C" w:rsidRPr="00F76412">
        <w:rPr>
          <w:rFonts w:ascii="Times New Roman" w:hAnsi="Times New Roman" w:cs="Times New Roman"/>
        </w:rPr>
        <w:t xml:space="preserve">scalp </w:t>
      </w:r>
      <w:r w:rsidRPr="00F76412">
        <w:rPr>
          <w:rFonts w:ascii="Times New Roman" w:hAnsi="Times New Roman" w:cs="Times New Roman"/>
        </w:rPr>
        <w:t>power between the joint attention and nonsocial conditions. The temporal regions play a role in facial processing</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4bng2cnh2","properties":{"formattedCitation":"{\\rtf \\super 26\\nosupersub{}}","plainCitation":"26"},"citationItems":[{"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26</w:t>
      </w:r>
      <w:r w:rsidRPr="00F76412">
        <w:rPr>
          <w:rFonts w:ascii="Times New Roman" w:hAnsi="Times New Roman" w:cs="Times New Roman"/>
        </w:rPr>
        <w:fldChar w:fldCharType="end"/>
      </w:r>
      <w:r w:rsidRPr="00F76412">
        <w:rPr>
          <w:rFonts w:ascii="Times New Roman" w:hAnsi="Times New Roman" w:cs="Times New Roman"/>
        </w:rPr>
        <w:t xml:space="preserve"> and power </w:t>
      </w:r>
      <w:r w:rsidR="00E0424B" w:rsidRPr="00F76412">
        <w:rPr>
          <w:rFonts w:ascii="Times New Roman" w:hAnsi="Times New Roman" w:cs="Times New Roman"/>
        </w:rPr>
        <w:t>recorded from temporal scalp regions</w:t>
      </w:r>
      <w:r w:rsidR="00B66E2B" w:rsidRPr="00F76412">
        <w:rPr>
          <w:rFonts w:ascii="Times New Roman" w:hAnsi="Times New Roman" w:cs="Times New Roman"/>
        </w:rPr>
        <w:t xml:space="preserve"> </w:t>
      </w:r>
      <w:r w:rsidRPr="00F76412">
        <w:rPr>
          <w:rFonts w:ascii="Times New Roman" w:hAnsi="Times New Roman" w:cs="Times New Roman"/>
        </w:rPr>
        <w:t xml:space="preserve">was lowest, indexing greater activation, in both of the conditions with face-to-face social interaction (joint attention and social engagement) compared with the nonsocial condition. This demonstrates that </w:t>
      </w:r>
      <w:r w:rsidR="00364F71" w:rsidRPr="00F76412">
        <w:rPr>
          <w:rFonts w:ascii="Times New Roman" w:hAnsi="Times New Roman" w:cs="Times New Roman"/>
        </w:rPr>
        <w:t>the difference in neural processing between the joint attention and nonsocial cond</w:t>
      </w:r>
      <w:r w:rsidR="00605558" w:rsidRPr="00F76412">
        <w:rPr>
          <w:rFonts w:ascii="Times New Roman" w:hAnsi="Times New Roman" w:cs="Times New Roman"/>
        </w:rPr>
        <w:t xml:space="preserve">itions in the temporal </w:t>
      </w:r>
      <w:r w:rsidR="00E3000A" w:rsidRPr="00F76412">
        <w:rPr>
          <w:rFonts w:ascii="Times New Roman" w:hAnsi="Times New Roman" w:cs="Times New Roman"/>
        </w:rPr>
        <w:t xml:space="preserve">scalp </w:t>
      </w:r>
      <w:r w:rsidR="00605558" w:rsidRPr="00F76412">
        <w:rPr>
          <w:rFonts w:ascii="Times New Roman" w:hAnsi="Times New Roman" w:cs="Times New Roman"/>
        </w:rPr>
        <w:t>region can be</w:t>
      </w:r>
      <w:r w:rsidR="00364F71" w:rsidRPr="00F76412">
        <w:rPr>
          <w:rFonts w:ascii="Times New Roman" w:hAnsi="Times New Roman" w:cs="Times New Roman"/>
        </w:rPr>
        <w:t xml:space="preserve"> attributed to </w:t>
      </w:r>
      <w:r w:rsidRPr="00F76412">
        <w:rPr>
          <w:rFonts w:ascii="Times New Roman" w:hAnsi="Times New Roman" w:cs="Times New Roman"/>
        </w:rPr>
        <w:t>face-to-face interaction. The parietal regions are involved in spatial orientation and gaze following</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brhOzldt","properties":{"formattedCitation":"{\\rtf \\super 6,23,25,26\\nosupersub{}}","plainCitation":"6,23,25,26"},"citationItems":[{"id":1174,"uris":["http://zotero.org/users/1038022/items/WZEB9ED3"],"uri":["http://zotero.org/users/1038022/items/WZEB9ED3"],"itemData":{"id":1174,"type":"article-journal","title":"The Attention System of the Human Brain: 20 Years After","container-title":"Annual review of neuroscience","page":"73-89","volume":"35","source":"PubMed Centr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DOI":"10.1146/annurev-neuro-062111-150525","ISSN":"0147-006X","note":"PMID: 22524787\nPMCID: PMC3413263","shortTitle":"The Attention System of the Human Brain","journalAbbreviation":"Annu Rev Neurosci","author":[{"family":"Petersen","given":"Steven E."},{"family":"Posner","given":"Michael I."}],"issued":{"date-parts":[["2012",7,21]]},"PMID":"22524787","PMCID":"PMC3413263"}},{"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id":372,"uris":["http://zotero.org/users/1038022/items/PGBPJ4IH"],"uri":["http://zotero.org/users/1038022/items/PGBPJ4IH"],"itemData":{"id":372,"type":"article-journal","title":"Oscillatory brain correlates of live joint attention: A dual-EEG study","container-title":"Frontiers in Human Neuroscience","volume":"6","source":"EBSCOhost","abstract":"Joint attention consists in following another’s gaze onto an environmental object, which leads to the alignment of both subjects’ attention onto this object. It is a fundamental mechanism of non-verbal communication, and it is essential for dynamic, online, interindividual synchronization during interactions. Here we aimed at investigating the oscillatory brain correlates of joint attention in a face-to-face paradigm where dyads of participants dynamically oriented their attention toward the same or different objects during joint and no-joint attention periods respectively. We also manipulated task instruction: in socially driven instructions, the participants had to follow explicitly their partner’s gaze, while in color-driven instructions, the objects to be looked at were designated at by their color so that no explicit gaze following was required. We focused on oscillatory activities in the 10 Hz frequency range, where parieto-occipital alpha and the centro-parietal mu rhythms have been described, as these rhythms have been associated with attention and social coordination processes respectively. We tested the hypothesis of a modulation of these oscillatory activities by joint attention. We used dual-EEG to record simultaneously the brain activities of the participant dyads during our live, face-to-face joint attention paradigm. We showed that joint attention periods—as compared to the no-joint attention periods—were associated with a decrease of signal power between 11 and 13 Hz over a large set of left centro-parieto-occipital electrodes, encompassing the scalp regions where alpha and mu rhythms have been described. This 11–13 Hz signal power decrease was observed independently of the task instruction: it was similar when joint versus no-joint attention situations were socially driven and when they were color-driven. These results are interpreted in terms of the processes of attention mirroring, social coordination, and mutual attentiveness associated with joint attention state. (PsycINFO Database Record (c) 2012 APA, all rights reserved) (journal abstract)","DOI":"10.3389/fnhum.2012.00156","ISSN":"1662-5161","shortTitle":"Oscillatory brain correlates of live joint attention","journalAbbreviation":"Frontiers in Human Neuroscience","author":[{"family":"Lachat","given":"Fanny"},{"family":"Hugueville","given":"Laurent"},{"family":"Lemaréchal","given":"Jean-Didier"},{"family":"Conty","given":"Laurence"},{"family":"George","given":"Nathalie"}],"issued":{"date-parts":[["2012",6]]}}},{"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23,25,26</w:t>
      </w:r>
      <w:r w:rsidRPr="00F76412">
        <w:rPr>
          <w:rFonts w:ascii="Times New Roman" w:hAnsi="Times New Roman" w:cs="Times New Roman"/>
        </w:rPr>
        <w:fldChar w:fldCharType="end"/>
      </w:r>
      <w:r w:rsidRPr="00F76412">
        <w:rPr>
          <w:rFonts w:ascii="Times New Roman" w:hAnsi="Times New Roman" w:cs="Times New Roman"/>
        </w:rPr>
        <w:t>, demands which were unique to the joint attention condition as the infant had to respond to the experimenter’s bids for attention. Accordingly, power</w:t>
      </w:r>
      <w:r w:rsidR="006F3D19" w:rsidRPr="00F76412">
        <w:rPr>
          <w:rFonts w:ascii="Times New Roman" w:hAnsi="Times New Roman" w:cs="Times New Roman"/>
        </w:rPr>
        <w:t xml:space="preserve"> recorded from parietal scalp regions</w:t>
      </w:r>
      <w:r w:rsidRPr="00F76412">
        <w:rPr>
          <w:rFonts w:ascii="Times New Roman" w:hAnsi="Times New Roman" w:cs="Times New Roman"/>
        </w:rPr>
        <w:t xml:space="preserve"> was lower, indexing greater neural activation, in the joint attention condition compared to all other conditions. Thus language-input and face-to-face interaction do not explain the difference in parietal </w:t>
      </w:r>
      <w:r w:rsidR="00A336E4" w:rsidRPr="00F76412">
        <w:rPr>
          <w:rFonts w:ascii="Times New Roman" w:hAnsi="Times New Roman" w:cs="Times New Roman"/>
        </w:rPr>
        <w:t xml:space="preserve">scalp </w:t>
      </w:r>
      <w:r w:rsidRPr="00F76412">
        <w:rPr>
          <w:rFonts w:ascii="Times New Roman" w:hAnsi="Times New Roman" w:cs="Times New Roman"/>
        </w:rPr>
        <w:t xml:space="preserve">power between the joint attention and nonsocial conditions. </w:t>
      </w:r>
      <w:r w:rsidR="00BF01E7" w:rsidRPr="00F76412">
        <w:rPr>
          <w:rFonts w:ascii="Times New Roman" w:hAnsi="Times New Roman" w:cs="Times New Roman"/>
        </w:rPr>
        <w:t xml:space="preserve">The power values (transformed using the natural log) </w:t>
      </w:r>
      <w:r w:rsidR="00A26193" w:rsidRPr="00F76412">
        <w:rPr>
          <w:rFonts w:ascii="Times New Roman" w:hAnsi="Times New Roman" w:cs="Times New Roman"/>
        </w:rPr>
        <w:t xml:space="preserve">ranged from </w:t>
      </w:r>
      <w:r w:rsidR="00F16CEE" w:rsidRPr="00F76412">
        <w:rPr>
          <w:rFonts w:ascii="Times New Roman" w:hAnsi="Times New Roman" w:cs="Times New Roman"/>
        </w:rPr>
        <w:t>7.21-7.</w:t>
      </w:r>
      <w:r w:rsidR="004B6361" w:rsidRPr="00F76412">
        <w:rPr>
          <w:rFonts w:ascii="Times New Roman" w:hAnsi="Times New Roman" w:cs="Times New Roman"/>
        </w:rPr>
        <w:t xml:space="preserve">71 in 4-6 Hz and </w:t>
      </w:r>
      <w:r w:rsidR="005F069B" w:rsidRPr="00F76412">
        <w:rPr>
          <w:rFonts w:ascii="Times New Roman" w:hAnsi="Times New Roman" w:cs="Times New Roman"/>
        </w:rPr>
        <w:t>6.32-</w:t>
      </w:r>
      <w:r w:rsidR="00196E99" w:rsidRPr="00F76412">
        <w:rPr>
          <w:rFonts w:ascii="Times New Roman" w:hAnsi="Times New Roman" w:cs="Times New Roman"/>
        </w:rPr>
        <w:t xml:space="preserve">6.71 in 6-9 Hz. </w:t>
      </w:r>
      <w:r w:rsidR="000E6AED" w:rsidRPr="00F76412">
        <w:rPr>
          <w:rFonts w:ascii="Times New Roman" w:hAnsi="Times New Roman" w:cs="Times New Roman"/>
        </w:rPr>
        <w:t xml:space="preserve">These are consistent with past research that used the same </w:t>
      </w:r>
      <w:r w:rsidR="00D64898" w:rsidRPr="00F76412">
        <w:rPr>
          <w:rFonts w:ascii="Times New Roman" w:hAnsi="Times New Roman" w:cs="Times New Roman"/>
        </w:rPr>
        <w:t xml:space="preserve">EEG recording system and </w:t>
      </w:r>
      <w:r w:rsidR="005802D8" w:rsidRPr="00F76412">
        <w:rPr>
          <w:rFonts w:ascii="Times New Roman" w:hAnsi="Times New Roman" w:cs="Times New Roman"/>
        </w:rPr>
        <w:t xml:space="preserve">comparable </w:t>
      </w:r>
      <w:r w:rsidR="000947CB" w:rsidRPr="00F76412">
        <w:rPr>
          <w:rFonts w:ascii="Times New Roman" w:hAnsi="Times New Roman" w:cs="Times New Roman"/>
        </w:rPr>
        <w:t>processing parameters</w:t>
      </w:r>
      <w:r w:rsidR="00691E96"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b3o2kvo21","properties":{"formattedCitation":"{\\rtf \\super 28\\nosupersub{}}","plainCitation":"28"},"citationItems":[{"id":687,"uris":["http://zotero.org/users/1038022/items/MNWM67HN"],"uri":["http://zotero.org/users/1038022/items/MNWM67HN"],"itemData":{"id":687,"type":"article-journal","title":"Developmental Trajectories of Resting EEG Power: An Endophenotype of Autism Spectrum Disorder","container-title":"PLoS ONE","page":"e39127","volume":"7","issue":"6","source":"PLoS Journals","abstract":"Current research suggests that autism spectrum disorder (ASD) is characterized by asynchronous neural oscillations. However, it is unclear whether changes in neural oscillations represent an index of the disorder or are shared more broadly among both affected and unaffected family members. Additionally, it remains unclear how early these differences emerge in development and whether they remain constant or change over time. In this study we examined developmental trajectories in spectral power in infants at high- or low-risk for ASD. Spectral power was extracted from resting EEG recorded over frontal regions of the scalp when infants were 6, 9, 12, 18 and 24 months of age. We used multilevel modeling to assess change over time between risk groups in the delta, theta, low alpha, high alpha, beta, and gamma frequency bands. The results indicated that across all bands, spectral power was lower in high-risk infants as compared to low-risk infants at 6-months of age. Furthermore high-risk infants showed different trajectories of change in spectral power in the subsequent developmental window indicating that not only are the patterns of change different, but that group differences are dynamic within the first two years of life. These findings remained the same after removing data from a subset of participants who displayed ASD related behaviors at 24 or 36 months. These differences in the nature of the trajectories of EEG power represent important endophenotypes of ASD.","DOI":"10.1371/journal.pone.0039127","shortTitle":"Developmental Trajectories of Resting EEG Power","journalAbbreviation":"PLoS ONE","author":[{"family":"Tierney","given":"Adrienne L."},{"family":"Gabard-Durnam","given":"Laurel"},{"family":"Vogel-Farley","given":"Vanessa"},{"family":"Tager-Flusberg","given":"Helen"},{"family":"Nelson","given":"Charles A."}],"issued":{"date-parts":[["2012",6,20]]}}}],"schema":"https://github.com/citation-style-language/schema/raw/master/csl-citation.json"} </w:instrText>
      </w:r>
      <w:r w:rsidR="00691E96" w:rsidRPr="00F76412">
        <w:rPr>
          <w:rFonts w:ascii="Times New Roman" w:hAnsi="Times New Roman" w:cs="Times New Roman"/>
        </w:rPr>
        <w:fldChar w:fldCharType="separate"/>
      </w:r>
      <w:r w:rsidR="00A273EC" w:rsidRPr="00F76412">
        <w:rPr>
          <w:rFonts w:ascii="Times New Roman" w:hAnsi="Times New Roman" w:cs="Times New Roman"/>
          <w:vertAlign w:val="superscript"/>
        </w:rPr>
        <w:t>28</w:t>
      </w:r>
      <w:r w:rsidR="00691E96" w:rsidRPr="00F76412">
        <w:rPr>
          <w:rFonts w:ascii="Times New Roman" w:hAnsi="Times New Roman" w:cs="Times New Roman"/>
        </w:rPr>
        <w:fldChar w:fldCharType="end"/>
      </w:r>
      <w:r w:rsidR="00E149B6" w:rsidRPr="00F76412">
        <w:rPr>
          <w:rFonts w:ascii="Times New Roman" w:hAnsi="Times New Roman" w:cs="Times New Roman"/>
        </w:rPr>
        <w:t xml:space="preserve">. </w:t>
      </w:r>
      <w:r w:rsidR="00A56FB1" w:rsidRPr="00F76412">
        <w:rPr>
          <w:rFonts w:ascii="Times New Roman" w:hAnsi="Times New Roman" w:cs="Times New Roman"/>
        </w:rPr>
        <w:t xml:space="preserve">However, EEG power values may </w:t>
      </w:r>
      <w:r w:rsidR="00D60E31" w:rsidRPr="00F76412">
        <w:rPr>
          <w:rFonts w:ascii="Times New Roman" w:hAnsi="Times New Roman" w:cs="Times New Roman"/>
        </w:rPr>
        <w:t xml:space="preserve">vary </w:t>
      </w:r>
      <w:r w:rsidR="005205D2" w:rsidRPr="00F76412">
        <w:rPr>
          <w:rFonts w:ascii="Times New Roman" w:hAnsi="Times New Roman" w:cs="Times New Roman"/>
        </w:rPr>
        <w:t>based on f</w:t>
      </w:r>
      <w:r w:rsidR="00BD600D" w:rsidRPr="00F76412">
        <w:rPr>
          <w:rFonts w:ascii="Times New Roman" w:hAnsi="Times New Roman" w:cs="Times New Roman"/>
        </w:rPr>
        <w:t xml:space="preserve">actors such as </w:t>
      </w:r>
      <w:r w:rsidR="007434D0" w:rsidRPr="00F76412">
        <w:rPr>
          <w:rFonts w:ascii="Times New Roman" w:hAnsi="Times New Roman" w:cs="Times New Roman"/>
        </w:rPr>
        <w:t xml:space="preserve">the </w:t>
      </w:r>
      <w:r w:rsidR="00547828" w:rsidRPr="00F76412">
        <w:rPr>
          <w:rFonts w:ascii="Times New Roman" w:hAnsi="Times New Roman" w:cs="Times New Roman"/>
        </w:rPr>
        <w:t>EEG system</w:t>
      </w:r>
      <w:r w:rsidR="0016639C" w:rsidRPr="00F76412">
        <w:rPr>
          <w:rFonts w:ascii="Times New Roman" w:hAnsi="Times New Roman" w:cs="Times New Roman"/>
        </w:rPr>
        <w:t xml:space="preserve"> </w:t>
      </w:r>
      <w:r w:rsidR="00696C82" w:rsidRPr="00F76412">
        <w:rPr>
          <w:rFonts w:ascii="Times New Roman" w:hAnsi="Times New Roman" w:cs="Times New Roman"/>
        </w:rPr>
        <w:t xml:space="preserve">used </w:t>
      </w:r>
      <w:r w:rsidR="0016639C" w:rsidRPr="00F76412">
        <w:rPr>
          <w:rFonts w:ascii="Times New Roman" w:hAnsi="Times New Roman" w:cs="Times New Roman"/>
        </w:rPr>
        <w:t xml:space="preserve">and </w:t>
      </w:r>
      <w:r w:rsidR="00BD600D" w:rsidRPr="00F76412">
        <w:rPr>
          <w:rFonts w:ascii="Times New Roman" w:hAnsi="Times New Roman" w:cs="Times New Roman"/>
        </w:rPr>
        <w:t>choice</w:t>
      </w:r>
      <w:r w:rsidR="009B2019" w:rsidRPr="00F76412">
        <w:rPr>
          <w:rFonts w:ascii="Times New Roman" w:hAnsi="Times New Roman" w:cs="Times New Roman"/>
        </w:rPr>
        <w:t>s</w:t>
      </w:r>
      <w:r w:rsidR="00BD600D" w:rsidRPr="00F76412">
        <w:rPr>
          <w:rFonts w:ascii="Times New Roman" w:hAnsi="Times New Roman" w:cs="Times New Roman"/>
        </w:rPr>
        <w:t xml:space="preserve"> of reference and </w:t>
      </w:r>
      <w:r w:rsidR="00686BCD" w:rsidRPr="00F76412">
        <w:rPr>
          <w:rFonts w:ascii="Times New Roman" w:hAnsi="Times New Roman" w:cs="Times New Roman"/>
        </w:rPr>
        <w:t xml:space="preserve">artifact </w:t>
      </w:r>
      <w:r w:rsidR="0000729A" w:rsidRPr="00F76412">
        <w:rPr>
          <w:rFonts w:ascii="Times New Roman" w:hAnsi="Times New Roman" w:cs="Times New Roman"/>
        </w:rPr>
        <w:t>parameters.</w:t>
      </w:r>
    </w:p>
    <w:p w14:paraId="4460513B" w14:textId="4BD504DB" w:rsidR="00C467BC" w:rsidRPr="00F76412" w:rsidRDefault="00C467BC" w:rsidP="001A0C4A">
      <w:pPr>
        <w:jc w:val="both"/>
        <w:rPr>
          <w:rFonts w:ascii="Times New Roman" w:hAnsi="Times New Roman" w:cs="Times New Roman"/>
        </w:rPr>
      </w:pPr>
    </w:p>
    <w:p w14:paraId="462834AD" w14:textId="4F3CFFFA" w:rsidR="000323B6" w:rsidRPr="00F76412" w:rsidRDefault="000323B6" w:rsidP="001A0C4A">
      <w:pPr>
        <w:jc w:val="both"/>
        <w:rPr>
          <w:rFonts w:ascii="Times New Roman" w:hAnsi="Times New Roman" w:cs="Times New Roman"/>
        </w:rPr>
      </w:pPr>
      <w:r w:rsidRPr="00F76412">
        <w:rPr>
          <w:rFonts w:ascii="Times New Roman" w:hAnsi="Times New Roman" w:cs="Times New Roman"/>
          <w:b/>
        </w:rPr>
        <w:t>Figure Legends</w:t>
      </w:r>
      <w:r w:rsidRPr="00F76412">
        <w:rPr>
          <w:rFonts w:ascii="Times New Roman" w:hAnsi="Times New Roman" w:cs="Times New Roman"/>
        </w:rPr>
        <w:t>:</w:t>
      </w:r>
    </w:p>
    <w:p w14:paraId="5EB8F86F" w14:textId="3AE6D403" w:rsidR="002A68A7" w:rsidRPr="00F76412" w:rsidRDefault="00C467BC" w:rsidP="001A0C4A">
      <w:pPr>
        <w:jc w:val="both"/>
        <w:rPr>
          <w:rFonts w:ascii="Times New Roman" w:hAnsi="Times New Roman" w:cs="Times New Roman"/>
        </w:rPr>
      </w:pPr>
      <w:r w:rsidRPr="00F76412">
        <w:rPr>
          <w:rFonts w:ascii="Times New Roman" w:hAnsi="Times New Roman" w:cs="Times New Roman"/>
          <w:b/>
        </w:rPr>
        <w:t>Figure 1: Example of a nonsocial object.</w:t>
      </w:r>
      <w:r w:rsidRPr="00F76412">
        <w:rPr>
          <w:rFonts w:ascii="Times New Roman" w:hAnsi="Times New Roman" w:cs="Times New Roman"/>
        </w:rPr>
        <w:t xml:space="preserve"> The type of object (flower) is the same across blocks, but varies in color.</w:t>
      </w:r>
    </w:p>
    <w:p w14:paraId="15364A59" w14:textId="77777777" w:rsidR="00C467BC" w:rsidRPr="00F76412" w:rsidRDefault="00C467BC" w:rsidP="001A0C4A">
      <w:pPr>
        <w:jc w:val="both"/>
        <w:rPr>
          <w:rFonts w:ascii="Times New Roman" w:hAnsi="Times New Roman" w:cs="Times New Roman"/>
          <w:b/>
        </w:rPr>
      </w:pPr>
    </w:p>
    <w:p w14:paraId="38918B0E" w14:textId="5F748C46" w:rsidR="007E3070" w:rsidRPr="00F76412" w:rsidRDefault="00353918" w:rsidP="001A0C4A">
      <w:pPr>
        <w:jc w:val="both"/>
        <w:rPr>
          <w:rFonts w:ascii="Times New Roman" w:hAnsi="Times New Roman" w:cs="Times New Roman"/>
        </w:rPr>
      </w:pPr>
      <w:r w:rsidRPr="00F76412">
        <w:rPr>
          <w:rFonts w:ascii="Times New Roman" w:hAnsi="Times New Roman" w:cs="Times New Roman"/>
          <w:b/>
        </w:rPr>
        <w:t>Figure 2</w:t>
      </w:r>
      <w:r w:rsidR="003E28B2" w:rsidRPr="00F76412">
        <w:rPr>
          <w:rFonts w:ascii="Times New Roman" w:hAnsi="Times New Roman" w:cs="Times New Roman"/>
          <w:b/>
        </w:rPr>
        <w:t>.</w:t>
      </w:r>
      <w:r w:rsidR="005139E9" w:rsidRPr="00F76412">
        <w:rPr>
          <w:rFonts w:ascii="Times New Roman" w:hAnsi="Times New Roman" w:cs="Times New Roman"/>
          <w:b/>
        </w:rPr>
        <w:t xml:space="preserve"> Mean 4-6 Hz power in each condition. </w:t>
      </w:r>
      <w:r w:rsidR="00FF46A0" w:rsidRPr="00F76412">
        <w:rPr>
          <w:rFonts w:ascii="Times New Roman" w:hAnsi="Times New Roman" w:cs="Times New Roman"/>
        </w:rPr>
        <w:t xml:space="preserve">In this sample of 12 month-old infants, </w:t>
      </w:r>
      <w:r w:rsidR="007E3070" w:rsidRPr="00F76412">
        <w:rPr>
          <w:rFonts w:ascii="Times New Roman" w:hAnsi="Times New Roman" w:cs="Times New Roman"/>
        </w:rPr>
        <w:t>4</w:t>
      </w:r>
      <w:r w:rsidR="003C51F6" w:rsidRPr="00F76412">
        <w:rPr>
          <w:rFonts w:ascii="Times New Roman" w:hAnsi="Times New Roman" w:cs="Times New Roman"/>
        </w:rPr>
        <w:t>-6 Hz power was</w:t>
      </w:r>
      <w:r w:rsidR="007E3070" w:rsidRPr="00F76412">
        <w:rPr>
          <w:rFonts w:ascii="Times New Roman" w:hAnsi="Times New Roman" w:cs="Times New Roman"/>
        </w:rPr>
        <w:t xml:space="preserve"> lower in the joint attention condition, indexing greater neural activation, compared to all other conditions. This demonstrates that the presence of language-input and face-to-face interaction do not </w:t>
      </w:r>
      <w:r w:rsidR="004B1830" w:rsidRPr="00F76412">
        <w:rPr>
          <w:rFonts w:ascii="Times New Roman" w:hAnsi="Times New Roman" w:cs="Times New Roman"/>
        </w:rPr>
        <w:t xml:space="preserve">fully </w:t>
      </w:r>
      <w:r w:rsidR="007E3070" w:rsidRPr="00F76412">
        <w:rPr>
          <w:rFonts w:ascii="Times New Roman" w:hAnsi="Times New Roman" w:cs="Times New Roman"/>
        </w:rPr>
        <w:t xml:space="preserve">explain the difference in power between the joint attention and nonsocial conditions. </w:t>
      </w:r>
      <w:r w:rsidR="00CE26E9" w:rsidRPr="00F76412">
        <w:rPr>
          <w:rFonts w:ascii="Times New Roman" w:hAnsi="Times New Roman" w:cs="Times New Roman"/>
        </w:rPr>
        <w:t xml:space="preserve">The error bars represent standard errors. </w:t>
      </w:r>
    </w:p>
    <w:p w14:paraId="6B22A1CC" w14:textId="04F38AF0" w:rsidR="005139E9" w:rsidRPr="00F76412" w:rsidRDefault="005139E9" w:rsidP="001A0C4A">
      <w:pPr>
        <w:jc w:val="both"/>
        <w:rPr>
          <w:rFonts w:ascii="Times New Roman" w:hAnsi="Times New Roman" w:cs="Times New Roman"/>
        </w:rPr>
      </w:pPr>
    </w:p>
    <w:p w14:paraId="502848D2" w14:textId="0EEDA4A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lastRenderedPageBreak/>
        <w:t>Figure 3</w:t>
      </w:r>
      <w:r w:rsidR="005E10EC" w:rsidRPr="00F76412">
        <w:rPr>
          <w:rFonts w:ascii="Times New Roman" w:hAnsi="Times New Roman" w:cs="Times New Roman"/>
          <w:b/>
        </w:rPr>
        <w:t>. Mean 6-9 Hz power in each condition.</w:t>
      </w:r>
      <w:r w:rsidR="005E10EC" w:rsidRPr="00F76412">
        <w:rPr>
          <w:rFonts w:ascii="Times New Roman" w:hAnsi="Times New Roman" w:cs="Times New Roman"/>
        </w:rPr>
        <w:t xml:space="preserve"> </w:t>
      </w:r>
      <w:r w:rsidR="0084034E" w:rsidRPr="00F76412">
        <w:rPr>
          <w:rFonts w:ascii="Times New Roman" w:hAnsi="Times New Roman" w:cs="Times New Roman"/>
        </w:rPr>
        <w:t>In this sample of 12 month-old infants</w:t>
      </w:r>
      <w:r w:rsidR="00181917" w:rsidRPr="00F76412">
        <w:rPr>
          <w:rFonts w:ascii="Times New Roman" w:hAnsi="Times New Roman" w:cs="Times New Roman"/>
        </w:rPr>
        <w:t>,</w:t>
      </w:r>
      <w:r w:rsidR="0084034E" w:rsidRPr="00F76412">
        <w:rPr>
          <w:rFonts w:ascii="Times New Roman" w:hAnsi="Times New Roman" w:cs="Times New Roman"/>
        </w:rPr>
        <w:t xml:space="preserve"> </w:t>
      </w:r>
      <w:r w:rsidR="00DD193A" w:rsidRPr="00F76412">
        <w:rPr>
          <w:rFonts w:ascii="Times New Roman" w:hAnsi="Times New Roman" w:cs="Times New Roman"/>
        </w:rPr>
        <w:t>6</w:t>
      </w:r>
      <w:r w:rsidR="005E10EC" w:rsidRPr="00F76412">
        <w:rPr>
          <w:rFonts w:ascii="Times New Roman" w:hAnsi="Times New Roman" w:cs="Times New Roman"/>
        </w:rPr>
        <w:t>-9</w:t>
      </w:r>
      <w:r w:rsidR="00450BB3" w:rsidRPr="00F76412">
        <w:rPr>
          <w:rFonts w:ascii="Times New Roman" w:hAnsi="Times New Roman" w:cs="Times New Roman"/>
        </w:rPr>
        <w:t xml:space="preserve"> Hz power was</w:t>
      </w:r>
      <w:r w:rsidR="005E10EC" w:rsidRPr="00F76412">
        <w:rPr>
          <w:rFonts w:ascii="Times New Roman" w:hAnsi="Times New Roman" w:cs="Times New Roman"/>
        </w:rPr>
        <w:t xml:space="preserve"> lower in the joint attention condition, indexing greater neural activation, compared to the nonsocial and language-only conditions. </w:t>
      </w:r>
      <w:r w:rsidR="008456DF" w:rsidRPr="00F76412">
        <w:rPr>
          <w:rFonts w:ascii="Times New Roman" w:hAnsi="Times New Roman" w:cs="Times New Roman"/>
        </w:rPr>
        <w:t>There was</w:t>
      </w:r>
      <w:r w:rsidR="005E10EC" w:rsidRPr="00F76412">
        <w:rPr>
          <w:rFonts w:ascii="Times New Roman" w:hAnsi="Times New Roman" w:cs="Times New Roman"/>
        </w:rPr>
        <w:t xml:space="preserve"> no difference in 6-9 Hz power between the joint attention and social engagement conditions. </w:t>
      </w:r>
      <w:r w:rsidR="00C32043" w:rsidRPr="00F76412">
        <w:rPr>
          <w:rFonts w:ascii="Times New Roman" w:hAnsi="Times New Roman" w:cs="Times New Roman"/>
        </w:rPr>
        <w:t>The error bars represent standard errors.</w:t>
      </w:r>
    </w:p>
    <w:p w14:paraId="76D1CB1C" w14:textId="77777777" w:rsidR="005E10EC" w:rsidRPr="00F76412" w:rsidRDefault="005E10EC" w:rsidP="001A0C4A">
      <w:pPr>
        <w:jc w:val="both"/>
        <w:rPr>
          <w:rFonts w:ascii="Times New Roman" w:hAnsi="Times New Roman" w:cs="Times New Roman"/>
        </w:rPr>
      </w:pPr>
    </w:p>
    <w:p w14:paraId="6969E3CF" w14:textId="39647DF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t>Figure 4</w:t>
      </w:r>
      <w:r w:rsidR="005E10EC" w:rsidRPr="00F76412">
        <w:rPr>
          <w:rFonts w:ascii="Times New Roman" w:hAnsi="Times New Roman" w:cs="Times New Roman"/>
          <w:b/>
        </w:rPr>
        <w:t>.</w:t>
      </w:r>
      <w:r w:rsidR="005E10EC" w:rsidRPr="00F76412">
        <w:rPr>
          <w:rFonts w:ascii="Times New Roman" w:hAnsi="Times New Roman" w:cs="Times New Roman"/>
          <w:b/>
          <w:i/>
        </w:rPr>
        <w:t xml:space="preserve"> </w:t>
      </w:r>
      <w:r w:rsidR="005E10EC" w:rsidRPr="00F76412">
        <w:rPr>
          <w:rFonts w:ascii="Times New Roman" w:hAnsi="Times New Roman" w:cs="Times New Roman"/>
          <w:b/>
        </w:rPr>
        <w:t>Mean 4–6 Hz power in each condition and region.</w:t>
      </w:r>
      <w:r w:rsidR="00467946" w:rsidRPr="00F76412">
        <w:rPr>
          <w:rFonts w:ascii="Times New Roman" w:hAnsi="Times New Roman" w:cs="Times New Roman"/>
        </w:rPr>
        <w:t xml:space="preserve"> </w:t>
      </w:r>
      <w:r w:rsidR="00FF6589" w:rsidRPr="00F76412">
        <w:rPr>
          <w:rFonts w:ascii="Times New Roman" w:hAnsi="Times New Roman" w:cs="Times New Roman"/>
        </w:rPr>
        <w:t>In this sample of 12 month-old infants</w:t>
      </w:r>
      <w:r w:rsidR="0060412E" w:rsidRPr="00F76412">
        <w:rPr>
          <w:rFonts w:ascii="Times New Roman" w:hAnsi="Times New Roman" w:cs="Times New Roman"/>
        </w:rPr>
        <w:t xml:space="preserve">, </w:t>
      </w:r>
      <w:r w:rsidR="005E10EC" w:rsidRPr="00F76412">
        <w:rPr>
          <w:rFonts w:ascii="Times New Roman" w:hAnsi="Times New Roman" w:cs="Times New Roman"/>
        </w:rPr>
        <w:t xml:space="preserve">4–6 Hz power </w:t>
      </w:r>
      <w:r w:rsidR="00B81DE2" w:rsidRPr="00F76412">
        <w:rPr>
          <w:rFonts w:ascii="Times New Roman" w:hAnsi="Times New Roman" w:cs="Times New Roman"/>
        </w:rPr>
        <w:t>in the frontal and parietal regions</w:t>
      </w:r>
      <w:r w:rsidR="004B6497" w:rsidRPr="00F76412">
        <w:rPr>
          <w:rFonts w:ascii="Times New Roman" w:hAnsi="Times New Roman" w:cs="Times New Roman"/>
        </w:rPr>
        <w:t xml:space="preserve"> </w:t>
      </w:r>
      <w:r w:rsidR="00F40465" w:rsidRPr="00F76412">
        <w:rPr>
          <w:rFonts w:ascii="Times New Roman" w:hAnsi="Times New Roman" w:cs="Times New Roman"/>
        </w:rPr>
        <w:t>was</w:t>
      </w:r>
      <w:r w:rsidR="004B6497" w:rsidRPr="00F76412">
        <w:rPr>
          <w:rFonts w:ascii="Times New Roman" w:hAnsi="Times New Roman" w:cs="Times New Roman"/>
        </w:rPr>
        <w:t xml:space="preserve"> lower</w:t>
      </w:r>
      <w:r w:rsidR="005E10EC" w:rsidRPr="00F76412">
        <w:rPr>
          <w:rFonts w:ascii="Times New Roman" w:hAnsi="Times New Roman" w:cs="Times New Roman"/>
        </w:rPr>
        <w:t xml:space="preserve"> in the joint attention condition, indexing greater neural activation, compared with the other conditions. Temporal 4–6 Hz power was lower in both the joint attention and social engagement conditions compared with the nonsocial condition. </w:t>
      </w:r>
      <w:r w:rsidR="00C32043" w:rsidRPr="00F76412">
        <w:rPr>
          <w:rFonts w:ascii="Times New Roman" w:hAnsi="Times New Roman" w:cs="Times New Roman"/>
        </w:rPr>
        <w:t xml:space="preserve">The error bars represent standard errors. </w:t>
      </w:r>
      <w:r w:rsidR="003A33D4" w:rsidRPr="00F76412">
        <w:rPr>
          <w:rFonts w:ascii="Times New Roman" w:hAnsi="Times New Roman" w:cs="Times New Roman"/>
        </w:rPr>
        <w:t xml:space="preserve">This figure has been modified </w:t>
      </w:r>
      <w:r w:rsidR="005E10EC" w:rsidRPr="00F76412">
        <w:rPr>
          <w:rFonts w:ascii="Times New Roman" w:hAnsi="Times New Roman" w:cs="Times New Roman"/>
        </w:rPr>
        <w:t>from</w:t>
      </w:r>
      <w:r w:rsidR="005E10EC"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5mbsdng8l","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5E10EC"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5E10EC" w:rsidRPr="00F76412">
        <w:rPr>
          <w:rFonts w:ascii="Times New Roman" w:hAnsi="Times New Roman" w:cs="Times New Roman"/>
        </w:rPr>
        <w:fldChar w:fldCharType="end"/>
      </w:r>
      <w:r w:rsidR="005E10EC" w:rsidRPr="00F76412">
        <w:rPr>
          <w:rFonts w:ascii="Times New Roman" w:hAnsi="Times New Roman" w:cs="Times New Roman"/>
        </w:rPr>
        <w:t>.</w:t>
      </w:r>
    </w:p>
    <w:p w14:paraId="238A118F" w14:textId="77777777" w:rsidR="005E10EC" w:rsidRPr="00F76412" w:rsidRDefault="005E10EC" w:rsidP="001A0C4A">
      <w:pPr>
        <w:jc w:val="both"/>
        <w:rPr>
          <w:rFonts w:ascii="Times New Roman" w:hAnsi="Times New Roman" w:cs="Times New Roman"/>
        </w:rPr>
      </w:pPr>
    </w:p>
    <w:p w14:paraId="02D058B2" w14:textId="10BE45C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t>Figure 5</w:t>
      </w:r>
      <w:r w:rsidR="005E10EC" w:rsidRPr="00F76412">
        <w:rPr>
          <w:rFonts w:ascii="Times New Roman" w:hAnsi="Times New Roman" w:cs="Times New Roman"/>
          <w:b/>
        </w:rPr>
        <w:t>. Mean 6–9 Hz power in each condition and region.</w:t>
      </w:r>
      <w:r w:rsidR="005E10EC" w:rsidRPr="00F76412">
        <w:rPr>
          <w:rFonts w:ascii="Times New Roman" w:hAnsi="Times New Roman" w:cs="Times New Roman"/>
        </w:rPr>
        <w:t xml:space="preserve"> </w:t>
      </w:r>
      <w:r w:rsidR="00F80E65" w:rsidRPr="00F76412">
        <w:rPr>
          <w:rFonts w:ascii="Times New Roman" w:hAnsi="Times New Roman" w:cs="Times New Roman"/>
        </w:rPr>
        <w:t>In this sample of 12 month-old infants</w:t>
      </w:r>
      <w:r w:rsidR="00E4749E" w:rsidRPr="00F76412">
        <w:rPr>
          <w:rFonts w:ascii="Times New Roman" w:hAnsi="Times New Roman" w:cs="Times New Roman"/>
        </w:rPr>
        <w:t xml:space="preserve">, </w:t>
      </w:r>
      <w:r w:rsidR="005E10EC" w:rsidRPr="00F76412">
        <w:rPr>
          <w:rFonts w:ascii="Times New Roman" w:hAnsi="Times New Roman" w:cs="Times New Roman"/>
        </w:rPr>
        <w:t xml:space="preserve">6–9 Hz power </w:t>
      </w:r>
      <w:r w:rsidR="00E42704" w:rsidRPr="00F76412">
        <w:rPr>
          <w:rFonts w:ascii="Times New Roman" w:hAnsi="Times New Roman" w:cs="Times New Roman"/>
        </w:rPr>
        <w:t xml:space="preserve">in the frontal region </w:t>
      </w:r>
      <w:r w:rsidR="005E10EC" w:rsidRPr="00F76412">
        <w:rPr>
          <w:rFonts w:ascii="Times New Roman" w:hAnsi="Times New Roman" w:cs="Times New Roman"/>
        </w:rPr>
        <w:t>was lower in the joint attention condition, indexing greater neural activation, compared with the language-only and nonsocial conditions. In the temporal region, 6–9 Hz power was lower in both the joint attention and social engagement conditions compared with the nonsocial condition.</w:t>
      </w:r>
      <w:r w:rsidR="00C32043" w:rsidRPr="00F76412">
        <w:rPr>
          <w:rFonts w:ascii="Times New Roman" w:hAnsi="Times New Roman" w:cs="Times New Roman"/>
        </w:rPr>
        <w:t xml:space="preserve"> The error bars represent standard errors. </w:t>
      </w:r>
      <w:r w:rsidR="005E10EC" w:rsidRPr="00F76412">
        <w:rPr>
          <w:rFonts w:ascii="Times New Roman" w:hAnsi="Times New Roman" w:cs="Times New Roman"/>
        </w:rPr>
        <w:t xml:space="preserve"> </w:t>
      </w:r>
      <w:r w:rsidR="003A33D4" w:rsidRPr="00F76412">
        <w:rPr>
          <w:rFonts w:ascii="Times New Roman" w:hAnsi="Times New Roman" w:cs="Times New Roman"/>
        </w:rPr>
        <w:t>This figure has been modified</w:t>
      </w:r>
      <w:r w:rsidR="00457B2D" w:rsidRPr="00F76412">
        <w:rPr>
          <w:rFonts w:ascii="Times New Roman" w:hAnsi="Times New Roman" w:cs="Times New Roman"/>
        </w:rPr>
        <w:t xml:space="preserve"> from</w:t>
      </w:r>
      <w:r w:rsidR="005E10EC"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qlu1tj2hu","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5E10EC"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5E10EC" w:rsidRPr="00F76412">
        <w:rPr>
          <w:rFonts w:ascii="Times New Roman" w:hAnsi="Times New Roman" w:cs="Times New Roman"/>
        </w:rPr>
        <w:fldChar w:fldCharType="end"/>
      </w:r>
      <w:r w:rsidR="005E10EC" w:rsidRPr="00F76412">
        <w:rPr>
          <w:rFonts w:ascii="Times New Roman" w:hAnsi="Times New Roman" w:cs="Times New Roman"/>
        </w:rPr>
        <w:t xml:space="preserve">. </w:t>
      </w:r>
    </w:p>
    <w:p w14:paraId="1DE97154" w14:textId="77777777" w:rsidR="00656301" w:rsidRPr="00F76412" w:rsidRDefault="00656301" w:rsidP="001A0C4A">
      <w:pPr>
        <w:jc w:val="both"/>
        <w:rPr>
          <w:rFonts w:ascii="Times New Roman" w:hAnsi="Times New Roman" w:cs="Times New Roman"/>
        </w:rPr>
      </w:pPr>
    </w:p>
    <w:p w14:paraId="2AA60E1D" w14:textId="1651442C" w:rsidR="005139E9" w:rsidRPr="00F76412" w:rsidRDefault="00656301" w:rsidP="001A0C4A">
      <w:pPr>
        <w:jc w:val="both"/>
        <w:rPr>
          <w:rFonts w:ascii="Times New Roman" w:hAnsi="Times New Roman" w:cs="Times New Roman"/>
          <w:b/>
        </w:rPr>
      </w:pPr>
      <w:r w:rsidRPr="00F76412">
        <w:rPr>
          <w:rFonts w:ascii="Times New Roman" w:hAnsi="Times New Roman" w:cs="Times New Roman"/>
          <w:b/>
        </w:rPr>
        <w:t>Table 1: Order of Blocks and Script.</w:t>
      </w:r>
    </w:p>
    <w:p w14:paraId="46B1024F" w14:textId="77777777" w:rsidR="00656301" w:rsidRPr="00F76412" w:rsidRDefault="00656301" w:rsidP="001A0C4A">
      <w:pPr>
        <w:jc w:val="both"/>
        <w:rPr>
          <w:rFonts w:ascii="Times New Roman" w:hAnsi="Times New Roman" w:cs="Times New Roman"/>
        </w:rPr>
      </w:pPr>
    </w:p>
    <w:p w14:paraId="06DE1B00" w14:textId="1DC0EC3C" w:rsidR="00E518B7" w:rsidRPr="00F76412" w:rsidRDefault="00633180" w:rsidP="001A0C4A">
      <w:pPr>
        <w:jc w:val="both"/>
        <w:rPr>
          <w:rFonts w:ascii="Times New Roman" w:hAnsi="Times New Roman" w:cs="Times New Roman"/>
        </w:rPr>
      </w:pPr>
      <w:r w:rsidRPr="00F76412">
        <w:rPr>
          <w:rFonts w:ascii="Times New Roman" w:hAnsi="Times New Roman" w:cs="Times New Roman"/>
          <w:b/>
        </w:rPr>
        <w:t>Supplementa</w:t>
      </w:r>
      <w:r w:rsidR="00E233FB" w:rsidRPr="00F76412">
        <w:rPr>
          <w:rFonts w:ascii="Times New Roman" w:hAnsi="Times New Roman" w:cs="Times New Roman"/>
          <w:b/>
        </w:rPr>
        <w:t>l</w:t>
      </w:r>
      <w:r w:rsidRPr="00F76412">
        <w:rPr>
          <w:rFonts w:ascii="Times New Roman" w:hAnsi="Times New Roman" w:cs="Times New Roman"/>
          <w:b/>
        </w:rPr>
        <w:t xml:space="preserve"> F</w:t>
      </w:r>
      <w:r w:rsidR="00E02779" w:rsidRPr="00F76412">
        <w:rPr>
          <w:rFonts w:ascii="Times New Roman" w:hAnsi="Times New Roman" w:cs="Times New Roman"/>
          <w:b/>
        </w:rPr>
        <w:t>i</w:t>
      </w:r>
      <w:r w:rsidR="000727EA" w:rsidRPr="00F76412">
        <w:rPr>
          <w:rFonts w:ascii="Times New Roman" w:hAnsi="Times New Roman" w:cs="Times New Roman"/>
          <w:b/>
        </w:rPr>
        <w:t>gure</w:t>
      </w:r>
      <w:r w:rsidR="003F1F17" w:rsidRPr="00F76412">
        <w:rPr>
          <w:rFonts w:ascii="Times New Roman" w:hAnsi="Times New Roman" w:cs="Times New Roman"/>
          <w:b/>
        </w:rPr>
        <w:t>s</w:t>
      </w:r>
      <w:r w:rsidR="00E02779" w:rsidRPr="00F76412">
        <w:rPr>
          <w:rFonts w:ascii="Times New Roman" w:hAnsi="Times New Roman" w:cs="Times New Roman"/>
          <w:b/>
        </w:rPr>
        <w:t>.</w:t>
      </w:r>
      <w:r w:rsidR="00F717A8" w:rsidRPr="00F76412">
        <w:rPr>
          <w:rFonts w:ascii="Times New Roman" w:hAnsi="Times New Roman" w:cs="Times New Roman"/>
          <w:b/>
        </w:rPr>
        <w:t xml:space="preserve"> </w:t>
      </w:r>
      <w:r w:rsidR="003F1F17" w:rsidRPr="00F76412">
        <w:rPr>
          <w:rFonts w:ascii="Times New Roman" w:hAnsi="Times New Roman" w:cs="Times New Roman"/>
          <w:b/>
        </w:rPr>
        <w:t>S</w:t>
      </w:r>
      <w:r w:rsidR="00E518B7" w:rsidRPr="00F76412">
        <w:rPr>
          <w:rFonts w:ascii="Times New Roman" w:hAnsi="Times New Roman" w:cs="Times New Roman"/>
          <w:b/>
        </w:rPr>
        <w:t>timuli used in the paradigm</w:t>
      </w:r>
      <w:r w:rsidR="00E518B7" w:rsidRPr="00F76412">
        <w:rPr>
          <w:rFonts w:ascii="Times New Roman" w:hAnsi="Times New Roman" w:cs="Times New Roman"/>
        </w:rPr>
        <w:t xml:space="preserve">. </w:t>
      </w:r>
      <w:r w:rsidR="00A21489" w:rsidRPr="00F76412">
        <w:rPr>
          <w:rFonts w:ascii="Times New Roman" w:hAnsi="Times New Roman" w:cs="Times New Roman"/>
        </w:rPr>
        <w:t>The supplemental file ‘</w:t>
      </w:r>
      <w:r w:rsidR="00E518B7" w:rsidRPr="00F76412">
        <w:rPr>
          <w:rFonts w:ascii="Times New Roman" w:hAnsi="Times New Roman" w:cs="Times New Roman"/>
        </w:rPr>
        <w:t xml:space="preserve">List of </w:t>
      </w:r>
      <w:r w:rsidR="00A21489" w:rsidRPr="00F76412">
        <w:rPr>
          <w:rFonts w:ascii="Times New Roman" w:hAnsi="Times New Roman" w:cs="Times New Roman"/>
        </w:rPr>
        <w:t>photos in each block’</w:t>
      </w:r>
      <w:r w:rsidR="00E518B7" w:rsidRPr="00F76412">
        <w:rPr>
          <w:rFonts w:ascii="Times New Roman" w:hAnsi="Times New Roman" w:cs="Times New Roman"/>
        </w:rPr>
        <w:t xml:space="preserve"> includes the names of stimuli files that accompany each block in the paradigm. The stimuli files are also included. </w:t>
      </w:r>
    </w:p>
    <w:p w14:paraId="1BD69C34" w14:textId="77777777" w:rsidR="006570EB" w:rsidRPr="00F76412" w:rsidRDefault="006570EB" w:rsidP="001A0C4A">
      <w:pPr>
        <w:jc w:val="both"/>
        <w:rPr>
          <w:rFonts w:ascii="Times New Roman" w:hAnsi="Times New Roman" w:cs="Times New Roman"/>
        </w:rPr>
      </w:pPr>
    </w:p>
    <w:p w14:paraId="6FC1E270" w14:textId="14BADAFF" w:rsidR="00E116C9" w:rsidRPr="00F76412" w:rsidRDefault="007805F8" w:rsidP="001A0C4A">
      <w:pPr>
        <w:jc w:val="both"/>
        <w:rPr>
          <w:rFonts w:ascii="Times New Roman" w:hAnsi="Times New Roman" w:cs="Times New Roman"/>
        </w:rPr>
      </w:pPr>
      <w:r w:rsidRPr="00F76412">
        <w:rPr>
          <w:rFonts w:ascii="Times New Roman" w:hAnsi="Times New Roman" w:cs="Times New Roman"/>
          <w:b/>
        </w:rPr>
        <w:t>DISCUSSION</w:t>
      </w:r>
      <w:r>
        <w:rPr>
          <w:rFonts w:ascii="Times New Roman" w:hAnsi="Times New Roman" w:cs="Times New Roman"/>
          <w:b/>
        </w:rPr>
        <w:t>:</w:t>
      </w:r>
    </w:p>
    <w:p w14:paraId="66D586CC" w14:textId="2F5F306A" w:rsidR="00A02B24" w:rsidRPr="00F76412" w:rsidRDefault="00A02B24" w:rsidP="001A0C4A">
      <w:pPr>
        <w:jc w:val="both"/>
        <w:rPr>
          <w:rFonts w:ascii="Times New Roman" w:hAnsi="Times New Roman" w:cs="Times New Roman"/>
        </w:rPr>
      </w:pPr>
      <w:r w:rsidRPr="00F76412">
        <w:rPr>
          <w:rFonts w:ascii="Times New Roman" w:hAnsi="Times New Roman" w:cs="Times New Roman"/>
        </w:rPr>
        <w:t xml:space="preserve">First, it is critical that the net application is correct and that impedances are lowered. Second, it is important to explain to the parent what the </w:t>
      </w:r>
      <w:r w:rsidR="00FC00C7" w:rsidRPr="00F76412">
        <w:rPr>
          <w:rFonts w:ascii="Times New Roman" w:hAnsi="Times New Roman" w:cs="Times New Roman"/>
        </w:rPr>
        <w:t xml:space="preserve">EEG net application and </w:t>
      </w:r>
      <w:r w:rsidRPr="00F76412">
        <w:rPr>
          <w:rFonts w:ascii="Times New Roman" w:hAnsi="Times New Roman" w:cs="Times New Roman"/>
        </w:rPr>
        <w:t>paradigm will entail and how the parent can help calm the infant if they become fussy without speaking to or making eye contact with the infant, which would blur the lines between the social and non-social conditions. Further, instruct parents to keep infants from pulling on the net, which can affect the EEG data and cause damage to the net. Third, consistent paradigm administration is crucial. This includes using the same tone of voice and affect during all conditions and with all participants; making sure to get the infant’s attention before beginning each joint attention trial; and keeping the infant focused on the experimenter during the social engagement condition. If there are multiple experimenters, their tone of voice and affect should be similar so as not to introduce experimenter effects. Fourth, follow the alternating sequence of social and nonsocial conditions to sustain infant cooperation throughout the protocol. Lastly,</w:t>
      </w:r>
      <w:r w:rsidR="00D54156" w:rsidRPr="00F76412">
        <w:rPr>
          <w:rFonts w:ascii="Times New Roman" w:hAnsi="Times New Roman" w:cs="Times New Roman"/>
        </w:rPr>
        <w:t xml:space="preserve"> confirm that infants engaged in the conditions as intended</w:t>
      </w:r>
      <w:r w:rsidRPr="00F76412">
        <w:rPr>
          <w:rFonts w:ascii="Times New Roman" w:hAnsi="Times New Roman" w:cs="Times New Roman"/>
        </w:rPr>
        <w:t xml:space="preserve"> by coding infant looking behavior during the social engagement and joint attention conditions.</w:t>
      </w:r>
    </w:p>
    <w:p w14:paraId="1B95C4D8" w14:textId="77777777" w:rsidR="002B4495" w:rsidRPr="00F76412" w:rsidRDefault="002B4495" w:rsidP="001A0C4A">
      <w:pPr>
        <w:jc w:val="both"/>
        <w:rPr>
          <w:rFonts w:ascii="Times New Roman" w:hAnsi="Times New Roman" w:cs="Times New Roman"/>
        </w:rPr>
      </w:pPr>
    </w:p>
    <w:p w14:paraId="20192A39" w14:textId="04C6AFF7" w:rsidR="00777C83" w:rsidRPr="00F76412" w:rsidRDefault="00697BF0" w:rsidP="001A0C4A">
      <w:pPr>
        <w:jc w:val="both"/>
        <w:rPr>
          <w:rFonts w:ascii="Times New Roman" w:hAnsi="Times New Roman" w:cs="Times New Roman"/>
        </w:rPr>
      </w:pPr>
      <w:r w:rsidRPr="00F76412">
        <w:rPr>
          <w:rFonts w:ascii="Times New Roman" w:hAnsi="Times New Roman" w:cs="Times New Roman"/>
        </w:rPr>
        <w:t>There are multiple modifications to th</w:t>
      </w:r>
      <w:r w:rsidR="00596BDF" w:rsidRPr="00F76412">
        <w:rPr>
          <w:rFonts w:ascii="Times New Roman" w:hAnsi="Times New Roman" w:cs="Times New Roman"/>
        </w:rPr>
        <w:t>is technique</w:t>
      </w:r>
      <w:r w:rsidR="007E21E8" w:rsidRPr="00F76412">
        <w:rPr>
          <w:rFonts w:ascii="Times New Roman" w:hAnsi="Times New Roman" w:cs="Times New Roman"/>
        </w:rPr>
        <w:t xml:space="preserve">. </w:t>
      </w:r>
      <w:r w:rsidR="00A65046" w:rsidRPr="00F76412">
        <w:rPr>
          <w:rFonts w:ascii="Times New Roman" w:hAnsi="Times New Roman" w:cs="Times New Roman"/>
        </w:rPr>
        <w:t xml:space="preserve">If the infant </w:t>
      </w:r>
      <w:r w:rsidR="002616CE" w:rsidRPr="00F76412">
        <w:rPr>
          <w:rFonts w:ascii="Times New Roman" w:hAnsi="Times New Roman" w:cs="Times New Roman"/>
        </w:rPr>
        <w:t>becomes fussy, it is possible to modify the paradigm by stopping halfway th</w:t>
      </w:r>
      <w:r w:rsidR="008A1171" w:rsidRPr="00F76412">
        <w:rPr>
          <w:rFonts w:ascii="Times New Roman" w:hAnsi="Times New Roman" w:cs="Times New Roman"/>
        </w:rPr>
        <w:t>rough</w:t>
      </w:r>
      <w:r w:rsidR="002616CE" w:rsidRPr="00F76412">
        <w:rPr>
          <w:rFonts w:ascii="Times New Roman" w:hAnsi="Times New Roman" w:cs="Times New Roman"/>
        </w:rPr>
        <w:t xml:space="preserve">. </w:t>
      </w:r>
      <w:r w:rsidR="0038261D" w:rsidRPr="00F76412">
        <w:rPr>
          <w:rFonts w:ascii="Times New Roman" w:hAnsi="Times New Roman" w:cs="Times New Roman"/>
        </w:rPr>
        <w:t>The entire paradigm includes eight</w:t>
      </w:r>
      <w:r w:rsidR="00326059" w:rsidRPr="00F76412">
        <w:rPr>
          <w:rFonts w:ascii="Times New Roman" w:hAnsi="Times New Roman" w:cs="Times New Roman"/>
        </w:rPr>
        <w:t xml:space="preserve"> 2</w:t>
      </w:r>
      <w:r w:rsidR="00126D89" w:rsidRPr="00F76412">
        <w:rPr>
          <w:rFonts w:ascii="Times New Roman" w:hAnsi="Times New Roman" w:cs="Times New Roman"/>
        </w:rPr>
        <w:t>.5-min</w:t>
      </w:r>
      <w:r w:rsidR="0038261D" w:rsidRPr="00F76412">
        <w:rPr>
          <w:rFonts w:ascii="Times New Roman" w:hAnsi="Times New Roman" w:cs="Times New Roman"/>
        </w:rPr>
        <w:t xml:space="preserve"> blocks (with each condition repeated twice) and each condition happens once in the first four blocks. Therefore, if necessary for the infant or parent, it is possible to end the paradigm half </w:t>
      </w:r>
      <w:r w:rsidR="0038261D" w:rsidRPr="00F76412">
        <w:rPr>
          <w:rFonts w:ascii="Times New Roman" w:hAnsi="Times New Roman" w:cs="Times New Roman"/>
        </w:rPr>
        <w:lastRenderedPageBreak/>
        <w:t xml:space="preserve">way and still have completed each condition once. </w:t>
      </w:r>
      <w:r w:rsidR="001820F7" w:rsidRPr="00F76412">
        <w:rPr>
          <w:rFonts w:ascii="Times New Roman" w:hAnsi="Times New Roman" w:cs="Times New Roman"/>
        </w:rPr>
        <w:t>T</w:t>
      </w:r>
      <w:r w:rsidR="00EB5267" w:rsidRPr="00F76412">
        <w:rPr>
          <w:rFonts w:ascii="Times New Roman" w:hAnsi="Times New Roman" w:cs="Times New Roman"/>
        </w:rPr>
        <w:t xml:space="preserve">he order and administration of blocks in this protocol was the same for all infants. </w:t>
      </w:r>
      <w:r w:rsidR="008A3D42" w:rsidRPr="00F76412">
        <w:rPr>
          <w:rFonts w:ascii="Times New Roman" w:hAnsi="Times New Roman" w:cs="Times New Roman"/>
        </w:rPr>
        <w:t xml:space="preserve">If researchers are concerned with making certain that the order of the blocks does not influence neural activity, the order of the blocks can be counterbalanced across participants. </w:t>
      </w:r>
      <w:r w:rsidR="008B5318" w:rsidRPr="00F76412">
        <w:rPr>
          <w:rFonts w:ascii="Times New Roman" w:hAnsi="Times New Roman" w:cs="Times New Roman"/>
        </w:rPr>
        <w:t xml:space="preserve">However, based on piloting, </w:t>
      </w:r>
      <w:r w:rsidR="00314734" w:rsidRPr="00F76412">
        <w:rPr>
          <w:rFonts w:ascii="Times New Roman" w:hAnsi="Times New Roman" w:cs="Times New Roman"/>
        </w:rPr>
        <w:t>counterbalancing requires two constraints</w:t>
      </w:r>
      <w:r w:rsidR="00EB5267" w:rsidRPr="00F76412">
        <w:rPr>
          <w:rFonts w:ascii="Times New Roman" w:hAnsi="Times New Roman" w:cs="Times New Roman"/>
        </w:rPr>
        <w:t xml:space="preserve">: </w:t>
      </w:r>
      <w:r w:rsidR="00AE64DC" w:rsidRPr="00F76412">
        <w:rPr>
          <w:rFonts w:ascii="Times New Roman" w:hAnsi="Times New Roman" w:cs="Times New Roman"/>
        </w:rPr>
        <w:t xml:space="preserve">(1) </w:t>
      </w:r>
      <w:r w:rsidR="00EB5267" w:rsidRPr="00F76412">
        <w:rPr>
          <w:rFonts w:ascii="Times New Roman" w:hAnsi="Times New Roman" w:cs="Times New Roman"/>
        </w:rPr>
        <w:t xml:space="preserve">each condition needs </w:t>
      </w:r>
      <w:r w:rsidR="00E052D1" w:rsidRPr="00F76412">
        <w:rPr>
          <w:rFonts w:ascii="Times New Roman" w:hAnsi="Times New Roman" w:cs="Times New Roman"/>
        </w:rPr>
        <w:t xml:space="preserve">to be </w:t>
      </w:r>
      <w:r w:rsidR="00EB5267" w:rsidRPr="00F76412">
        <w:rPr>
          <w:rFonts w:ascii="Times New Roman" w:hAnsi="Times New Roman" w:cs="Times New Roman"/>
        </w:rPr>
        <w:t>represented in the first four blocks in case the paradigm needs to end early and</w:t>
      </w:r>
      <w:r w:rsidR="00534704" w:rsidRPr="00F76412">
        <w:rPr>
          <w:rFonts w:ascii="Times New Roman" w:hAnsi="Times New Roman" w:cs="Times New Roman"/>
        </w:rPr>
        <w:t xml:space="preserve"> (2)</w:t>
      </w:r>
      <w:r w:rsidR="00EB5267" w:rsidRPr="00F76412">
        <w:rPr>
          <w:rFonts w:ascii="Times New Roman" w:hAnsi="Times New Roman" w:cs="Times New Roman"/>
        </w:rPr>
        <w:t xml:space="preserve"> the blocks need to alternate between social (joint attention and social engagement conditions) and nonsocial (language-only and nonsocial conditions) to maintain infant interest. </w:t>
      </w:r>
    </w:p>
    <w:p w14:paraId="4098365C" w14:textId="77777777" w:rsidR="00513193" w:rsidRPr="00F76412" w:rsidRDefault="00513193" w:rsidP="001A0C4A">
      <w:pPr>
        <w:jc w:val="both"/>
        <w:rPr>
          <w:rFonts w:ascii="Times New Roman" w:hAnsi="Times New Roman" w:cs="Times New Roman"/>
        </w:rPr>
      </w:pPr>
    </w:p>
    <w:p w14:paraId="37D7BC94" w14:textId="581FF93E" w:rsidR="00EA5F77" w:rsidRPr="00F76412" w:rsidRDefault="00F9721D" w:rsidP="001A0C4A">
      <w:pPr>
        <w:jc w:val="both"/>
        <w:rPr>
          <w:rFonts w:ascii="Times New Roman" w:hAnsi="Times New Roman" w:cs="Times New Roman"/>
        </w:rPr>
      </w:pPr>
      <w:r w:rsidRPr="00F76412">
        <w:rPr>
          <w:rFonts w:ascii="Times New Roman" w:hAnsi="Times New Roman" w:cs="Times New Roman"/>
        </w:rPr>
        <w:t xml:space="preserve">This paradigm has only been piloted with </w:t>
      </w:r>
      <w:r w:rsidR="003F063A" w:rsidRPr="00F76412">
        <w:rPr>
          <w:rFonts w:ascii="Times New Roman" w:hAnsi="Times New Roman" w:cs="Times New Roman"/>
        </w:rPr>
        <w:t>11-14-month-old</w:t>
      </w:r>
      <w:r w:rsidRPr="00F76412">
        <w:rPr>
          <w:rFonts w:ascii="Times New Roman" w:hAnsi="Times New Roman" w:cs="Times New Roman"/>
        </w:rPr>
        <w:t xml:space="preserve"> infants. </w:t>
      </w:r>
      <w:r w:rsidR="003F063A" w:rsidRPr="00F76412">
        <w:rPr>
          <w:rFonts w:ascii="Times New Roman" w:hAnsi="Times New Roman" w:cs="Times New Roman"/>
        </w:rPr>
        <w:t>However,</w:t>
      </w:r>
      <w:r w:rsidRPr="00F76412">
        <w:rPr>
          <w:rFonts w:ascii="Times New Roman" w:hAnsi="Times New Roman" w:cs="Times New Roman"/>
        </w:rPr>
        <w:t xml:space="preserve"> if researchers are interested, this paradigm could be used at other ages. The time window that this paradigm is most likely to be appropriate is from 6 months, when joint attention and capacity for gaze following are well established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k720mjchg","properties":{"formattedCitation":"{\\rtf \\super 29\\nosupersub{}}","plainCitation":"29"},"citationItems":[{"id":1100,"uris":["http://zotero.org/users/1038022/items/D8R2AC2U"],"uri":["http://zotero.org/users/1038022/items/D8R2AC2U"],"itemData":{"id":1100,"type":"article-journal","title":"Gaze following, temperament, and language development in 6-month-olds: A replication and extension","container-title":"Infant Behavior and Development","page":"231-236","volume":"23","issue":"2","source":"ScienceDirect","abstract":"This study examined the age of onset of the capacity to align with direction of gaze, and the relations between individual differences in this capacity, temperament and language acquisition. Infants demonstrated the capacity to match mother’s direction of gaze, and individual differences in this capacity were related to temperament and vocabulary development.","DOI":"10.1016/S0163-6383(01)00038-8","ISSN":"0163-6383","shortTitle":"Gaze following, temperament, and language development in 6-month-olds","journalAbbreviation":"Infant Behavior and Development","author":[{"family":"Morales","given":"Michael"},{"family":"Mundy","given":"Peter"},{"family":"Delgado","given":"Christine E. F"},{"family":"Yale","given":"Marygrace"},{"family":"Neal","given":"Rebecca"},{"family":"Schwartz","given":"Heidi K"}],"issued":{"date-parts":[["2000",2]]}}}],"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29</w:t>
      </w:r>
      <w:r w:rsidRPr="00F76412">
        <w:rPr>
          <w:rFonts w:ascii="Times New Roman" w:hAnsi="Times New Roman" w:cs="Times New Roman"/>
        </w:rPr>
        <w:fldChar w:fldCharType="end"/>
      </w:r>
      <w:r w:rsidRPr="00F76412">
        <w:rPr>
          <w:rFonts w:ascii="Times New Roman" w:hAnsi="Times New Roman" w:cs="Times New Roman"/>
        </w:rPr>
        <w:t>, through 24 months. This age range is when joint attention is the most important developmentally for nonverbal social communication and language learning</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19u717a9lp","properties":{"formattedCitation":"{\\rtf \\super 13,14\\nosupersub{}}","plainCitation":"13,14"},"citationItems":[{"id":4359,"uris":["http://zotero.org/users/1038022/items/M7C2G8NH"],"uri":["http://zotero.org/users/1038022/items/M7C2G8NH"],"itemData":{"id":4359,"type":"article-journal","title":"Individual Differences in Infant Skills as Predictors of Child-Caregiver Joint Attention and Language","container-title":"Social Development","page":"302-315","volume":"9","issue":"3","source":"Wiley Online Library","abstract":"Current research suggests that the extent to which child-caregiver dyads engage in interactions involving episodes of joint or coordinated attention can have a significant impact on early lexical acquisition. In this regard it has been recognized that individual differences in early developing child communication skills, such as capacity to follow gaze and early infant language, may contribute to these child-caregiver interactional patterns, as well as to subsequent language development. To address this expectation, 21 infant-parent dyads were recruited for participation in a longitudinal study. Early infant language, responding to joint attention skill, and cognitive development were assessed at 12 months of age. Child-caregiver joint attention episodes, as well as responding to joint attention skill and child language, were assessed at 18 months of age. Developmental outcome, using the MacArthur Communicative Development Inventories and the Bayley Scales of Infant Development-II, was assessed at 21 and 24 months of age. Consistent with previous findings, results indicated that individual differences in child-caregiver episodes of joint attention were related to language at 18 months. In addition, though, 12 month vocabulary and responding to joint attention skill were associated with some aspects of 18 month child-caregiver interaction, as well as subsequent language development. In general, 12 month child measures and 18 month child-caregiver interaction measures appeared to make unique contributions to language development in this sample. These results suggest the need to further consider the role of infant skills in the connections between child-caregiver joint attention episodes and language development.","DOI":"10.1111/1467-9507.00127","ISSN":"1467-9507","language":"en","author":[{"family":"Markus","given":"Jessica"},{"family":"Mundy","given":"Peter"},{"family":"Morales","given":"Michael"},{"family":"Delgado","given":"Christine E. F."},{"family":"Yale","given":"Marygrace"}],"issued":{"date-parts":[["2000",8,1]]}}},{"id":1138,"uris":["http://zotero.org/users/1038022/items/84U4E78A"],"uri":["http://zotero.org/users/1038022/items/84U4E78A"],"itemData":{"id":1138,"type":"article-journal","title":"Individual Differences and the Development of Joint Attention in Infancy","container-title":"Child Development","page":"938-954","volume":"78","issue":"3","source":"Wiley Online Library","abstract":"This study examined the development of joint attention in 95 infants assessed between 9 and 18 months of age. Infants displayed significant test–retest reliability on measures of following gaze and gestures (responding to joint attention, RJA) and in their use of eye contact to establish social attention coordination (initiating joint attention, IJA). Infants displayed a linear, increasing pattern of age-related growth on most joint attention measures. However, IJA was characterized by a significant cubic developmental pattern. Infants with different rates of cognitive development exhibited different frequencies of joint attention acts at each age, but did not exhibit different age-related patterns of development. Finally, 12-month RJA and 18-month IJA predicted 24-month language after controlling for general aspects of cognitive development.","DOI":"10.1111/j.1467-8624.2007.01042.x","ISSN":"1467-8624","language":"en","author":[{"family":"Mundy","given":"Peter"},{"family":"Block","given":"Jessica"},{"family":"Delgado","given":"Christine"},{"family":"Pomares","given":"Yuly"},{"family":"Van Hecke","given":"Amy Vaughan"},{"family":"Parlade","given":"Meaghan Venezia"}],"issued":{"date-parts":[["2007",5,1]]}}}],"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13,14</w:t>
      </w:r>
      <w:r w:rsidRPr="00F76412">
        <w:rPr>
          <w:rFonts w:ascii="Times New Roman" w:hAnsi="Times New Roman" w:cs="Times New Roman"/>
        </w:rPr>
        <w:fldChar w:fldCharType="end"/>
      </w:r>
      <w:r w:rsidRPr="00F76412">
        <w:rPr>
          <w:rFonts w:ascii="Times New Roman" w:hAnsi="Times New Roman" w:cs="Times New Roman"/>
        </w:rPr>
        <w:t xml:space="preserve">. </w:t>
      </w:r>
      <w:r w:rsidR="00C81C7C" w:rsidRPr="00F76412">
        <w:rPr>
          <w:rFonts w:ascii="Times New Roman" w:hAnsi="Times New Roman" w:cs="Times New Roman"/>
        </w:rPr>
        <w:t xml:space="preserve">If using the paradigm for other ages, </w:t>
      </w:r>
      <w:r w:rsidR="003373EE" w:rsidRPr="00F76412">
        <w:rPr>
          <w:rFonts w:ascii="Times New Roman" w:hAnsi="Times New Roman" w:cs="Times New Roman"/>
        </w:rPr>
        <w:t>m</w:t>
      </w:r>
      <w:r w:rsidRPr="00F76412">
        <w:rPr>
          <w:rFonts w:ascii="Times New Roman" w:hAnsi="Times New Roman" w:cs="Times New Roman"/>
        </w:rPr>
        <w:t xml:space="preserve">odifications of the conditions are likely not needed. However, </w:t>
      </w:r>
      <w:r w:rsidR="00E1015B" w:rsidRPr="00F76412">
        <w:rPr>
          <w:rFonts w:ascii="Times New Roman" w:hAnsi="Times New Roman" w:cs="Times New Roman"/>
        </w:rPr>
        <w:t>t</w:t>
      </w:r>
      <w:r w:rsidRPr="00F76412">
        <w:rPr>
          <w:rFonts w:ascii="Times New Roman" w:hAnsi="Times New Roman" w:cs="Times New Roman"/>
        </w:rPr>
        <w:t>he most effective block length may vary depending on infant age</w:t>
      </w:r>
      <w:r w:rsidR="00375EC2" w:rsidRPr="00F76412">
        <w:rPr>
          <w:rFonts w:ascii="Times New Roman" w:hAnsi="Times New Roman" w:cs="Times New Roman"/>
        </w:rPr>
        <w:t>.</w:t>
      </w:r>
      <w:r w:rsidRPr="00F76412">
        <w:rPr>
          <w:rFonts w:ascii="Times New Roman" w:hAnsi="Times New Roman" w:cs="Times New Roman"/>
        </w:rPr>
        <w:t xml:space="preserve"> </w:t>
      </w:r>
      <w:r w:rsidR="000C098E" w:rsidRPr="00F76412">
        <w:rPr>
          <w:rFonts w:ascii="Times New Roman" w:hAnsi="Times New Roman" w:cs="Times New Roman"/>
        </w:rPr>
        <w:t>Specifically,</w:t>
      </w:r>
      <w:r w:rsidRPr="00F76412">
        <w:rPr>
          <w:rFonts w:ascii="Times New Roman" w:hAnsi="Times New Roman" w:cs="Times New Roman"/>
        </w:rPr>
        <w:t xml:space="preserve"> the blocks may need to be shortened for younger ages to maintain infant cooperation and attention. </w:t>
      </w:r>
    </w:p>
    <w:p w14:paraId="680289E5" w14:textId="77777777" w:rsidR="00F9721D" w:rsidRPr="00F76412" w:rsidRDefault="00F9721D" w:rsidP="001A0C4A">
      <w:pPr>
        <w:jc w:val="both"/>
        <w:rPr>
          <w:rFonts w:ascii="Times New Roman" w:hAnsi="Times New Roman" w:cs="Times New Roman"/>
        </w:rPr>
      </w:pPr>
    </w:p>
    <w:p w14:paraId="45772390" w14:textId="21DE248F" w:rsidR="003E417E" w:rsidRPr="00F76412" w:rsidRDefault="002231DA" w:rsidP="001A0C4A">
      <w:pPr>
        <w:jc w:val="both"/>
        <w:rPr>
          <w:rFonts w:ascii="Times New Roman" w:hAnsi="Times New Roman" w:cs="Times New Roman"/>
        </w:rPr>
      </w:pPr>
      <w:r w:rsidRPr="00F76412">
        <w:rPr>
          <w:rFonts w:ascii="Times New Roman" w:hAnsi="Times New Roman" w:cs="Times New Roman"/>
        </w:rPr>
        <w:t>I</w:t>
      </w:r>
      <w:r w:rsidR="004242DC" w:rsidRPr="00F76412">
        <w:rPr>
          <w:rFonts w:ascii="Times New Roman" w:hAnsi="Times New Roman" w:cs="Times New Roman"/>
        </w:rPr>
        <w:t xml:space="preserve">f </w:t>
      </w:r>
      <w:r w:rsidR="0026099E" w:rsidRPr="00F76412">
        <w:rPr>
          <w:rFonts w:ascii="Times New Roman" w:hAnsi="Times New Roman" w:cs="Times New Roman"/>
        </w:rPr>
        <w:t xml:space="preserve">a laboratory’s technical capabilities do not allow for the presentation of two </w:t>
      </w:r>
      <w:r w:rsidR="00674535" w:rsidRPr="00F76412">
        <w:rPr>
          <w:rFonts w:ascii="Times New Roman" w:hAnsi="Times New Roman" w:cs="Times New Roman"/>
        </w:rPr>
        <w:t xml:space="preserve">computer screens, it is possible to modify the paradigm to be </w:t>
      </w:r>
      <w:r w:rsidR="00522A5F" w:rsidRPr="00F76412">
        <w:rPr>
          <w:rFonts w:ascii="Times New Roman" w:hAnsi="Times New Roman" w:cs="Times New Roman"/>
        </w:rPr>
        <w:t xml:space="preserve">completed with only one screen. </w:t>
      </w:r>
      <w:r w:rsidR="008C29C7" w:rsidRPr="00F76412">
        <w:rPr>
          <w:rFonts w:ascii="Times New Roman" w:hAnsi="Times New Roman" w:cs="Times New Roman"/>
        </w:rPr>
        <w:t xml:space="preserve">The main consideration is </w:t>
      </w:r>
      <w:r w:rsidR="006C6A54" w:rsidRPr="00F76412">
        <w:rPr>
          <w:rFonts w:ascii="Times New Roman" w:hAnsi="Times New Roman" w:cs="Times New Roman"/>
        </w:rPr>
        <w:t xml:space="preserve">whether interests lie in assessing whether infants are complying with the experimenter’s directions to look at the left or right screen. This </w:t>
      </w:r>
      <w:r w:rsidR="00656F55" w:rsidRPr="00F76412">
        <w:rPr>
          <w:rFonts w:ascii="Times New Roman" w:hAnsi="Times New Roman" w:cs="Times New Roman"/>
        </w:rPr>
        <w:t xml:space="preserve">requires two screens to </w:t>
      </w:r>
      <w:r w:rsidR="006C6A54" w:rsidRPr="00F76412">
        <w:rPr>
          <w:rFonts w:ascii="Times New Roman" w:hAnsi="Times New Roman" w:cs="Times New Roman"/>
        </w:rPr>
        <w:t>allow for an assessment of the amount of time each infant looks at the correct or incorrect screen</w:t>
      </w:r>
      <w:r w:rsidR="00562C77" w:rsidRPr="00F76412">
        <w:rPr>
          <w:rFonts w:ascii="Times New Roman" w:hAnsi="Times New Roman" w:cs="Times New Roman"/>
        </w:rPr>
        <w:t>, which would not be possible if only using one screen.</w:t>
      </w:r>
      <w:r w:rsidR="004C6A5D" w:rsidRPr="00F76412">
        <w:rPr>
          <w:rFonts w:ascii="Times New Roman" w:hAnsi="Times New Roman" w:cs="Times New Roman"/>
        </w:rPr>
        <w:t xml:space="preserve"> </w:t>
      </w:r>
      <w:r w:rsidR="00003929" w:rsidRPr="00F76412">
        <w:rPr>
          <w:rFonts w:ascii="Times New Roman" w:hAnsi="Times New Roman" w:cs="Times New Roman"/>
        </w:rPr>
        <w:t xml:space="preserve">If individual differences in responding to adult joint attention bids are not part of the research question, a single screen could suffice. </w:t>
      </w:r>
    </w:p>
    <w:p w14:paraId="3B39AEEB" w14:textId="77777777" w:rsidR="003E417E" w:rsidRPr="00F76412" w:rsidRDefault="003E417E" w:rsidP="001A0C4A">
      <w:pPr>
        <w:jc w:val="both"/>
        <w:rPr>
          <w:rFonts w:ascii="Times New Roman" w:hAnsi="Times New Roman" w:cs="Times New Roman"/>
        </w:rPr>
      </w:pPr>
    </w:p>
    <w:p w14:paraId="29DDF032" w14:textId="0FD9E9C7" w:rsidR="007D582E" w:rsidRPr="00F76412" w:rsidRDefault="0041571B" w:rsidP="001A0C4A">
      <w:pPr>
        <w:jc w:val="both"/>
        <w:rPr>
          <w:rFonts w:ascii="Times New Roman" w:hAnsi="Times New Roman" w:cs="Times New Roman"/>
        </w:rPr>
      </w:pPr>
      <w:r w:rsidRPr="00F76412">
        <w:rPr>
          <w:rFonts w:ascii="Times New Roman" w:hAnsi="Times New Roman" w:cs="Times New Roman"/>
        </w:rPr>
        <w:t>T</w:t>
      </w:r>
      <w:r w:rsidR="0096438C" w:rsidRPr="00F76412">
        <w:rPr>
          <w:rFonts w:ascii="Times New Roman" w:hAnsi="Times New Roman" w:cs="Times New Roman"/>
        </w:rPr>
        <w:t xml:space="preserve">o further </w:t>
      </w:r>
      <w:r w:rsidR="009F5B79" w:rsidRPr="00F76412">
        <w:rPr>
          <w:rFonts w:ascii="Times New Roman" w:hAnsi="Times New Roman" w:cs="Times New Roman"/>
        </w:rPr>
        <w:t>disentangle</w:t>
      </w:r>
      <w:r w:rsidR="00495E81" w:rsidRPr="00F76412">
        <w:rPr>
          <w:rFonts w:ascii="Times New Roman" w:hAnsi="Times New Roman" w:cs="Times New Roman"/>
        </w:rPr>
        <w:t xml:space="preserve"> how EEG power varies by</w:t>
      </w:r>
      <w:r w:rsidR="00E86087" w:rsidRPr="00F76412">
        <w:rPr>
          <w:rFonts w:ascii="Times New Roman" w:hAnsi="Times New Roman" w:cs="Times New Roman"/>
        </w:rPr>
        <w:t xml:space="preserve"> social conte</w:t>
      </w:r>
      <w:r w:rsidR="00943731" w:rsidRPr="00F76412">
        <w:rPr>
          <w:rFonts w:ascii="Times New Roman" w:hAnsi="Times New Roman" w:cs="Times New Roman"/>
        </w:rPr>
        <w:t>x</w:t>
      </w:r>
      <w:r w:rsidR="00E86087" w:rsidRPr="00F76412">
        <w:rPr>
          <w:rFonts w:ascii="Times New Roman" w:hAnsi="Times New Roman" w:cs="Times New Roman"/>
        </w:rPr>
        <w:t>t</w:t>
      </w:r>
      <w:r w:rsidR="00E63390" w:rsidRPr="00F76412">
        <w:rPr>
          <w:rFonts w:ascii="Times New Roman" w:hAnsi="Times New Roman" w:cs="Times New Roman"/>
        </w:rPr>
        <w:t>, i</w:t>
      </w:r>
      <w:r w:rsidR="00166438" w:rsidRPr="00F76412">
        <w:rPr>
          <w:rFonts w:ascii="Times New Roman" w:hAnsi="Times New Roman" w:cs="Times New Roman"/>
        </w:rPr>
        <w:t xml:space="preserve">nfant EEG </w:t>
      </w:r>
      <w:r w:rsidR="001D416C" w:rsidRPr="00F76412">
        <w:rPr>
          <w:rFonts w:ascii="Times New Roman" w:hAnsi="Times New Roman" w:cs="Times New Roman"/>
        </w:rPr>
        <w:t xml:space="preserve">could be </w:t>
      </w:r>
      <w:r w:rsidR="00D05DAA" w:rsidRPr="00F76412">
        <w:rPr>
          <w:rFonts w:ascii="Times New Roman" w:hAnsi="Times New Roman" w:cs="Times New Roman"/>
        </w:rPr>
        <w:t xml:space="preserve">parsed </w:t>
      </w:r>
      <w:r w:rsidR="000F2AC6" w:rsidRPr="00F76412">
        <w:rPr>
          <w:rFonts w:ascii="Times New Roman" w:hAnsi="Times New Roman" w:cs="Times New Roman"/>
        </w:rPr>
        <w:t xml:space="preserve">within </w:t>
      </w:r>
      <w:r w:rsidR="00546D97" w:rsidRPr="00F76412">
        <w:rPr>
          <w:rFonts w:ascii="Times New Roman" w:hAnsi="Times New Roman" w:cs="Times New Roman"/>
        </w:rPr>
        <w:t xml:space="preserve">the joint attention and social engagement conditions based on whether the infant was attending to </w:t>
      </w:r>
      <w:r w:rsidR="00FA42FE" w:rsidRPr="00F76412">
        <w:rPr>
          <w:rFonts w:ascii="Times New Roman" w:hAnsi="Times New Roman" w:cs="Times New Roman"/>
        </w:rPr>
        <w:t xml:space="preserve">the </w:t>
      </w:r>
      <w:r w:rsidR="00DD7445" w:rsidRPr="00F76412">
        <w:rPr>
          <w:rFonts w:ascii="Times New Roman" w:hAnsi="Times New Roman" w:cs="Times New Roman"/>
        </w:rPr>
        <w:t>experimenter or the computer screens.</w:t>
      </w:r>
      <w:r w:rsidR="007937D9" w:rsidRPr="00F76412">
        <w:rPr>
          <w:rFonts w:ascii="Times New Roman" w:hAnsi="Times New Roman" w:cs="Times New Roman"/>
        </w:rPr>
        <w:t xml:space="preserve"> In addition</w:t>
      </w:r>
      <w:r w:rsidR="002831CD" w:rsidRPr="00F76412">
        <w:rPr>
          <w:rFonts w:ascii="Times New Roman" w:hAnsi="Times New Roman" w:cs="Times New Roman"/>
        </w:rPr>
        <w:t>,</w:t>
      </w:r>
      <w:r w:rsidR="007937D9" w:rsidRPr="00F76412">
        <w:rPr>
          <w:rFonts w:ascii="Times New Roman" w:hAnsi="Times New Roman" w:cs="Times New Roman"/>
        </w:rPr>
        <w:t xml:space="preserve"> </w:t>
      </w:r>
      <w:r w:rsidR="0009311C" w:rsidRPr="00F76412">
        <w:rPr>
          <w:rFonts w:ascii="Times New Roman" w:hAnsi="Times New Roman" w:cs="Times New Roman"/>
        </w:rPr>
        <w:t xml:space="preserve">infant EEG could be </w:t>
      </w:r>
      <w:r w:rsidR="00323968" w:rsidRPr="00F76412">
        <w:rPr>
          <w:rFonts w:ascii="Times New Roman" w:hAnsi="Times New Roman" w:cs="Times New Roman"/>
        </w:rPr>
        <w:t>analyzed</w:t>
      </w:r>
      <w:r w:rsidR="00B447E3" w:rsidRPr="00F76412">
        <w:rPr>
          <w:rFonts w:ascii="Times New Roman" w:hAnsi="Times New Roman" w:cs="Times New Roman"/>
        </w:rPr>
        <w:t xml:space="preserve"> </w:t>
      </w:r>
      <w:r w:rsidR="0009311C" w:rsidRPr="00F76412">
        <w:rPr>
          <w:rFonts w:ascii="Times New Roman" w:hAnsi="Times New Roman" w:cs="Times New Roman"/>
        </w:rPr>
        <w:t>when the infant was engaging in the condition as intended</w:t>
      </w:r>
      <w:r w:rsidR="005A0F5B" w:rsidRPr="00F76412">
        <w:rPr>
          <w:rFonts w:ascii="Times New Roman" w:hAnsi="Times New Roman" w:cs="Times New Roman"/>
        </w:rPr>
        <w:t xml:space="preserve">, </w:t>
      </w:r>
      <w:r w:rsidR="003E2C83" w:rsidRPr="00F76412">
        <w:rPr>
          <w:rFonts w:ascii="Times New Roman" w:hAnsi="Times New Roman" w:cs="Times New Roman"/>
        </w:rPr>
        <w:t>such as only including EEG data from the social engagement condition when the infant was looking at the experimenter</w:t>
      </w:r>
      <w:r w:rsidR="005170CF" w:rsidRPr="00F76412">
        <w:rPr>
          <w:rFonts w:ascii="Times New Roman" w:hAnsi="Times New Roman" w:cs="Times New Roman"/>
        </w:rPr>
        <w:t>.</w:t>
      </w:r>
    </w:p>
    <w:p w14:paraId="22204BBE" w14:textId="77777777" w:rsidR="00A342DB" w:rsidRPr="00F76412" w:rsidRDefault="00A342DB" w:rsidP="001A0C4A">
      <w:pPr>
        <w:jc w:val="both"/>
        <w:rPr>
          <w:rFonts w:ascii="Times New Roman" w:hAnsi="Times New Roman" w:cs="Times New Roman"/>
        </w:rPr>
      </w:pPr>
    </w:p>
    <w:p w14:paraId="797BB0B0" w14:textId="786BCE9E" w:rsidR="00DC76A8" w:rsidRPr="00F76412" w:rsidRDefault="00A40EF6" w:rsidP="001A0C4A">
      <w:pPr>
        <w:jc w:val="both"/>
        <w:rPr>
          <w:rFonts w:ascii="Times New Roman" w:hAnsi="Times New Roman" w:cs="Times New Roman"/>
        </w:rPr>
      </w:pPr>
      <w:r w:rsidRPr="00F76412">
        <w:rPr>
          <w:rFonts w:ascii="Times New Roman" w:hAnsi="Times New Roman" w:cs="Times New Roman"/>
        </w:rPr>
        <w:t>While p</w:t>
      </w:r>
      <w:r w:rsidR="00831412" w:rsidRPr="00F76412">
        <w:rPr>
          <w:rFonts w:ascii="Times New Roman" w:hAnsi="Times New Roman" w:cs="Times New Roman"/>
        </w:rPr>
        <w:t>arents were mostly compliant with the instructions to not socia</w:t>
      </w:r>
      <w:r w:rsidR="00483B69" w:rsidRPr="00F76412">
        <w:rPr>
          <w:rFonts w:ascii="Times New Roman" w:hAnsi="Times New Roman" w:cs="Times New Roman"/>
        </w:rPr>
        <w:t xml:space="preserve">lly interact with their infant, </w:t>
      </w:r>
      <w:r w:rsidR="00F94103" w:rsidRPr="00F76412">
        <w:rPr>
          <w:rFonts w:ascii="Times New Roman" w:hAnsi="Times New Roman" w:cs="Times New Roman"/>
        </w:rPr>
        <w:t xml:space="preserve">researchers </w:t>
      </w:r>
      <w:r w:rsidR="00097CA2" w:rsidRPr="00F76412">
        <w:rPr>
          <w:rFonts w:ascii="Times New Roman" w:hAnsi="Times New Roman" w:cs="Times New Roman"/>
        </w:rPr>
        <w:t xml:space="preserve">may be </w:t>
      </w:r>
      <w:r w:rsidR="00F94103" w:rsidRPr="00F76412">
        <w:rPr>
          <w:rFonts w:ascii="Times New Roman" w:hAnsi="Times New Roman" w:cs="Times New Roman"/>
        </w:rPr>
        <w:t xml:space="preserve">concerned with </w:t>
      </w:r>
      <w:r w:rsidR="00A4622C" w:rsidRPr="00F76412">
        <w:rPr>
          <w:rFonts w:ascii="Times New Roman" w:hAnsi="Times New Roman" w:cs="Times New Roman"/>
        </w:rPr>
        <w:t>parent inter</w:t>
      </w:r>
      <w:r w:rsidR="001C7B58" w:rsidRPr="00F76412">
        <w:rPr>
          <w:rFonts w:ascii="Times New Roman" w:hAnsi="Times New Roman" w:cs="Times New Roman"/>
        </w:rPr>
        <w:t>ference during EEG recording</w:t>
      </w:r>
      <w:r w:rsidR="00912CA2" w:rsidRPr="00F76412">
        <w:rPr>
          <w:rFonts w:ascii="Times New Roman" w:hAnsi="Times New Roman" w:cs="Times New Roman"/>
        </w:rPr>
        <w:t>.</w:t>
      </w:r>
      <w:r w:rsidR="000B487C" w:rsidRPr="00F76412">
        <w:rPr>
          <w:rFonts w:ascii="Times New Roman" w:hAnsi="Times New Roman" w:cs="Times New Roman"/>
        </w:rPr>
        <w:t xml:space="preserve"> </w:t>
      </w:r>
      <w:r w:rsidR="00586B08" w:rsidRPr="00F76412">
        <w:rPr>
          <w:rFonts w:ascii="Times New Roman" w:hAnsi="Times New Roman" w:cs="Times New Roman"/>
        </w:rPr>
        <w:t>A</w:t>
      </w:r>
      <w:r w:rsidR="000B487C" w:rsidRPr="00F76412">
        <w:rPr>
          <w:rFonts w:ascii="Times New Roman" w:hAnsi="Times New Roman" w:cs="Times New Roman"/>
        </w:rPr>
        <w:t xml:space="preserve"> modification would be for the parent to wear headphones and/or a visor so that they would not know what was happening during EEG recording</w:t>
      </w:r>
      <w:r w:rsidR="00FA3163" w:rsidRPr="00F76412">
        <w:rPr>
          <w:rFonts w:ascii="Times New Roman" w:hAnsi="Times New Roman" w:cs="Times New Roman"/>
        </w:rPr>
        <w:t xml:space="preserve">. </w:t>
      </w:r>
      <w:r w:rsidR="009F7384" w:rsidRPr="00F76412">
        <w:rPr>
          <w:rFonts w:ascii="Times New Roman" w:hAnsi="Times New Roman" w:cs="Times New Roman"/>
        </w:rPr>
        <w:t xml:space="preserve">Further, as the infant was sitting on their parent’s lap, the infant could be affected by the parent’s body language. </w:t>
      </w:r>
      <w:r w:rsidR="00044C15" w:rsidRPr="00F76412">
        <w:rPr>
          <w:rFonts w:ascii="Times New Roman" w:hAnsi="Times New Roman" w:cs="Times New Roman"/>
        </w:rPr>
        <w:t xml:space="preserve">The infant could sit in a high chair, instead of the parent’s lap, however this may lower the amount of time the infant can tolerate the EEG recording.  </w:t>
      </w:r>
      <w:r w:rsidR="00E07C9A" w:rsidRPr="00F76412">
        <w:rPr>
          <w:rFonts w:ascii="Times New Roman" w:hAnsi="Times New Roman" w:cs="Times New Roman"/>
        </w:rPr>
        <w:t xml:space="preserve">Another option </w:t>
      </w:r>
      <w:r w:rsidR="00DC76A8" w:rsidRPr="00F76412">
        <w:rPr>
          <w:rFonts w:ascii="Times New Roman" w:hAnsi="Times New Roman" w:cs="Times New Roman"/>
        </w:rPr>
        <w:t xml:space="preserve">would be to use an event marker to mark in the EEG data when the parent engaged with the infant and not include this data. However, it is notable that despite the potential for parent interaction, there are significant condition differences in the representative data. Lastly, </w:t>
      </w:r>
      <w:r w:rsidR="00FC6902" w:rsidRPr="00F76412">
        <w:rPr>
          <w:rFonts w:ascii="Times New Roman" w:hAnsi="Times New Roman" w:cs="Times New Roman"/>
        </w:rPr>
        <w:t xml:space="preserve">in the presented protocol, </w:t>
      </w:r>
      <w:r w:rsidR="00DC76A8" w:rsidRPr="00F76412">
        <w:rPr>
          <w:rFonts w:ascii="Times New Roman" w:hAnsi="Times New Roman" w:cs="Times New Roman"/>
        </w:rPr>
        <w:t>trials and blocks</w:t>
      </w:r>
      <w:r w:rsidR="007D3D06" w:rsidRPr="00F76412">
        <w:rPr>
          <w:rFonts w:ascii="Times New Roman" w:hAnsi="Times New Roman" w:cs="Times New Roman"/>
        </w:rPr>
        <w:t xml:space="preserve"> for coding</w:t>
      </w:r>
      <w:r w:rsidR="00DE3B63" w:rsidRPr="00F76412">
        <w:rPr>
          <w:rFonts w:ascii="Times New Roman" w:hAnsi="Times New Roman" w:cs="Times New Roman"/>
        </w:rPr>
        <w:t xml:space="preserve"> were marked</w:t>
      </w:r>
      <w:r w:rsidR="00DC76A8" w:rsidRPr="00F76412">
        <w:rPr>
          <w:rFonts w:ascii="Times New Roman" w:hAnsi="Times New Roman" w:cs="Times New Roman"/>
        </w:rPr>
        <w:t xml:space="preserve"> in the video post-hoc, based on the auditory tones signifying block and trial onsets. An alternative would be to </w:t>
      </w:r>
      <w:r w:rsidR="00AE21F3" w:rsidRPr="00F76412">
        <w:rPr>
          <w:rFonts w:ascii="Times New Roman" w:hAnsi="Times New Roman" w:cs="Times New Roman"/>
        </w:rPr>
        <w:t>synchronize</w:t>
      </w:r>
      <w:r w:rsidR="00DC76A8" w:rsidRPr="00F76412">
        <w:rPr>
          <w:rFonts w:ascii="Times New Roman" w:hAnsi="Times New Roman" w:cs="Times New Roman"/>
        </w:rPr>
        <w:t xml:space="preserve"> the video to the EEG and mark transitions during EEG recording. </w:t>
      </w:r>
    </w:p>
    <w:p w14:paraId="2818C537" w14:textId="77777777" w:rsidR="0038261D" w:rsidRPr="00F76412" w:rsidRDefault="0038261D" w:rsidP="001A0C4A">
      <w:pPr>
        <w:jc w:val="both"/>
        <w:rPr>
          <w:rFonts w:ascii="Times New Roman" w:hAnsi="Times New Roman" w:cs="Times New Roman"/>
          <w:b/>
        </w:rPr>
      </w:pPr>
    </w:p>
    <w:p w14:paraId="5952A17A" w14:textId="05A1CFB2" w:rsidR="0038261D" w:rsidRPr="00F76412" w:rsidRDefault="0038261D" w:rsidP="001A0C4A">
      <w:pPr>
        <w:jc w:val="both"/>
        <w:rPr>
          <w:rFonts w:ascii="Times New Roman" w:hAnsi="Times New Roman" w:cs="Times New Roman"/>
        </w:rPr>
      </w:pPr>
      <w:r w:rsidRPr="00F76412">
        <w:rPr>
          <w:rFonts w:ascii="Times New Roman" w:hAnsi="Times New Roman" w:cs="Times New Roman"/>
        </w:rPr>
        <w:lastRenderedPageBreak/>
        <w:t xml:space="preserve">Recording EEG with infants is challenging and a limitation of this protocol is that not all infants will have useable EEG data in each condition. In </w:t>
      </w:r>
      <w:r w:rsidR="000E5D36" w:rsidRPr="00F76412">
        <w:rPr>
          <w:rFonts w:ascii="Times New Roman" w:hAnsi="Times New Roman" w:cs="Times New Roman"/>
        </w:rPr>
        <w:t>this</w:t>
      </w:r>
      <w:r w:rsidRPr="00F76412">
        <w:rPr>
          <w:rFonts w:ascii="Times New Roman" w:hAnsi="Times New Roman" w:cs="Times New Roman"/>
        </w:rPr>
        <w:t xml:space="preserve"> sample, 73 out of 85 infants (85.88%) </w:t>
      </w:r>
      <w:r w:rsidR="00B618D0" w:rsidRPr="00F76412">
        <w:rPr>
          <w:rFonts w:ascii="Times New Roman" w:hAnsi="Times New Roman" w:cs="Times New Roman"/>
        </w:rPr>
        <w:t>of whom EEG was</w:t>
      </w:r>
      <w:r w:rsidR="00F86EE2" w:rsidRPr="00F76412">
        <w:rPr>
          <w:rFonts w:ascii="Times New Roman" w:hAnsi="Times New Roman" w:cs="Times New Roman"/>
        </w:rPr>
        <w:t xml:space="preserve"> success</w:t>
      </w:r>
      <w:r w:rsidR="009F419B" w:rsidRPr="00F76412">
        <w:rPr>
          <w:rFonts w:ascii="Times New Roman" w:hAnsi="Times New Roman" w:cs="Times New Roman"/>
        </w:rPr>
        <w:t>ful</w:t>
      </w:r>
      <w:r w:rsidR="00155A06" w:rsidRPr="00F76412">
        <w:rPr>
          <w:rFonts w:ascii="Times New Roman" w:hAnsi="Times New Roman" w:cs="Times New Roman"/>
        </w:rPr>
        <w:t>l</w:t>
      </w:r>
      <w:r w:rsidR="009F419B" w:rsidRPr="00F76412">
        <w:rPr>
          <w:rFonts w:ascii="Times New Roman" w:hAnsi="Times New Roman" w:cs="Times New Roman"/>
        </w:rPr>
        <w:t>y</w:t>
      </w:r>
      <w:r w:rsidR="00B618D0" w:rsidRPr="00F76412">
        <w:rPr>
          <w:rFonts w:ascii="Times New Roman" w:hAnsi="Times New Roman" w:cs="Times New Roman"/>
        </w:rPr>
        <w:t xml:space="preserve"> recorded</w:t>
      </w:r>
      <w:r w:rsidRPr="00F76412">
        <w:rPr>
          <w:rFonts w:ascii="Times New Roman" w:hAnsi="Times New Roman" w:cs="Times New Roman"/>
        </w:rPr>
        <w:t xml:space="preserve"> had useable data for at least one condition. To maximize the potential of useable EEG data, blocks are frequently alternated to maintain infant interest. However, it can be a challenge for infants to </w:t>
      </w:r>
      <w:r w:rsidRPr="00F76412">
        <w:rPr>
          <w:rFonts w:ascii="Times New Roman" w:hAnsi="Times New Roman" w:cs="Times New Roman"/>
        </w:rPr>
        <w:t xml:space="preserve">maintain interest for the entire protocol (20 min) and infants were fussier during the conditions where the experimenter was behind the curtain (nonsocial and language-only conditions). Of the 73 infants with useable EEG data, 78.1 % (57 </w:t>
      </w:r>
      <w:r w:rsidRPr="00F76412">
        <w:rPr>
          <w:rFonts w:ascii="Times New Roman" w:hAnsi="Times New Roman" w:cs="Times New Roman"/>
        </w:rPr>
        <w:t>infants) had useable EEG in the nonsocial condition and 71.20 % (52 infants) had data for the language-only condition. In contrast, 91.80 % (67 infants) of infants had useable data in the joint attention condition and 87.85 % (63 infants) had useable data in the social engagement condition.</w:t>
      </w:r>
      <w:r w:rsidR="00350171" w:rsidRPr="00F76412">
        <w:rPr>
          <w:rFonts w:ascii="Times New Roman" w:hAnsi="Times New Roman" w:cs="Times New Roman"/>
        </w:rPr>
        <w:t xml:space="preserve"> </w:t>
      </w:r>
      <w:r w:rsidRPr="00F76412">
        <w:rPr>
          <w:rFonts w:ascii="Times New Roman" w:hAnsi="Times New Roman" w:cs="Times New Roman"/>
        </w:rPr>
        <w:t xml:space="preserve">Finally, it is possible that infant affect could vary across blocks. To address this, infant affect could be coded and compared across conditions. </w:t>
      </w:r>
      <w:r w:rsidR="002538BF" w:rsidRPr="00F76412">
        <w:rPr>
          <w:rFonts w:ascii="Times New Roman" w:hAnsi="Times New Roman" w:cs="Times New Roman"/>
        </w:rPr>
        <w:t xml:space="preserve">An overall limitation of EEG research is that it is difficult to know exactly where the EEG activity recorded from the scalp is generated from in the cortex. However, it is noteworthy that the </w:t>
      </w:r>
      <w:r w:rsidR="00082E45" w:rsidRPr="00F76412">
        <w:rPr>
          <w:rFonts w:ascii="Times New Roman" w:hAnsi="Times New Roman" w:cs="Times New Roman"/>
        </w:rPr>
        <w:t xml:space="preserve">reported pattern of regional differences in EEG activity across conditions is </w:t>
      </w:r>
      <w:r w:rsidR="002538BF" w:rsidRPr="00F76412">
        <w:rPr>
          <w:rFonts w:ascii="Times New Roman" w:hAnsi="Times New Roman" w:cs="Times New Roman"/>
        </w:rPr>
        <w:t>consistent with adult fMRI research</w:t>
      </w:r>
      <w:r w:rsidR="002538BF"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yBUHWU1t","properties":{"formattedCitation":"{\\rtf \\super 24,27,30,12\\nosupersub{}}","plainCitation":"24,27,30,12"},"citationItems":[{"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id":1255,"uris":["http://zotero.org/users/1038022/items/25BFRCTG"],"uri":["http://zotero.org/users/1038022/items/25BFRCTG"],"itemData":{"id":1255,"type":"article-journal","title":"Minds Made for Sharing: Initiating Joint Attention Recruits Reward-related Neurocircuitry","container-title":"Journal of Cognitive Neuroscience","page":"2702-2715","volume":"22","issue":"12","source":"MIT Press Journals","abstract":"The ability and motivation to share attention is a unique aspect of human cognition. Despite its significance, the neural basis remains elusive. To investigate the neural correlates of joint attention, we developed a novel, interactive research paradigm in which participants' gaze behavior—as measured by an eye tracking device—was used to contingently control the gaze of a computer-animated character. Instructed that the character on screen was controlled by a real person outside the scanner, 21 participants interacted with the virtual other while undergoing fMRI. Experimental variations focused on leading versus following the gaze of the character when fixating one of three objects also shown on the screen. In concordance with our hypotheses, results demonstrate, firstly, that following someone else's gaze to engage in joint attention resulted in activation of anterior portion of medial prefrontal cortex (MPFC) known to be involved in the supramodal coordination of perceptual and cognitive processes. Secondly, directing someone else's gaze toward an object activated the ventral striatum which—in light of ratings obtained from participants—appears to underlie the hedonic aspects of sharing attention. The data, therefore, support the idea that other-initiated joint attention relies upon recruitment of MPFC previously related to the “meeting of minds.” In contrast, self-initiated joint attention leads to a differential increase of neural activity in reward-related brain areas, which might contribute to the uniquely human motivation to engage in the sharing of experiences.","DOI":"10.1162/jocn.2009.21401","ISSN":"0898-929X","shortTitle":"Minds Made for Sharing","journalAbbreviation":"Journal of Cognitive Neuroscience","author":[{"family":"Schilbach","given":"Leonhard"},{"family":"Wilms","given":"Marcus"},{"family":"Eickhoff","given":"Simon B."},{"family":"Romanzetti","given":"Sandro"},{"family":"Tepest","given":"Ralf"},{"family":"Bente","given":"Gary"},{"family":"Shah","given":"N. Jon"},{"family":"Fink","given":"Gereon R."},{"family":"Vogeley","given":"Kai"}],"issued":{"date-parts":[["2009",11,25]]}}},{"id":909,"uris":["http://zotero.org/users/1038022/items/7PIVVD3V"],"uri":["http://zotero.org/users/1038022/items/7PIVVD3V"],"itemData":{"id":909,"type":"article-journal","title":"Infant joint attention, neural networks and social cognition","container-title":"Neural Networks","collection-title":"Social Cognition: From Babies to Robots","page":"985-997","volume":"23","issue":"8–9","source":"ScienceDirect","abstract":"Neural network models of attention can provide a unifying approach to the study of human cognitive and emotional development (Posner &amp;amp; Rothbart, 2007). In this paper we argue that a neural network approach to the infant development of joint attention can inform our understanding of the nature of human social learning, symbolic thought process and social cognition. At its most basic, joint attention involves the capacity to coordinate one’s own visual attention with that of another person. We propose that joint attention development involves increments in the capacity to engage in simultaneous or parallel processing of information about one’s own attention and the attention of other people. Infant practice with joint attention is both a consequence and an organizer of the development of a distributed and integrated brain network involving frontal and parietal cortical systems. This executive distributed network first serves to regulate the capacity of infants to respond to and direct the overt behavior of other people in order to share experience with others through the social coordination of visual attention. In this paper we describe this parallel and distributed neural network model of joint attention development and discuss two hypotheses that stem from this model. One is that activation of this distributed network during coordinated attention enhances the depth of information processing and encoding beginning in the first year of life. We also propose that with development, joint attention becomes internalized as the capacity to socially coordinate mental attention to internal representations. As this occurs the executive joint attention network makes vital contributions to the development of human symbolic thinking and social cognition.","DOI":"10.1016/j.neunet.2010.08.009","ISSN":"0893-6080","journalAbbreviation":"Neural Networks","author":[{"family":"Mundy","given":"Peter"},{"family":"Jarrold","given":"William"}],"issued":{"date-parts":[["2010",10]]}}}],"schema":"https://github.com/citation-style-language/schema/raw/master/csl-citation.json"} </w:instrText>
      </w:r>
      <w:r w:rsidR="002538BF" w:rsidRPr="00F76412">
        <w:rPr>
          <w:rFonts w:ascii="Times New Roman" w:hAnsi="Times New Roman" w:cs="Times New Roman"/>
        </w:rPr>
        <w:fldChar w:fldCharType="separate"/>
      </w:r>
      <w:r w:rsidR="00A273EC" w:rsidRPr="00F76412">
        <w:rPr>
          <w:rFonts w:ascii="Times New Roman" w:hAnsi="Times New Roman" w:cs="Times New Roman"/>
          <w:vertAlign w:val="superscript"/>
        </w:rPr>
        <w:t>24,27,30,12</w:t>
      </w:r>
      <w:r w:rsidR="002538BF" w:rsidRPr="00F76412">
        <w:rPr>
          <w:rFonts w:ascii="Times New Roman" w:hAnsi="Times New Roman" w:cs="Times New Roman"/>
        </w:rPr>
        <w:fldChar w:fldCharType="end"/>
      </w:r>
      <w:r w:rsidR="002538BF" w:rsidRPr="00F76412">
        <w:rPr>
          <w:rFonts w:ascii="Times New Roman" w:hAnsi="Times New Roman" w:cs="Times New Roman"/>
        </w:rPr>
        <w:t>.</w:t>
      </w:r>
    </w:p>
    <w:p w14:paraId="628DE3D4" w14:textId="77777777" w:rsidR="0038261D" w:rsidRPr="00F76412" w:rsidRDefault="0038261D" w:rsidP="001A0C4A">
      <w:pPr>
        <w:jc w:val="both"/>
        <w:rPr>
          <w:rFonts w:ascii="Times New Roman" w:hAnsi="Times New Roman" w:cs="Times New Roman"/>
        </w:rPr>
      </w:pPr>
    </w:p>
    <w:p w14:paraId="786A2DFA" w14:textId="7E7A6142" w:rsidR="0038261D" w:rsidRPr="00F76412" w:rsidRDefault="0038261D" w:rsidP="001A0C4A">
      <w:pPr>
        <w:jc w:val="both"/>
        <w:rPr>
          <w:rFonts w:ascii="Times New Roman" w:hAnsi="Times New Roman" w:cs="Times New Roman"/>
        </w:rPr>
      </w:pPr>
      <w:r w:rsidRPr="00F76412">
        <w:rPr>
          <w:rFonts w:ascii="Times New Roman" w:hAnsi="Times New Roman" w:cs="Times New Roman"/>
        </w:rPr>
        <w:t xml:space="preserve">The primary significance of the reported EEG paradigm is the inclusion of controlled social and nonsocial conditions to systematically examine functional neural activation </w:t>
      </w:r>
      <w:r w:rsidRPr="00F76412">
        <w:rPr>
          <w:rFonts w:ascii="Times New Roman" w:hAnsi="Times New Roman" w:cs="Times New Roman"/>
        </w:rPr>
        <w:t>during social interactions. Conditions were designed to tease apart the effects of different elements of social interaction - such as the presence versus absence of language and face-to-face interaction - to understand the contributions of different social inputs in patterns of infant EEG power. The conditions were validated by coding infant looking behavior to ensure infants socially engaged as intended. Many infant EEG studies use “resting state” or baseline recording conditions that include both social and nonsocial elements</w:t>
      </w:r>
      <w:r w:rsidRPr="00F76412">
        <w:rPr>
          <w:rFonts w:ascii="Times New Roman" w:hAnsi="Times New Roman" w:cs="Times New Roman"/>
        </w:rPr>
        <w:fldChar w:fldCharType="begin"/>
      </w:r>
      <w:r w:rsidR="00710104" w:rsidRPr="00F76412">
        <w:rPr>
          <w:rFonts w:ascii="Times New Roman" w:hAnsi="Times New Roman" w:cs="Times New Roman"/>
        </w:rPr>
        <w:instrText xml:space="preserve"> ADDIN ZOTERO_ITEM CSL_CITATION {"citationID":"169rtr4dq4","properties":{"formattedCitation":"{\\rtf \\super 5,8,9\\nosupersub{}}","plainCitation":"5,8,9"},"citationItems":[{"id":814,"uris":["http://zotero.org/users/1038022/items/ZU6VTV8K"],"uri":["http://zotero.org/users/1038022/items/ZU6VTV8K"],"itemData":{"id":814,"type":"article-journal","title":"Continuity and discontinuity of behavioral inhibition and exuberance: Psychophysiological and behavioral influences across the first four years of life","container-title":"Child Development","page":"1-21","volume":"72","issue":"1","source":"EBSCOhost","archive_location":"2001-14623-001","abstract":"Four-mo-old infants were screened (N = 433) for temperamental patterns thought to predict behavioral inhibition, including motor reactivity and the expression of negative affect. Those selected (N = 153) were assessed at multiple age points across the first 4 years of life for behavioral signs of inhibition as well as psychophysiological markers of frontal electroencephalogram (EEG) asymmetry. Four-month temperament was modestly predictive of behavioral inhibition over the first 2 yrs of life and of behavioral reticence at age 4. Those infants who remained continuously inhibited displayed right frontal EEG asymmetry as early as 9 mo while those who changed from inhibited to noninhibited did not. Change in behavioral inhibition was related to experience of nonparental care. A second group of infants, selected at 4 mo for patterns of behavior thought to predict temperamental exuberance, displayed a high degree of continuity over time in these behaviors. (PsycINFO Database Record (c) 2012 APA, all rights reserved)","ISSN":"0009-3920","shortTitle":"Continuity and discontinuity of behavioral inhibition and exuberance","journalAbbreviation":"Child Development","author":[{"family":"Fox","given":"Nathan A."},{"family":"Henderson","given":"Heather A."},{"family":"Rubin","given":"Kenneth H."},{"family":"Calkins","given":"Susan D."},{"family":"Schmidt","given":"Louis A."}],"issued":{"date-parts":[["2001",1]]}}},{"id":1217,"uris":["http://zotero.org/users/1038022/items/GNGPQTS7"],"uri":["http://zotero.org/users/1038022/items/GNGPQTS7"],"itemData":{"id":1217,"type":"article-journal","title":"Infant physiological and behavioral responses to loss of maternal attention to a social-rival","container-title":"International Journal of Psychophysiology","page":"16-23","volume":"83","issue":"1","source":"ScienceDirect","abstract":"Previous research has found that infants respond with more negative/protest as well as approach-type behaviors in response to the loss of maternal attention to a social-rival as compared to a non-social item. The purpose of the current research was to conceptually replicate the maternal inattention research with a different population and to extend on it by examining the relationships between infants' emotional responses and their temperament and physiology (brain activity). A baseline measure of infant EEG was collected after which mother–infant dyads (n = 30) participated in two mother-ignoring conditions. Infants demonstrated more approach-style responses (maternal-directed gaze, proximity, and touch), higher reactivity levels (increased arousal, aggression, and disorganization), and more negative affect in the social-rival relative to the nonsocial condition. Approach-style (jealousy) responses were predictive of the infants' greater left frontal baseline EEG activity. Maternal reports of an infant's temperamental sociability and approach were not related to frontal EEG but several temperamental characteristics were associated with approach style responses during the social-rival condition. These findings collectively point to the emotion of jealousy in infants, as only during the social rival condition were associations between approach style responses and negative affect as well as left frontal EEG activity uncovered.","DOI":"10.1016/j.ijpsycho.2011.09.018","ISSN":"0167-8760","journalAbbreviation":"International Journal of Psychophysiology","author":[{"family":"Mize","given":"Krystal D."},{"family":"Jones","given":"Nancy Aaron"}],"issued":{"date-parts":[["2012",1]]}}},{"id":3233,"uris":["http://zotero.org/users/1038022/items/QF2WP37Z"],"uri":["http://zotero.org/users/1038022/items/QF2WP37Z"],"itemData":{"id":3233,"type":"article-journal","title":"Relative right frontal EEG activation in 3- to 6-month-old infants of 'depressed' mothers","container-title":"Developmental Psychology","collection-title":"Parental Depression and Distress: Implications for Development in Infancy, Childhood, and Adolescence","page":"358-363","volume":"31","issue":"3","source":"EBSCOhost","archive_location":"1995-33228-001","abstract":"Brain electrical activity (electroencephalogram; EEG) was recorded from left and right frontal (F) and parietal (P) scalp regions (F3, F4, P3, and P4, referenced to the central vertex site, Cz) in a sample of depressed and nondepressed mothers and their 3–6-month-old infants. A greater number of depressed mothers and their infants vs. nondepressed mothers and their infants displayed right frontal EEG asymmetry. These data indicate that the depressed affect exhibited by infants of depressed mothers is associated with a pattern of brain electrical activity similar to that found in inhibited infants and children and in chronically depressed adults. Further research is required to determine whether the EEG pattern is a marker of current or chronic mood state. (PsycINFO Database Record (c) 2013 APA, all rights reserved)","DOI":"10.1037/0012-1649.31.3.358","ISSN":"0012-1649","journalAbbreviation":"Developmental Psychology","author":[{"family":"Field","given":"Tiffany"},{"family":"Fox","given":"Nathan A."},{"family":"Pickens","given":"Jeffrey"},{"family":"Nawrocki","given":"Tom"}],"issued":{"date-parts":[["1995",5]]}}}],"schema":"https://github.com/citation-style-language/schema/raw/master/csl-citation.json"} </w:instrText>
      </w:r>
      <w:r w:rsidRPr="00F76412">
        <w:rPr>
          <w:rFonts w:ascii="Times New Roman" w:hAnsi="Times New Roman" w:cs="Times New Roman"/>
        </w:rPr>
        <w:fldChar w:fldCharType="separate"/>
      </w:r>
      <w:r w:rsidR="00710104" w:rsidRPr="00F76412">
        <w:rPr>
          <w:rFonts w:ascii="Times New Roman" w:hAnsi="Times New Roman" w:cs="Times New Roman"/>
          <w:vertAlign w:val="superscript"/>
        </w:rPr>
        <w:t>5,8,9</w:t>
      </w:r>
      <w:r w:rsidRPr="00F76412">
        <w:rPr>
          <w:rFonts w:ascii="Times New Roman" w:hAnsi="Times New Roman" w:cs="Times New Roman"/>
        </w:rPr>
        <w:fldChar w:fldCharType="end"/>
      </w:r>
      <w:r w:rsidRPr="00F76412">
        <w:rPr>
          <w:rFonts w:ascii="Times New Roman" w:hAnsi="Times New Roman" w:cs="Times New Roman"/>
        </w:rPr>
        <w:t xml:space="preserve">. This paradigm demonstrates significant differences in infant EEG power between the social and nonsocial conditions, suggesting the relevance of this paradigm for assessing the development of social engagement in infancy. Further, it demonstrates the importance of using clearly social or nonsocial conditions during </w:t>
      </w:r>
      <w:r w:rsidRPr="00F76412">
        <w:rPr>
          <w:rFonts w:ascii="Times New Roman" w:hAnsi="Times New Roman" w:cs="Times New Roman"/>
        </w:rPr>
        <w:t xml:space="preserve">EEG recording to maximize consistency across infants, as there could be variability in what infants are attending to if both social and nonsocial stimuli are present during recording. </w:t>
      </w:r>
    </w:p>
    <w:p w14:paraId="7ED0A22A" w14:textId="77777777" w:rsidR="0038261D" w:rsidRPr="00F76412" w:rsidRDefault="0038261D" w:rsidP="001A0C4A">
      <w:pPr>
        <w:jc w:val="both"/>
        <w:rPr>
          <w:rFonts w:ascii="Times New Roman" w:hAnsi="Times New Roman" w:cs="Times New Roman"/>
        </w:rPr>
      </w:pPr>
    </w:p>
    <w:p w14:paraId="3622CFD6" w14:textId="77777777" w:rsidR="00DE464D" w:rsidRPr="00F76412" w:rsidRDefault="00B11440" w:rsidP="001A0C4A">
      <w:pPr>
        <w:jc w:val="both"/>
        <w:rPr>
          <w:rFonts w:ascii="Times New Roman" w:hAnsi="Times New Roman" w:cs="Times New Roman"/>
        </w:rPr>
      </w:pPr>
      <w:r w:rsidRPr="00F76412">
        <w:rPr>
          <w:rFonts w:ascii="Times New Roman" w:hAnsi="Times New Roman" w:cs="Times New Roman"/>
        </w:rPr>
        <w:t>This paradigm and results demonstrate how context affects functional neural activation, assessed with EEG power. Future studies can leverage this technique to examine functional neural development taking into account the role of recording context. This includes using clearly social or nonsocial conditions as well as using multiple contexts to have a more comprehensive and thorough understanding of functional neural activation.</w:t>
      </w:r>
      <w:r w:rsidR="00B775C8" w:rsidRPr="00F76412">
        <w:rPr>
          <w:rFonts w:ascii="Times New Roman" w:hAnsi="Times New Roman" w:cs="Times New Roman"/>
        </w:rPr>
        <w:t xml:space="preserve"> </w:t>
      </w:r>
      <w:r w:rsidR="008D1698" w:rsidRPr="00F76412">
        <w:rPr>
          <w:rFonts w:ascii="Times New Roman" w:hAnsi="Times New Roman" w:cs="Times New Roman"/>
        </w:rPr>
        <w:t xml:space="preserve">In addition, future research should build on the results from this paradigm by using other measures such as EEG coherence or cross frequency coupling to further examine the differential patterns of brain activity associated with social input. </w:t>
      </w:r>
      <w:r w:rsidR="00F71A95" w:rsidRPr="00F76412">
        <w:rPr>
          <w:rFonts w:ascii="Times New Roman" w:hAnsi="Times New Roman" w:cs="Times New Roman"/>
        </w:rPr>
        <w:t>Further, different domains of infant development are likely linked. Thus, this paradigm assessing the neural bases of social interactions could be used with other EEG paradigms tapping cognitive and motor development</w:t>
      </w:r>
      <w:r w:rsidR="00F71A95" w:rsidRPr="00F76412">
        <w:rPr>
          <w:rFonts w:ascii="Times New Roman" w:hAnsi="Times New Roman" w:cs="Times New Roman"/>
        </w:rPr>
        <w:fldChar w:fldCharType="begin"/>
      </w:r>
      <w:r w:rsidR="000C1051" w:rsidRPr="00F76412">
        <w:rPr>
          <w:rFonts w:ascii="Times New Roman" w:hAnsi="Times New Roman" w:cs="Times New Roman"/>
        </w:rPr>
        <w:instrText xml:space="preserve"> ADDIN ZOTERO_ITEM CSL_CITATION {"citationID":"13ukllol4s","properties":{"formattedCitation":"{\\rtf \\super 31\\nosupersub{}}","plainCitation":"31"},"citationItems":[{"id":4346,"uris":["http://zotero.org/users/1038022/items/QAJ7BRHH"],"uri":["http://zotero.org/users/1038022/items/QAJ7BRHH"],"itemData":{"id":4346,"type":"article-journal","title":"Quantifying Motor Experience in the Infant Brain: EEG Power, Coherence, and Mu Desynchronization","container-title":"Frontiers in Psychology","volume":"7","source":"PubMed Central","abstract":"The emergence of new motor skills, such as reaching and walking, dramatically changes how infants engage with the world socially and cognitively. Several examples of how motor experience can cascade into cognitive and social development have been documented, yet a significant knowledge gap remains in our understanding of whether these observed behavioral changes are accompanied by underlying neural changes. We propose that electroencephalography (EEG) measures such as power, coherence, and mu desynchronization are optimal tools to quantify motor experience in the infant brain. In this mini-review, we will summarize existing infant research that has separately assessed the relation between motor, cognitive, or social development with coherence, power, or mu desynchronization. We will discuss how the reviewed neural changes seen in seemingly separate developmental domains may be linked based on existing behavioral evidence. We will further propose that power, coherence, and mu desynchronization be used in research exploring the links between motor experience and cognitive and social development.","URL":"http://www.ncbi.nlm.nih.gov/pmc/articles/PMC4757680/","DOI":"10.3389/fpsyg.2016.00216","ISSN":"1664-1078","note":"PMID: 26925022\nPMCID: PMC4757680","shortTitle":"Quantifying Motor Experience in the Infant Brain","journalAbbreviation":"Front Psychol","author":[{"family":"Gonzalez","given":"Sandy L."},{"family":"Reeb-Sutherland","given":"Bethany C."},{"family":"Nelson","given":"Eliza L."}],"issued":{"date-parts":[["2016",2,18]]},"accessed":{"date-parts":[["2016",11,28]]},"PMID":"26925022","PMCID":"PMC4757680"}}],"schema":"https://github.com/citation-style-language/schema/raw/master/csl-citation.json"} </w:instrText>
      </w:r>
      <w:r w:rsidR="00F71A95" w:rsidRPr="00F76412">
        <w:rPr>
          <w:rFonts w:ascii="Times New Roman" w:hAnsi="Times New Roman" w:cs="Times New Roman"/>
        </w:rPr>
        <w:fldChar w:fldCharType="separate"/>
      </w:r>
      <w:r w:rsidR="000C1051" w:rsidRPr="00F76412">
        <w:rPr>
          <w:rFonts w:ascii="Times New Roman" w:hAnsi="Times New Roman" w:cs="Times New Roman"/>
          <w:vertAlign w:val="superscript"/>
        </w:rPr>
        <w:t>31</w:t>
      </w:r>
      <w:r w:rsidR="00F71A95" w:rsidRPr="00F76412">
        <w:rPr>
          <w:rFonts w:ascii="Times New Roman" w:hAnsi="Times New Roman" w:cs="Times New Roman"/>
        </w:rPr>
        <w:fldChar w:fldCharType="end"/>
      </w:r>
      <w:r w:rsidR="00F71A95" w:rsidRPr="00F76412">
        <w:rPr>
          <w:rFonts w:ascii="Times New Roman" w:hAnsi="Times New Roman" w:cs="Times New Roman"/>
        </w:rPr>
        <w:t xml:space="preserve">. Assessing infant EEG across these multiple domains as well as using multiple neural measures, would provide a broader picture of infant development and further an understanding of how these domains are related in the brain. </w:t>
      </w:r>
      <w:r w:rsidR="00D051DF" w:rsidRPr="00F76412">
        <w:rPr>
          <w:rFonts w:ascii="Times New Roman" w:hAnsi="Times New Roman" w:cs="Times New Roman"/>
        </w:rPr>
        <w:t>In addition, p</w:t>
      </w:r>
      <w:r w:rsidR="008D1698" w:rsidRPr="00F76412">
        <w:rPr>
          <w:rFonts w:ascii="Times New Roman" w:hAnsi="Times New Roman" w:cs="Times New Roman"/>
        </w:rPr>
        <w:t xml:space="preserve">airing EEG with other neural techniques such as fMRI would help to better understand how patterns of cortical activity relate to underlying brain regions. </w:t>
      </w:r>
    </w:p>
    <w:p w14:paraId="664E7CD1" w14:textId="77777777" w:rsidR="00DE464D" w:rsidRPr="00F76412" w:rsidRDefault="00DE464D" w:rsidP="001A0C4A">
      <w:pPr>
        <w:jc w:val="both"/>
        <w:rPr>
          <w:rFonts w:ascii="Times New Roman" w:hAnsi="Times New Roman" w:cs="Times New Roman"/>
        </w:rPr>
      </w:pPr>
    </w:p>
    <w:p w14:paraId="35A23708" w14:textId="77777777" w:rsidR="00A150CE" w:rsidRPr="00F76412" w:rsidRDefault="005D708B" w:rsidP="001A0C4A">
      <w:pPr>
        <w:jc w:val="both"/>
        <w:rPr>
          <w:rFonts w:ascii="Times New Roman" w:hAnsi="Times New Roman" w:cs="Times New Roman"/>
        </w:rPr>
      </w:pPr>
      <w:r w:rsidRPr="00F76412">
        <w:rPr>
          <w:rFonts w:ascii="Times New Roman" w:hAnsi="Times New Roman" w:cs="Times New Roman"/>
        </w:rPr>
        <w:lastRenderedPageBreak/>
        <w:t xml:space="preserve">This paradigm took a first step in teasing apart </w:t>
      </w:r>
      <w:r w:rsidR="0000618A" w:rsidRPr="00F76412">
        <w:rPr>
          <w:rFonts w:ascii="Times New Roman" w:hAnsi="Times New Roman" w:cs="Times New Roman"/>
        </w:rPr>
        <w:t>factors that might underlie differences between the joint attention and nonsocial conditions including</w:t>
      </w:r>
      <w:r w:rsidRPr="00F76412">
        <w:rPr>
          <w:rFonts w:ascii="Times New Roman" w:hAnsi="Times New Roman" w:cs="Times New Roman"/>
        </w:rPr>
        <w:t xml:space="preserve"> lan</w:t>
      </w:r>
      <w:r w:rsidR="00A94B57" w:rsidRPr="00F76412">
        <w:rPr>
          <w:rFonts w:ascii="Times New Roman" w:hAnsi="Times New Roman" w:cs="Times New Roman"/>
        </w:rPr>
        <w:t>guage</w:t>
      </w:r>
      <w:r w:rsidR="0000618A" w:rsidRPr="00F76412">
        <w:rPr>
          <w:rFonts w:ascii="Times New Roman" w:hAnsi="Times New Roman" w:cs="Times New Roman"/>
        </w:rPr>
        <w:t xml:space="preserve"> input and </w:t>
      </w:r>
      <w:r w:rsidR="00460151" w:rsidRPr="00F76412">
        <w:rPr>
          <w:rFonts w:ascii="Times New Roman" w:hAnsi="Times New Roman" w:cs="Times New Roman"/>
        </w:rPr>
        <w:t xml:space="preserve">face-to-face interaction. </w:t>
      </w:r>
      <w:r w:rsidR="001E03F3" w:rsidRPr="00F76412">
        <w:rPr>
          <w:rFonts w:ascii="Times New Roman" w:hAnsi="Times New Roman" w:cs="Times New Roman"/>
        </w:rPr>
        <w:t xml:space="preserve">However, joint attention is </w:t>
      </w:r>
      <w:r w:rsidR="00CA48F0" w:rsidRPr="00F76412">
        <w:rPr>
          <w:rFonts w:ascii="Times New Roman" w:hAnsi="Times New Roman" w:cs="Times New Roman"/>
        </w:rPr>
        <w:t>c</w:t>
      </w:r>
      <w:r w:rsidR="001E03F3" w:rsidRPr="00F76412">
        <w:rPr>
          <w:rFonts w:ascii="Times New Roman" w:hAnsi="Times New Roman" w:cs="Times New Roman"/>
        </w:rPr>
        <w:t>omplex</w:t>
      </w:r>
      <w:r w:rsidR="00D60392" w:rsidRPr="00F76412">
        <w:rPr>
          <w:rFonts w:ascii="Times New Roman" w:hAnsi="Times New Roman" w:cs="Times New Roman"/>
        </w:rPr>
        <w:t xml:space="preserve"> and</w:t>
      </w:r>
      <w:r w:rsidR="000A68B5" w:rsidRPr="00F76412">
        <w:rPr>
          <w:rFonts w:ascii="Times New Roman" w:hAnsi="Times New Roman" w:cs="Times New Roman"/>
        </w:rPr>
        <w:t xml:space="preserve"> multi-faceted</w:t>
      </w:r>
      <w:r w:rsidR="000865DE" w:rsidRPr="00F76412">
        <w:rPr>
          <w:rFonts w:ascii="Times New Roman" w:hAnsi="Times New Roman" w:cs="Times New Roman"/>
        </w:rPr>
        <w:t>. It</w:t>
      </w:r>
      <w:r w:rsidR="005A6B8D" w:rsidRPr="00F76412">
        <w:rPr>
          <w:rFonts w:ascii="Times New Roman" w:hAnsi="Times New Roman" w:cs="Times New Roman"/>
        </w:rPr>
        <w:t xml:space="preserve"> includes </w:t>
      </w:r>
      <w:r w:rsidR="006B4198" w:rsidRPr="00F76412">
        <w:rPr>
          <w:rFonts w:ascii="Times New Roman" w:hAnsi="Times New Roman" w:cs="Times New Roman"/>
        </w:rPr>
        <w:t xml:space="preserve">components such as </w:t>
      </w:r>
      <w:r w:rsidR="001A7CE8" w:rsidRPr="00F76412">
        <w:rPr>
          <w:rFonts w:ascii="Times New Roman" w:hAnsi="Times New Roman" w:cs="Times New Roman"/>
        </w:rPr>
        <w:t xml:space="preserve">gaze </w:t>
      </w:r>
      <w:r w:rsidR="00FD2B83" w:rsidRPr="00F76412">
        <w:rPr>
          <w:rFonts w:ascii="Times New Roman" w:hAnsi="Times New Roman" w:cs="Times New Roman"/>
        </w:rPr>
        <w:t>following</w:t>
      </w:r>
      <w:r w:rsidR="001A7CE8" w:rsidRPr="00F76412">
        <w:rPr>
          <w:rFonts w:ascii="Times New Roman" w:hAnsi="Times New Roman" w:cs="Times New Roman"/>
        </w:rPr>
        <w:t xml:space="preserve">, </w:t>
      </w:r>
      <w:r w:rsidR="0036744E" w:rsidRPr="00F76412">
        <w:rPr>
          <w:rFonts w:ascii="Times New Roman" w:hAnsi="Times New Roman" w:cs="Times New Roman"/>
        </w:rPr>
        <w:t xml:space="preserve">alternating gaze, </w:t>
      </w:r>
      <w:r w:rsidR="00D05DB1" w:rsidRPr="00F76412">
        <w:rPr>
          <w:rFonts w:ascii="Times New Roman" w:hAnsi="Times New Roman" w:cs="Times New Roman"/>
        </w:rPr>
        <w:t xml:space="preserve">and pointing. </w:t>
      </w:r>
      <w:r w:rsidR="00D60392" w:rsidRPr="00F76412">
        <w:rPr>
          <w:rFonts w:ascii="Times New Roman" w:hAnsi="Times New Roman" w:cs="Times New Roman"/>
        </w:rPr>
        <w:t xml:space="preserve"> </w:t>
      </w:r>
      <w:r w:rsidR="002B6A80" w:rsidRPr="00F76412">
        <w:rPr>
          <w:rFonts w:ascii="Times New Roman" w:hAnsi="Times New Roman" w:cs="Times New Roman"/>
        </w:rPr>
        <w:t>F</w:t>
      </w:r>
      <w:r w:rsidR="00D60392" w:rsidRPr="00F76412">
        <w:rPr>
          <w:rFonts w:ascii="Times New Roman" w:hAnsi="Times New Roman" w:cs="Times New Roman"/>
        </w:rPr>
        <w:t xml:space="preserve">uture research </w:t>
      </w:r>
      <w:r w:rsidR="001B390B" w:rsidRPr="00F76412">
        <w:rPr>
          <w:rFonts w:ascii="Times New Roman" w:hAnsi="Times New Roman" w:cs="Times New Roman"/>
        </w:rPr>
        <w:t xml:space="preserve">could </w:t>
      </w:r>
      <w:r w:rsidR="0061144C" w:rsidRPr="00F76412">
        <w:rPr>
          <w:rFonts w:ascii="Times New Roman" w:hAnsi="Times New Roman" w:cs="Times New Roman"/>
        </w:rPr>
        <w:t>break down these components into different conditions</w:t>
      </w:r>
      <w:r w:rsidR="00151F8E" w:rsidRPr="00F76412">
        <w:rPr>
          <w:rFonts w:ascii="Times New Roman" w:hAnsi="Times New Roman" w:cs="Times New Roman"/>
        </w:rPr>
        <w:t>, such as having a pointing</w:t>
      </w:r>
      <w:r w:rsidR="00F83FF1" w:rsidRPr="00F76412">
        <w:rPr>
          <w:rFonts w:ascii="Times New Roman" w:hAnsi="Times New Roman" w:cs="Times New Roman"/>
        </w:rPr>
        <w:t>-</w:t>
      </w:r>
      <w:r w:rsidR="00151F8E" w:rsidRPr="00F76412">
        <w:rPr>
          <w:rFonts w:ascii="Times New Roman" w:hAnsi="Times New Roman" w:cs="Times New Roman"/>
        </w:rPr>
        <w:t>only condition</w:t>
      </w:r>
      <w:r w:rsidR="009C4392" w:rsidRPr="00F76412">
        <w:rPr>
          <w:rFonts w:ascii="Times New Roman" w:hAnsi="Times New Roman" w:cs="Times New Roman"/>
        </w:rPr>
        <w:t xml:space="preserve"> and</w:t>
      </w:r>
      <w:r w:rsidR="00D01239" w:rsidRPr="00F76412">
        <w:rPr>
          <w:rFonts w:ascii="Times New Roman" w:hAnsi="Times New Roman" w:cs="Times New Roman"/>
        </w:rPr>
        <w:t xml:space="preserve"> </w:t>
      </w:r>
      <w:r w:rsidR="00794E67" w:rsidRPr="00F76412">
        <w:rPr>
          <w:rFonts w:ascii="Times New Roman" w:hAnsi="Times New Roman" w:cs="Times New Roman"/>
        </w:rPr>
        <w:t xml:space="preserve">a condition of the experimenter only </w:t>
      </w:r>
      <w:r w:rsidR="007E0156" w:rsidRPr="00F76412">
        <w:rPr>
          <w:rFonts w:ascii="Times New Roman" w:hAnsi="Times New Roman" w:cs="Times New Roman"/>
        </w:rPr>
        <w:t>alternating gaze</w:t>
      </w:r>
      <w:r w:rsidR="00151F8E" w:rsidRPr="00F76412">
        <w:rPr>
          <w:rFonts w:ascii="Times New Roman" w:hAnsi="Times New Roman" w:cs="Times New Roman"/>
        </w:rPr>
        <w:t>,</w:t>
      </w:r>
      <w:r w:rsidR="0061144C" w:rsidRPr="00F76412">
        <w:rPr>
          <w:rFonts w:ascii="Times New Roman" w:hAnsi="Times New Roman" w:cs="Times New Roman"/>
        </w:rPr>
        <w:t xml:space="preserve"> to further </w:t>
      </w:r>
      <w:r w:rsidR="00CA3166" w:rsidRPr="00F76412">
        <w:rPr>
          <w:rFonts w:ascii="Times New Roman" w:hAnsi="Times New Roman" w:cs="Times New Roman"/>
        </w:rPr>
        <w:t>parse</w:t>
      </w:r>
      <w:r w:rsidR="0061144C" w:rsidRPr="00F76412">
        <w:rPr>
          <w:rFonts w:ascii="Times New Roman" w:hAnsi="Times New Roman" w:cs="Times New Roman"/>
        </w:rPr>
        <w:t xml:space="preserve"> how the different components of joint attention relate to infant EEG. </w:t>
      </w:r>
      <w:r w:rsidR="000F686D" w:rsidRPr="00F76412">
        <w:rPr>
          <w:rFonts w:ascii="Times New Roman" w:hAnsi="Times New Roman" w:cs="Times New Roman"/>
        </w:rPr>
        <w:t>Further, a</w:t>
      </w:r>
      <w:r w:rsidR="00B11440" w:rsidRPr="00F76412">
        <w:rPr>
          <w:rFonts w:ascii="Times New Roman" w:hAnsi="Times New Roman" w:cs="Times New Roman"/>
        </w:rPr>
        <w:t xml:space="preserve">ssessing how individual differences such as infant age and socioeconomic status relate to patterns of infant EEG power and coherence during each condition of this paradigm is another important future direction. It could be, for example, that EEG recorded during social versus nonsocial contexts has differing sensitivity to environmental factors such as poverty or culture. Thus, examining EEG across several controlled recording contexts may allow for a more nuanced picture of environmental influences on infant functional neural activation. </w:t>
      </w:r>
    </w:p>
    <w:p w14:paraId="7568AB15" w14:textId="77777777" w:rsidR="00A150CE" w:rsidRPr="00F76412" w:rsidRDefault="00A150CE" w:rsidP="001A0C4A">
      <w:pPr>
        <w:jc w:val="both"/>
        <w:rPr>
          <w:rFonts w:ascii="Times New Roman" w:hAnsi="Times New Roman" w:cs="Times New Roman"/>
        </w:rPr>
      </w:pPr>
    </w:p>
    <w:p w14:paraId="09FE5E6A" w14:textId="2B25F205" w:rsidR="00B11440" w:rsidRPr="00F76412" w:rsidRDefault="00B11440" w:rsidP="001A0C4A">
      <w:pPr>
        <w:jc w:val="both"/>
        <w:rPr>
          <w:rFonts w:ascii="Times New Roman" w:hAnsi="Times New Roman" w:cs="Times New Roman"/>
        </w:rPr>
      </w:pPr>
      <w:r w:rsidRPr="00F76412">
        <w:rPr>
          <w:rFonts w:ascii="Times New Roman" w:hAnsi="Times New Roman" w:cs="Times New Roman"/>
        </w:rPr>
        <w:t>In the reported paradigm, the experimenter socially engaged with the infant. Having the infant socially interact with their caregiver during EEG recording would allow for examination of how individual differences in the interaction quality of parent and infant relate to patterns of EEG power. In addition, clinical diagnoses such as autism spectrum disorder (ASD) are typically associated with impairments in social interactions.</w:t>
      </w:r>
      <w:r w:rsidR="00F25B36" w:rsidRPr="00F76412">
        <w:rPr>
          <w:rFonts w:ascii="Times New Roman" w:hAnsi="Times New Roman" w:cs="Times New Roman"/>
        </w:rPr>
        <w:t xml:space="preserve"> </w:t>
      </w:r>
      <w:r w:rsidRPr="00F76412">
        <w:rPr>
          <w:rFonts w:ascii="Times New Roman" w:hAnsi="Times New Roman" w:cs="Times New Roman"/>
        </w:rPr>
        <w:t>Using this paradigm with clinical populations</w:t>
      </w:r>
      <w:r w:rsidR="000316B9" w:rsidRPr="00F76412">
        <w:rPr>
          <w:rFonts w:ascii="Times New Roman" w:hAnsi="Times New Roman" w:cs="Times New Roman"/>
        </w:rPr>
        <w:t xml:space="preserve"> at high risk for social difficulties</w:t>
      </w:r>
      <w:r w:rsidRPr="00F76412">
        <w:rPr>
          <w:rFonts w:ascii="Times New Roman" w:hAnsi="Times New Roman" w:cs="Times New Roman"/>
        </w:rPr>
        <w:t xml:space="preserve"> </w:t>
      </w:r>
      <w:r w:rsidR="001636BC" w:rsidRPr="00F76412">
        <w:rPr>
          <w:rFonts w:ascii="Times New Roman" w:hAnsi="Times New Roman" w:cs="Times New Roman"/>
        </w:rPr>
        <w:t xml:space="preserve">would </w:t>
      </w:r>
      <w:r w:rsidRPr="00F76412">
        <w:rPr>
          <w:rFonts w:ascii="Times New Roman" w:hAnsi="Times New Roman" w:cs="Times New Roman"/>
        </w:rPr>
        <w:t>further an understanding of the neurobiological underpinnings of certain diagnoses, such as ASD.</w:t>
      </w:r>
      <w:r w:rsidR="00CC2C62" w:rsidRPr="00F76412">
        <w:rPr>
          <w:rFonts w:ascii="Times New Roman" w:hAnsi="Times New Roman" w:cs="Times New Roman"/>
        </w:rPr>
        <w:t xml:space="preserve"> </w:t>
      </w:r>
      <w:r w:rsidR="0044023C" w:rsidRPr="00F76412">
        <w:rPr>
          <w:rFonts w:ascii="Times New Roman" w:hAnsi="Times New Roman" w:cs="Times New Roman"/>
        </w:rPr>
        <w:t>Moreover, m</w:t>
      </w:r>
      <w:r w:rsidR="00C96D70" w:rsidRPr="00F76412">
        <w:rPr>
          <w:rFonts w:ascii="Times New Roman" w:hAnsi="Times New Roman" w:cs="Times New Roman"/>
        </w:rPr>
        <w:t>any studies use baselines that are not clearly social or nonsocial, which</w:t>
      </w:r>
      <w:r w:rsidR="000B7F0C" w:rsidRPr="00F76412">
        <w:rPr>
          <w:rFonts w:ascii="Times New Roman" w:hAnsi="Times New Roman" w:cs="Times New Roman"/>
        </w:rPr>
        <w:t xml:space="preserve"> </w:t>
      </w:r>
      <w:r w:rsidR="00D15FC0" w:rsidRPr="00F76412">
        <w:rPr>
          <w:rFonts w:ascii="Times New Roman" w:hAnsi="Times New Roman" w:cs="Times New Roman"/>
        </w:rPr>
        <w:t xml:space="preserve">would also be especially relevant when comparing </w:t>
      </w:r>
      <w:r w:rsidR="00CF5E4C" w:rsidRPr="00F76412">
        <w:rPr>
          <w:rFonts w:ascii="Times New Roman" w:hAnsi="Times New Roman" w:cs="Times New Roman"/>
        </w:rPr>
        <w:t>the EEG of typically</w:t>
      </w:r>
      <w:r w:rsidR="00735648" w:rsidRPr="00F76412">
        <w:rPr>
          <w:rFonts w:ascii="Times New Roman" w:hAnsi="Times New Roman" w:cs="Times New Roman"/>
        </w:rPr>
        <w:t xml:space="preserve"> developing individuals to those with </w:t>
      </w:r>
      <w:r w:rsidR="00B95456" w:rsidRPr="00F76412">
        <w:rPr>
          <w:rFonts w:ascii="Times New Roman" w:hAnsi="Times New Roman" w:cs="Times New Roman"/>
        </w:rPr>
        <w:t>ASD</w:t>
      </w:r>
      <w:r w:rsidR="00D06B2D" w:rsidRPr="00F76412">
        <w:rPr>
          <w:rFonts w:ascii="Times New Roman" w:hAnsi="Times New Roman" w:cs="Times New Roman"/>
        </w:rPr>
        <w:t xml:space="preserve">. </w:t>
      </w:r>
      <w:r w:rsidR="001B69B3" w:rsidRPr="00F76412">
        <w:rPr>
          <w:rFonts w:ascii="Times New Roman" w:hAnsi="Times New Roman" w:cs="Times New Roman"/>
        </w:rPr>
        <w:t xml:space="preserve">It is possible that </w:t>
      </w:r>
      <w:r w:rsidR="002210CE" w:rsidRPr="00F76412">
        <w:rPr>
          <w:rFonts w:ascii="Times New Roman" w:hAnsi="Times New Roman" w:cs="Times New Roman"/>
        </w:rPr>
        <w:t xml:space="preserve">differences in EEG between these groups could </w:t>
      </w:r>
      <w:r w:rsidR="00C435E1" w:rsidRPr="00F76412">
        <w:rPr>
          <w:rFonts w:ascii="Times New Roman" w:hAnsi="Times New Roman" w:cs="Times New Roman"/>
        </w:rPr>
        <w:t xml:space="preserve">in part </w:t>
      </w:r>
      <w:r w:rsidR="002210CE" w:rsidRPr="00F76412">
        <w:rPr>
          <w:rFonts w:ascii="Times New Roman" w:hAnsi="Times New Roman" w:cs="Times New Roman"/>
        </w:rPr>
        <w:t xml:space="preserve">be a function of differences in where the groups are looking during the baseline (e.g., at the experimenter </w:t>
      </w:r>
      <w:r w:rsidR="007320A3" w:rsidRPr="00F76412">
        <w:rPr>
          <w:rFonts w:ascii="Times New Roman" w:hAnsi="Times New Roman" w:cs="Times New Roman"/>
        </w:rPr>
        <w:t>or at an object</w:t>
      </w:r>
      <w:r w:rsidR="00344588" w:rsidRPr="00F76412">
        <w:rPr>
          <w:rFonts w:ascii="Times New Roman" w:hAnsi="Times New Roman" w:cs="Times New Roman"/>
        </w:rPr>
        <w:t>).</w:t>
      </w:r>
      <w:r w:rsidR="00CF5E4C" w:rsidRPr="00F76412">
        <w:rPr>
          <w:rFonts w:ascii="Times New Roman" w:hAnsi="Times New Roman" w:cs="Times New Roman"/>
        </w:rPr>
        <w:t xml:space="preserve"> </w:t>
      </w:r>
      <w:r w:rsidRPr="00F76412">
        <w:rPr>
          <w:rFonts w:ascii="Times New Roman" w:hAnsi="Times New Roman" w:cs="Times New Roman"/>
        </w:rPr>
        <w:t xml:space="preserve"> Lastly, the concept and design behind the reported paradigm could be applied to other states beyond social inputs. In this paradigm, the nonsocial and joint attention conditions differed in three ways: the joint attention condition had language-input, face-to-face interaction, and the presence of joint attention. Additional conditions were included to tease apart which social inputs drove the difference between the joint attention and nonsocial conditions. This within-subjects design of using conditions to separate out different environmental contributions could be applied in other domains. </w:t>
      </w:r>
    </w:p>
    <w:p w14:paraId="52BADDFF" w14:textId="77777777" w:rsidR="00FE60A6" w:rsidRPr="00F76412" w:rsidRDefault="00FE60A6" w:rsidP="001A0C4A">
      <w:pPr>
        <w:jc w:val="both"/>
        <w:rPr>
          <w:rFonts w:ascii="Times New Roman" w:hAnsi="Times New Roman" w:cs="Times New Roman"/>
        </w:rPr>
      </w:pPr>
    </w:p>
    <w:p w14:paraId="2F45C5E7" w14:textId="543ADEC2" w:rsidR="003D512F" w:rsidRPr="00F76412" w:rsidRDefault="007805F8" w:rsidP="001A0C4A">
      <w:pPr>
        <w:jc w:val="both"/>
        <w:rPr>
          <w:rFonts w:ascii="Times New Roman" w:hAnsi="Times New Roman" w:cs="Times New Roman"/>
        </w:rPr>
      </w:pPr>
      <w:r w:rsidRPr="00F76412">
        <w:rPr>
          <w:rFonts w:ascii="Times New Roman" w:hAnsi="Times New Roman" w:cs="Times New Roman"/>
          <w:b/>
        </w:rPr>
        <w:t>ACKNOWLEDGMENTS</w:t>
      </w:r>
      <w:r w:rsidR="00BB2DD5" w:rsidRPr="00F76412">
        <w:rPr>
          <w:rFonts w:ascii="Times New Roman" w:hAnsi="Times New Roman" w:cs="Times New Roman"/>
          <w:b/>
        </w:rPr>
        <w:t xml:space="preserve">: </w:t>
      </w:r>
    </w:p>
    <w:p w14:paraId="6BD7708B" w14:textId="2015E60B" w:rsidR="003D512F" w:rsidRPr="00F76412" w:rsidRDefault="003D512F" w:rsidP="001A0C4A">
      <w:pPr>
        <w:jc w:val="both"/>
        <w:rPr>
          <w:rFonts w:ascii="Times New Roman" w:hAnsi="Times New Roman" w:cs="Times New Roman"/>
        </w:rPr>
      </w:pPr>
      <w:r w:rsidRPr="00F76412">
        <w:rPr>
          <w:rFonts w:ascii="Times New Roman" w:hAnsi="Times New Roman" w:cs="Times New Roman"/>
        </w:rPr>
        <w:t>We thank Ryan Johnson and Leah Miller for their assistance in collecting the data</w:t>
      </w:r>
      <w:r w:rsidR="002C26A5" w:rsidRPr="00F76412">
        <w:rPr>
          <w:rFonts w:ascii="Times New Roman" w:hAnsi="Times New Roman" w:cs="Times New Roman"/>
        </w:rPr>
        <w:t>.</w:t>
      </w:r>
      <w:r w:rsidRPr="00F76412">
        <w:rPr>
          <w:rFonts w:ascii="Times New Roman" w:hAnsi="Times New Roman" w:cs="Times New Roman"/>
        </w:rPr>
        <w:t xml:space="preserve"> </w:t>
      </w:r>
    </w:p>
    <w:p w14:paraId="23F23BD3" w14:textId="488709C6" w:rsidR="00923CCC" w:rsidRPr="00F76412" w:rsidRDefault="007A4DE2" w:rsidP="001A0C4A">
      <w:pPr>
        <w:jc w:val="both"/>
        <w:rPr>
          <w:rFonts w:ascii="Times New Roman" w:hAnsi="Times New Roman" w:cs="Times New Roman"/>
          <w:b/>
        </w:rPr>
      </w:pPr>
      <w:r w:rsidRPr="00F76412">
        <w:rPr>
          <w:rFonts w:ascii="Times New Roman" w:hAnsi="Times New Roman" w:cs="Times New Roman"/>
          <w:b/>
        </w:rPr>
        <w:t xml:space="preserve"> </w:t>
      </w:r>
    </w:p>
    <w:p w14:paraId="1591F61F" w14:textId="62AF9C14" w:rsidR="00756C6E" w:rsidRPr="00F76412" w:rsidRDefault="007805F8" w:rsidP="001A0C4A">
      <w:pPr>
        <w:jc w:val="both"/>
        <w:rPr>
          <w:rFonts w:ascii="Times New Roman" w:hAnsi="Times New Roman" w:cs="Times New Roman"/>
          <w:b/>
        </w:rPr>
      </w:pPr>
      <w:r w:rsidRPr="00F76412">
        <w:rPr>
          <w:rFonts w:ascii="Times New Roman" w:hAnsi="Times New Roman" w:cs="Times New Roman"/>
          <w:b/>
        </w:rPr>
        <w:t>DISCLOSURES</w:t>
      </w:r>
      <w:r w:rsidR="00756C6E" w:rsidRPr="00F76412">
        <w:rPr>
          <w:rFonts w:ascii="Times New Roman" w:hAnsi="Times New Roman" w:cs="Times New Roman"/>
          <w:b/>
        </w:rPr>
        <w:t>:</w:t>
      </w:r>
    </w:p>
    <w:p w14:paraId="4B9893BA" w14:textId="3BB70231" w:rsidR="00756C6E" w:rsidRPr="00F76412" w:rsidRDefault="00794DBE" w:rsidP="001A0C4A">
      <w:pPr>
        <w:jc w:val="both"/>
        <w:rPr>
          <w:rFonts w:ascii="Times New Roman" w:hAnsi="Times New Roman" w:cs="Times New Roman"/>
        </w:rPr>
      </w:pPr>
      <w:r w:rsidRPr="00F76412">
        <w:rPr>
          <w:rFonts w:ascii="Times New Roman" w:hAnsi="Times New Roman" w:cs="Times New Roman"/>
        </w:rPr>
        <w:t xml:space="preserve">The authors have no disclosures to report. </w:t>
      </w:r>
    </w:p>
    <w:p w14:paraId="30D1B68B" w14:textId="77777777" w:rsidR="000B455D" w:rsidRPr="00F76412" w:rsidRDefault="000B455D" w:rsidP="001A0C4A">
      <w:pPr>
        <w:jc w:val="both"/>
        <w:rPr>
          <w:rFonts w:ascii="Times New Roman" w:hAnsi="Times New Roman" w:cs="Times New Roman"/>
        </w:rPr>
      </w:pPr>
    </w:p>
    <w:p w14:paraId="09ADF7CD" w14:textId="689BAD97" w:rsidR="00BB64B0" w:rsidRPr="00F76412" w:rsidRDefault="007805F8" w:rsidP="001A0C4A">
      <w:pPr>
        <w:jc w:val="both"/>
        <w:rPr>
          <w:rFonts w:ascii="Times New Roman" w:hAnsi="Times New Roman" w:cs="Times New Roman"/>
        </w:rPr>
      </w:pPr>
      <w:r w:rsidRPr="00F76412">
        <w:rPr>
          <w:rFonts w:ascii="Times New Roman" w:hAnsi="Times New Roman" w:cs="Times New Roman"/>
          <w:b/>
        </w:rPr>
        <w:t>REFERENCES</w:t>
      </w:r>
      <w:r w:rsidR="001C0842" w:rsidRPr="00F76412">
        <w:rPr>
          <w:rFonts w:ascii="Times New Roman" w:hAnsi="Times New Roman" w:cs="Times New Roman"/>
          <w:b/>
        </w:rPr>
        <w:t>:</w:t>
      </w:r>
    </w:p>
    <w:p w14:paraId="5D4ACA4A" w14:textId="07864C0B" w:rsidR="002D2B28" w:rsidRPr="00F76412" w:rsidRDefault="001666B5" w:rsidP="001A0C4A">
      <w:pPr>
        <w:pStyle w:val="Bibliography"/>
        <w:ind w:left="0" w:firstLine="0"/>
        <w:rPr>
          <w:rFonts w:ascii="Times New Roman" w:hAnsi="Times New Roman" w:cs="Times New Roman"/>
        </w:rPr>
      </w:pPr>
      <w:r w:rsidRPr="00F76412">
        <w:rPr>
          <w:rFonts w:ascii="Times New Roman" w:hAnsi="Times New Roman" w:cs="Times New Roman"/>
        </w:rPr>
        <w:fldChar w:fldCharType="begin"/>
      </w:r>
      <w:r w:rsidR="00691E96" w:rsidRPr="00F76412">
        <w:rPr>
          <w:rFonts w:ascii="Times New Roman" w:hAnsi="Times New Roman" w:cs="Times New Roman"/>
        </w:rPr>
        <w:instrText xml:space="preserve"> ADDIN ZOTERO_BIBL {"custom":[]} CSL_BIBLIOGRAPHY </w:instrText>
      </w:r>
      <w:r w:rsidRPr="00F76412">
        <w:rPr>
          <w:rFonts w:ascii="Times New Roman" w:hAnsi="Times New Roman" w:cs="Times New Roman"/>
        </w:rPr>
        <w:fldChar w:fldCharType="separate"/>
      </w:r>
      <w:r w:rsidR="002D2B28" w:rsidRPr="00F76412">
        <w:rPr>
          <w:rFonts w:ascii="Times New Roman" w:hAnsi="Times New Roman" w:cs="Times New Roman"/>
        </w:rPr>
        <w:t>1.</w:t>
      </w:r>
      <w:r w:rsidR="002D2B28" w:rsidRPr="00F76412">
        <w:rPr>
          <w:rFonts w:ascii="Times New Roman" w:hAnsi="Times New Roman" w:cs="Times New Roman"/>
        </w:rPr>
        <w:tab/>
        <w:t xml:space="preserve">Marshall, P. J., Reeb, B. C., Fox, N. A., Nelson, C. A. I. &amp; Zeanah, C. H. Effects of early intervention on EEG power and coherence in previously institutionalized children in Romania. </w:t>
      </w:r>
      <w:r w:rsidR="00D61AC2" w:rsidRPr="00F76412">
        <w:rPr>
          <w:rFonts w:ascii="Times New Roman" w:hAnsi="Times New Roman" w:cs="Times New Roman"/>
          <w:i/>
          <w:iCs/>
        </w:rPr>
        <w:t>Dev. Psychopathol.</w:t>
      </w:r>
      <w:r w:rsidR="002D2B28" w:rsidRPr="00F76412">
        <w:rPr>
          <w:rFonts w:ascii="Times New Roman" w:hAnsi="Times New Roman" w:cs="Times New Roman"/>
        </w:rPr>
        <w:t xml:space="preserve"> </w:t>
      </w:r>
      <w:r w:rsidR="002D2B28" w:rsidRPr="00F76412">
        <w:rPr>
          <w:rFonts w:ascii="Times New Roman" w:hAnsi="Times New Roman" w:cs="Times New Roman"/>
          <w:b/>
          <w:bCs/>
        </w:rPr>
        <w:t>20</w:t>
      </w:r>
      <w:r w:rsidR="002D2B28" w:rsidRPr="00F76412">
        <w:rPr>
          <w:rFonts w:ascii="Times New Roman" w:hAnsi="Times New Roman" w:cs="Times New Roman"/>
        </w:rPr>
        <w:t xml:space="preserve"> (03), 861–880, doi:10.1017/S0954579408000412 (2008).</w:t>
      </w:r>
    </w:p>
    <w:p w14:paraId="193F70C5" w14:textId="328CE0FA"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w:t>
      </w:r>
      <w:r w:rsidRPr="00F76412">
        <w:rPr>
          <w:rFonts w:ascii="Times New Roman" w:hAnsi="Times New Roman" w:cs="Times New Roman"/>
        </w:rPr>
        <w:tab/>
        <w:t xml:space="preserve">Tarullo, A. R., Garvin, M. C. &amp; Gunnar, M. R. Atypical EEG power correlates with indiscriminately friendly behavior in internationally adopted children. </w:t>
      </w:r>
      <w:r w:rsidRPr="00F76412">
        <w:rPr>
          <w:rFonts w:ascii="Times New Roman" w:hAnsi="Times New Roman" w:cs="Times New Roman"/>
          <w:i/>
          <w:iCs/>
        </w:rPr>
        <w:t>Dev</w:t>
      </w:r>
      <w:r w:rsidR="0088258A" w:rsidRPr="00F76412">
        <w:rPr>
          <w:rFonts w:ascii="Times New Roman" w:hAnsi="Times New Roman" w:cs="Times New Roman"/>
          <w:i/>
          <w:iCs/>
        </w:rPr>
        <w:t xml:space="preserve"> Psychol.</w:t>
      </w:r>
      <w:r w:rsidRPr="00F76412">
        <w:rPr>
          <w:rFonts w:ascii="Times New Roman" w:hAnsi="Times New Roman" w:cs="Times New Roman"/>
        </w:rPr>
        <w:t xml:space="preserve"> </w:t>
      </w:r>
      <w:r w:rsidRPr="00F76412">
        <w:rPr>
          <w:rFonts w:ascii="Times New Roman" w:hAnsi="Times New Roman" w:cs="Times New Roman"/>
          <w:b/>
          <w:bCs/>
        </w:rPr>
        <w:t>47</w:t>
      </w:r>
      <w:r w:rsidRPr="00F76412">
        <w:rPr>
          <w:rFonts w:ascii="Times New Roman" w:hAnsi="Times New Roman" w:cs="Times New Roman"/>
        </w:rPr>
        <w:t xml:space="preserve"> (2), 417–431, doi:10.1037/a0021363 (2011).</w:t>
      </w:r>
    </w:p>
    <w:p w14:paraId="31D60105" w14:textId="3858E24F"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lastRenderedPageBreak/>
        <w:t>3.</w:t>
      </w:r>
      <w:r w:rsidRPr="00F76412">
        <w:rPr>
          <w:rFonts w:ascii="Times New Roman" w:hAnsi="Times New Roman" w:cs="Times New Roman"/>
        </w:rPr>
        <w:tab/>
        <w:t xml:space="preserve">Adolphs, R. Cognitive neuroscience of human social behaviour. </w:t>
      </w:r>
      <w:r w:rsidR="00FF6E21" w:rsidRPr="00F76412">
        <w:rPr>
          <w:rFonts w:ascii="Times New Roman" w:hAnsi="Times New Roman" w:cs="Times New Roman"/>
          <w:i/>
          <w:iCs/>
        </w:rPr>
        <w:t>Nat. Rev.</w:t>
      </w:r>
      <w:r w:rsidR="00A402B8"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4</w:t>
      </w:r>
      <w:r w:rsidRPr="00F76412">
        <w:rPr>
          <w:rFonts w:ascii="Times New Roman" w:hAnsi="Times New Roman" w:cs="Times New Roman"/>
        </w:rPr>
        <w:t xml:space="preserve"> (3), 165–178, doi:10.1038/nrn1056 (2003).</w:t>
      </w:r>
    </w:p>
    <w:p w14:paraId="79F1F348" w14:textId="3100454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4.</w:t>
      </w:r>
      <w:r w:rsidRPr="00F76412">
        <w:rPr>
          <w:rFonts w:ascii="Times New Roman" w:hAnsi="Times New Roman" w:cs="Times New Roman"/>
        </w:rPr>
        <w:tab/>
        <w:t xml:space="preserve">Grossmann, T. The Development of Social Brain Functions in Infancy. </w:t>
      </w:r>
      <w:r w:rsidR="00294D65" w:rsidRPr="00F76412">
        <w:rPr>
          <w:rFonts w:ascii="Times New Roman" w:hAnsi="Times New Roman" w:cs="Times New Roman"/>
          <w:i/>
          <w:iCs/>
        </w:rPr>
        <w:t>Psycho</w:t>
      </w:r>
      <w:r w:rsidRPr="00F76412">
        <w:rPr>
          <w:rFonts w:ascii="Times New Roman" w:hAnsi="Times New Roman" w:cs="Times New Roman"/>
          <w:i/>
          <w:iCs/>
        </w:rPr>
        <w:t xml:space="preserve">l </w:t>
      </w:r>
      <w:r w:rsidR="00294D65" w:rsidRPr="00F76412">
        <w:rPr>
          <w:rFonts w:ascii="Times New Roman" w:hAnsi="Times New Roman" w:cs="Times New Roman"/>
          <w:i/>
          <w:iCs/>
        </w:rPr>
        <w:t>Bull.</w:t>
      </w:r>
      <w:r w:rsidRPr="00F76412">
        <w:rPr>
          <w:rFonts w:ascii="Times New Roman" w:hAnsi="Times New Roman" w:cs="Times New Roman"/>
        </w:rPr>
        <w:t xml:space="preserve"> doi:10.1037/bul0000002 (2015).</w:t>
      </w:r>
    </w:p>
    <w:p w14:paraId="520F0286" w14:textId="5AD5ACB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5.</w:t>
      </w:r>
      <w:r w:rsidRPr="00F76412">
        <w:rPr>
          <w:rFonts w:ascii="Times New Roman" w:hAnsi="Times New Roman" w:cs="Times New Roman"/>
        </w:rPr>
        <w:tab/>
        <w:t xml:space="preserve">Fox, N. A., Henderson, H. A., Rubin, K. H., Calkins, S. D. &amp; Schmidt, L. A. Continuity and discontinuity of behavioral inhibition and exuberance: Psychophysiological and behavioral influences across the first four years of life. </w:t>
      </w:r>
      <w:r w:rsidR="00C27C26" w:rsidRPr="00F76412">
        <w:rPr>
          <w:rFonts w:ascii="Times New Roman" w:hAnsi="Times New Roman" w:cs="Times New Roman"/>
          <w:i/>
          <w:iCs/>
        </w:rPr>
        <w:t>Child Dev</w:t>
      </w:r>
      <w:r w:rsidR="00D326A1"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72</w:t>
      </w:r>
      <w:r w:rsidRPr="00F76412">
        <w:rPr>
          <w:rFonts w:ascii="Times New Roman" w:hAnsi="Times New Roman" w:cs="Times New Roman"/>
        </w:rPr>
        <w:t xml:space="preserve"> (1), 1–21 (2001).</w:t>
      </w:r>
      <w:r w:rsidR="00B01E94" w:rsidRPr="00F76412">
        <w:rPr>
          <w:rFonts w:ascii="Times New Roman" w:eastAsia="Times New Roman" w:hAnsi="Times New Roman" w:cs="Times New Roman"/>
          <w:sz w:val="20"/>
          <w:szCs w:val="20"/>
          <w:shd w:val="clear" w:color="auto" w:fill="FFFFFF"/>
        </w:rPr>
        <w:t xml:space="preserve"> </w:t>
      </w:r>
      <w:r w:rsidR="00B01E94" w:rsidRPr="00F76412">
        <w:rPr>
          <w:rFonts w:ascii="Times New Roman" w:hAnsi="Times New Roman" w:cs="Times New Roman"/>
        </w:rPr>
        <w:t>Retrieved from http://www.jstor.org/stable/1132468</w:t>
      </w:r>
    </w:p>
    <w:p w14:paraId="24E0A1C7" w14:textId="48123DA6"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6.</w:t>
      </w:r>
      <w:r w:rsidRPr="00F76412">
        <w:rPr>
          <w:rFonts w:ascii="Times New Roman" w:hAnsi="Times New Roman" w:cs="Times New Roman"/>
        </w:rPr>
        <w:tab/>
        <w:t xml:space="preserve">Mundy, P., Card, J. &amp; Fox, N. EEG correlates of the development of infant joint attention skills. </w:t>
      </w:r>
      <w:r w:rsidR="00D27292" w:rsidRPr="00F76412">
        <w:rPr>
          <w:rFonts w:ascii="Times New Roman" w:hAnsi="Times New Roman" w:cs="Times New Roman"/>
          <w:i/>
          <w:iCs/>
        </w:rPr>
        <w:t>Dev</w:t>
      </w:r>
      <w:r w:rsidR="007015FA" w:rsidRPr="00F76412">
        <w:rPr>
          <w:rFonts w:ascii="Times New Roman" w:hAnsi="Times New Roman" w:cs="Times New Roman"/>
          <w:i/>
          <w:iCs/>
        </w:rPr>
        <w:t xml:space="preserve"> Psychobiol.</w:t>
      </w:r>
      <w:r w:rsidRPr="00F76412">
        <w:rPr>
          <w:rFonts w:ascii="Times New Roman" w:hAnsi="Times New Roman" w:cs="Times New Roman"/>
        </w:rPr>
        <w:t xml:space="preserve"> </w:t>
      </w:r>
      <w:r w:rsidRPr="00F76412">
        <w:rPr>
          <w:rFonts w:ascii="Times New Roman" w:hAnsi="Times New Roman" w:cs="Times New Roman"/>
          <w:b/>
          <w:bCs/>
        </w:rPr>
        <w:t>36</w:t>
      </w:r>
      <w:r w:rsidRPr="00F76412">
        <w:rPr>
          <w:rFonts w:ascii="Times New Roman" w:hAnsi="Times New Roman" w:cs="Times New Roman"/>
        </w:rPr>
        <w:t xml:space="preserve"> (4), 325–338 (2000).</w:t>
      </w:r>
      <w:r w:rsidR="005D6901" w:rsidRPr="00F76412">
        <w:rPr>
          <w:rFonts w:ascii="Times New Roman" w:eastAsia="Times New Roman" w:hAnsi="Times New Roman" w:cs="Times New Roman"/>
          <w:sz w:val="18"/>
          <w:szCs w:val="18"/>
          <w:shd w:val="clear" w:color="auto" w:fill="FFFFFF"/>
        </w:rPr>
        <w:t xml:space="preserve"> </w:t>
      </w:r>
      <w:r w:rsidR="00331788" w:rsidRPr="00F76412">
        <w:rPr>
          <w:rFonts w:ascii="Times New Roman" w:hAnsi="Times New Roman" w:cs="Times New Roman"/>
        </w:rPr>
        <w:t>doi</w:t>
      </w:r>
      <w:r w:rsidR="005D6901" w:rsidRPr="00F76412">
        <w:rPr>
          <w:rFonts w:ascii="Times New Roman" w:hAnsi="Times New Roman" w:cs="Times New Roman"/>
        </w:rPr>
        <w:t>: 10.1002/(SICI)1098-2302(200005)36:4&lt;325::AID-DEV7&gt;3.0.CO;2-F</w:t>
      </w:r>
    </w:p>
    <w:p w14:paraId="58AB13A0"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7.</w:t>
      </w:r>
      <w:r w:rsidRPr="00F76412">
        <w:rPr>
          <w:rFonts w:ascii="Times New Roman" w:hAnsi="Times New Roman" w:cs="Times New Roman"/>
        </w:rPr>
        <w:tab/>
        <w:t xml:space="preserve">Nichols, K. E., Martin, J. N. &amp; Fox, N. A. Individual differences in the development of social communication: Joint attention and temperament. </w:t>
      </w:r>
      <w:r w:rsidRPr="00F76412">
        <w:rPr>
          <w:rFonts w:ascii="Times New Roman" w:hAnsi="Times New Roman" w:cs="Times New Roman"/>
          <w:i/>
          <w:iCs/>
        </w:rPr>
        <w:t>Cogniţie Creier Comportament</w:t>
      </w:r>
      <w:r w:rsidRPr="00F76412">
        <w:rPr>
          <w:rFonts w:ascii="Times New Roman" w:hAnsi="Times New Roman" w:cs="Times New Roman"/>
        </w:rPr>
        <w:t xml:space="preserve"> </w:t>
      </w:r>
      <w:r w:rsidRPr="00F76412">
        <w:rPr>
          <w:rFonts w:ascii="Times New Roman" w:hAnsi="Times New Roman" w:cs="Times New Roman"/>
          <w:b/>
          <w:bCs/>
        </w:rPr>
        <w:t>9</w:t>
      </w:r>
      <w:r w:rsidRPr="00F76412">
        <w:rPr>
          <w:rFonts w:ascii="Times New Roman" w:hAnsi="Times New Roman" w:cs="Times New Roman"/>
        </w:rPr>
        <w:t xml:space="preserve"> (2), 317–328 (2005).</w:t>
      </w:r>
    </w:p>
    <w:p w14:paraId="361CD424" w14:textId="659D49CD"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8.</w:t>
      </w:r>
      <w:r w:rsidRPr="00F76412">
        <w:rPr>
          <w:rFonts w:ascii="Times New Roman" w:hAnsi="Times New Roman" w:cs="Times New Roman"/>
        </w:rPr>
        <w:tab/>
        <w:t xml:space="preserve">Mize, K. D. &amp; Jones, N. A. Infant physiological and behavioral responses to loss of maternal attention to a social-rival. </w:t>
      </w:r>
      <w:r w:rsidR="00CA57E5" w:rsidRPr="00F76412">
        <w:rPr>
          <w:rFonts w:ascii="Times New Roman" w:hAnsi="Times New Roman" w:cs="Times New Roman"/>
          <w:i/>
          <w:iCs/>
        </w:rPr>
        <w:t>Int J Psychophysiol.</w:t>
      </w:r>
      <w:r w:rsidRPr="00F76412">
        <w:rPr>
          <w:rFonts w:ascii="Times New Roman" w:hAnsi="Times New Roman" w:cs="Times New Roman"/>
        </w:rPr>
        <w:t xml:space="preserve"> </w:t>
      </w:r>
      <w:r w:rsidRPr="00F76412">
        <w:rPr>
          <w:rFonts w:ascii="Times New Roman" w:hAnsi="Times New Roman" w:cs="Times New Roman"/>
          <w:b/>
          <w:bCs/>
        </w:rPr>
        <w:t>83</w:t>
      </w:r>
      <w:r w:rsidRPr="00F76412">
        <w:rPr>
          <w:rFonts w:ascii="Times New Roman" w:hAnsi="Times New Roman" w:cs="Times New Roman"/>
        </w:rPr>
        <w:t xml:space="preserve"> (1), 16–23, doi:10.1016/j.ijpsycho.2011.09.018 (2012).</w:t>
      </w:r>
    </w:p>
    <w:p w14:paraId="0B033BF4" w14:textId="37D43A5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9.</w:t>
      </w:r>
      <w:r w:rsidRPr="00F76412">
        <w:rPr>
          <w:rFonts w:ascii="Times New Roman" w:hAnsi="Times New Roman" w:cs="Times New Roman"/>
        </w:rPr>
        <w:tab/>
        <w:t xml:space="preserve">Field, T., Fox, N. A., Pickens, J. &amp; Nawrocki, T. Relative right frontal EEG activation in 3- to 6-month-old infants of “depressed” mothers. </w:t>
      </w:r>
      <w:r w:rsidR="007C7C7E" w:rsidRPr="00F76412">
        <w:rPr>
          <w:rFonts w:ascii="Times New Roman" w:hAnsi="Times New Roman" w:cs="Times New Roman"/>
          <w:i/>
          <w:iCs/>
        </w:rPr>
        <w:t>Dev Psychol.</w:t>
      </w:r>
      <w:r w:rsidRPr="00F76412">
        <w:rPr>
          <w:rFonts w:ascii="Times New Roman" w:hAnsi="Times New Roman" w:cs="Times New Roman"/>
        </w:rPr>
        <w:t xml:space="preserve"> </w:t>
      </w:r>
      <w:r w:rsidRPr="00F76412">
        <w:rPr>
          <w:rFonts w:ascii="Times New Roman" w:hAnsi="Times New Roman" w:cs="Times New Roman"/>
          <w:b/>
          <w:bCs/>
        </w:rPr>
        <w:t>31</w:t>
      </w:r>
      <w:r w:rsidRPr="00F76412">
        <w:rPr>
          <w:rFonts w:ascii="Times New Roman" w:hAnsi="Times New Roman" w:cs="Times New Roman"/>
        </w:rPr>
        <w:t xml:space="preserve"> (3), 358–363, doi:10.1037/0012-1649.31.3.358 (1995).</w:t>
      </w:r>
    </w:p>
    <w:p w14:paraId="161FAF13" w14:textId="635C35C3"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0.</w:t>
      </w:r>
      <w:r w:rsidRPr="00F76412">
        <w:rPr>
          <w:rFonts w:ascii="Times New Roman" w:hAnsi="Times New Roman" w:cs="Times New Roman"/>
        </w:rPr>
        <w:tab/>
        <w:t xml:space="preserve">Jones, N. A., Field, T., Fox, N. A., Lundy, B. &amp; Davalos, M. EEG activation in 1-month-old infants of depressed mothers. </w:t>
      </w:r>
      <w:r w:rsidR="009A2555" w:rsidRPr="00F76412">
        <w:rPr>
          <w:rFonts w:ascii="Times New Roman" w:hAnsi="Times New Roman" w:cs="Times New Roman"/>
          <w:i/>
          <w:iCs/>
        </w:rPr>
        <w:t>Dev. Psychopathol.</w:t>
      </w:r>
      <w:r w:rsidRPr="00F76412">
        <w:rPr>
          <w:rFonts w:ascii="Times New Roman" w:hAnsi="Times New Roman" w:cs="Times New Roman"/>
        </w:rPr>
        <w:t xml:space="preserve"> (03), 491–505, (1997).</w:t>
      </w:r>
    </w:p>
    <w:p w14:paraId="588C1E8D" w14:textId="7CF7C88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1.</w:t>
      </w:r>
      <w:r w:rsidRPr="00F76412">
        <w:rPr>
          <w:rFonts w:ascii="Times New Roman" w:hAnsi="Times New Roman" w:cs="Times New Roman"/>
        </w:rPr>
        <w:tab/>
        <w:t xml:space="preserve">Jones, E. J. H., Venema, K., Lowy, R., Earl, R. K. &amp; Webb, S. J. Developmental changes in infant brain activity during naturalistic social experiences. </w:t>
      </w:r>
      <w:r w:rsidR="00D23217" w:rsidRPr="00F76412">
        <w:rPr>
          <w:rFonts w:ascii="Times New Roman" w:hAnsi="Times New Roman" w:cs="Times New Roman"/>
          <w:i/>
          <w:iCs/>
        </w:rPr>
        <w:t>Dev Psychobiol.</w:t>
      </w:r>
      <w:r w:rsidRPr="00F76412">
        <w:rPr>
          <w:rFonts w:ascii="Times New Roman" w:hAnsi="Times New Roman" w:cs="Times New Roman"/>
        </w:rPr>
        <w:t xml:space="preserve"> </w:t>
      </w:r>
      <w:r w:rsidRPr="00F76412">
        <w:rPr>
          <w:rFonts w:ascii="Times New Roman" w:hAnsi="Times New Roman" w:cs="Times New Roman"/>
          <w:b/>
          <w:bCs/>
        </w:rPr>
        <w:t>57</w:t>
      </w:r>
      <w:r w:rsidRPr="00F76412">
        <w:rPr>
          <w:rFonts w:ascii="Times New Roman" w:hAnsi="Times New Roman" w:cs="Times New Roman"/>
        </w:rPr>
        <w:t xml:space="preserve"> (7), 842–853, doi:10.1002/dev.21336 (2015).</w:t>
      </w:r>
    </w:p>
    <w:p w14:paraId="127CFF56" w14:textId="3248476E"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2.</w:t>
      </w:r>
      <w:r w:rsidRPr="00F76412">
        <w:rPr>
          <w:rFonts w:ascii="Times New Roman" w:hAnsi="Times New Roman" w:cs="Times New Roman"/>
        </w:rPr>
        <w:tab/>
        <w:t xml:space="preserve">Mundy, P. &amp; Jarrold, W. Infant joint attention, neural networks and social cognition. </w:t>
      </w:r>
      <w:r w:rsidR="0091363B" w:rsidRPr="00F76412">
        <w:rPr>
          <w:rFonts w:ascii="Times New Roman" w:hAnsi="Times New Roman" w:cs="Times New Roman"/>
          <w:i/>
          <w:iCs/>
        </w:rPr>
        <w:t>Neural Netw.</w:t>
      </w:r>
      <w:r w:rsidRPr="00F76412">
        <w:rPr>
          <w:rFonts w:ascii="Times New Roman" w:hAnsi="Times New Roman" w:cs="Times New Roman"/>
        </w:rPr>
        <w:t xml:space="preserve"> </w:t>
      </w:r>
      <w:r w:rsidRPr="00F76412">
        <w:rPr>
          <w:rFonts w:ascii="Times New Roman" w:hAnsi="Times New Roman" w:cs="Times New Roman"/>
          <w:b/>
          <w:bCs/>
        </w:rPr>
        <w:t>23</w:t>
      </w:r>
      <w:r w:rsidRPr="00F76412">
        <w:rPr>
          <w:rFonts w:ascii="Times New Roman" w:hAnsi="Times New Roman" w:cs="Times New Roman"/>
        </w:rPr>
        <w:t xml:space="preserve"> (8–9), 985–997, doi:10.1016/j.neunet.2010.08.009 (2010).</w:t>
      </w:r>
    </w:p>
    <w:p w14:paraId="605C403C" w14:textId="577898CA"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3.</w:t>
      </w:r>
      <w:r w:rsidRPr="00F76412">
        <w:rPr>
          <w:rFonts w:ascii="Times New Roman" w:hAnsi="Times New Roman" w:cs="Times New Roman"/>
        </w:rPr>
        <w:tab/>
        <w:t xml:space="preserve">Markus, J., Mundy, P., Morales, M., Delgado, C. E. F. &amp; Yale, M. Individual Differences in Infant Skills as Predictors of Child-Caregiver Joint Attention and Language. </w:t>
      </w:r>
      <w:r w:rsidR="000F3EAC" w:rsidRPr="00F76412">
        <w:rPr>
          <w:rFonts w:ascii="Times New Roman" w:hAnsi="Times New Roman" w:cs="Times New Roman"/>
          <w:i/>
          <w:iCs/>
        </w:rPr>
        <w:t>Soc Dev.</w:t>
      </w:r>
      <w:r w:rsidRPr="00F76412">
        <w:rPr>
          <w:rFonts w:ascii="Times New Roman" w:hAnsi="Times New Roman" w:cs="Times New Roman"/>
        </w:rPr>
        <w:t xml:space="preserve"> </w:t>
      </w:r>
      <w:r w:rsidRPr="00F76412">
        <w:rPr>
          <w:rFonts w:ascii="Times New Roman" w:hAnsi="Times New Roman" w:cs="Times New Roman"/>
          <w:b/>
          <w:bCs/>
        </w:rPr>
        <w:t>9</w:t>
      </w:r>
      <w:r w:rsidRPr="00F76412">
        <w:rPr>
          <w:rFonts w:ascii="Times New Roman" w:hAnsi="Times New Roman" w:cs="Times New Roman"/>
        </w:rPr>
        <w:t xml:space="preserve"> (3), 302–315, doi:10.1111/1467-9507.00127 (2000).</w:t>
      </w:r>
    </w:p>
    <w:p w14:paraId="4E192E44" w14:textId="6FCBE90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4.</w:t>
      </w:r>
      <w:r w:rsidRPr="00F76412">
        <w:rPr>
          <w:rFonts w:ascii="Times New Roman" w:hAnsi="Times New Roman" w:cs="Times New Roman"/>
        </w:rPr>
        <w:tab/>
        <w:t xml:space="preserve">Mundy, P., Block, J., Delgado, C., Pomares, Y., Van Hecke, A. V. &amp; Parlade, M. V. Individual Differences and the Development of Joint Attention in Infancy. </w:t>
      </w:r>
      <w:r w:rsidR="00010181" w:rsidRPr="00F76412">
        <w:rPr>
          <w:rFonts w:ascii="Times New Roman" w:hAnsi="Times New Roman" w:cs="Times New Roman"/>
          <w:i/>
          <w:iCs/>
        </w:rPr>
        <w:t>Child Dev</w:t>
      </w:r>
      <w:r w:rsidR="008D2ED4"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78</w:t>
      </w:r>
      <w:r w:rsidRPr="00F76412">
        <w:rPr>
          <w:rFonts w:ascii="Times New Roman" w:hAnsi="Times New Roman" w:cs="Times New Roman"/>
        </w:rPr>
        <w:t xml:space="preserve"> (3), 938–954, doi:10.1111/j.1467-8624.2007.01042.x (2007).</w:t>
      </w:r>
    </w:p>
    <w:p w14:paraId="3710B2D5" w14:textId="22287E91"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5.</w:t>
      </w:r>
      <w:r w:rsidRPr="00F76412">
        <w:rPr>
          <w:rFonts w:ascii="Times New Roman" w:hAnsi="Times New Roman" w:cs="Times New Roman"/>
        </w:rPr>
        <w:tab/>
        <w:t xml:space="preserve">Welch, M. G., Myers, M. M., </w:t>
      </w:r>
      <w:r w:rsidRPr="00F76412">
        <w:rPr>
          <w:rFonts w:ascii="Times New Roman" w:hAnsi="Times New Roman" w:cs="Times New Roman"/>
          <w:i/>
          <w:iCs/>
        </w:rPr>
        <w:t>et al.</w:t>
      </w:r>
      <w:r w:rsidRPr="00F76412">
        <w:rPr>
          <w:rFonts w:ascii="Times New Roman" w:hAnsi="Times New Roman" w:cs="Times New Roman"/>
        </w:rPr>
        <w:t xml:space="preserve"> Electroencephalographic activity of preterm infants is increased by Family Nurture Intervention: A randomized controlled trial in the NICU. </w:t>
      </w:r>
      <w:r w:rsidR="005D4766" w:rsidRPr="00F76412">
        <w:rPr>
          <w:rFonts w:ascii="Times New Roman" w:hAnsi="Times New Roman" w:cs="Times New Roman"/>
          <w:i/>
          <w:iCs/>
        </w:rPr>
        <w:t>Clin Neurophysiol</w:t>
      </w:r>
      <w:r w:rsidR="00685CD4"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125</w:t>
      </w:r>
      <w:r w:rsidRPr="00F76412">
        <w:rPr>
          <w:rFonts w:ascii="Times New Roman" w:hAnsi="Times New Roman" w:cs="Times New Roman"/>
        </w:rPr>
        <w:t xml:space="preserve"> (4), 675–684, doi:10.1016/j.clinph.2013.08.021 (2014).</w:t>
      </w:r>
    </w:p>
    <w:p w14:paraId="16A95DD6" w14:textId="1CC6A6C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6.</w:t>
      </w:r>
      <w:r w:rsidRPr="00F76412">
        <w:rPr>
          <w:rFonts w:ascii="Times New Roman" w:hAnsi="Times New Roman" w:cs="Times New Roman"/>
        </w:rPr>
        <w:tab/>
        <w:t xml:space="preserve">St. John, A. M., Kao, K., Choksi, M., Liederman, J., Grieve, P. G. &amp; Tarullo, A. R. Variation in infant EEG power across social and nonsocial contexts. </w:t>
      </w:r>
      <w:r w:rsidR="00460853" w:rsidRPr="00F76412">
        <w:rPr>
          <w:rFonts w:ascii="Times New Roman" w:hAnsi="Times New Roman" w:cs="Times New Roman"/>
          <w:i/>
          <w:iCs/>
        </w:rPr>
        <w:t>J Exp Child Psychol.</w:t>
      </w:r>
      <w:r w:rsidRPr="00F76412">
        <w:rPr>
          <w:rFonts w:ascii="Times New Roman" w:hAnsi="Times New Roman" w:cs="Times New Roman"/>
        </w:rPr>
        <w:t xml:space="preserve"> </w:t>
      </w:r>
      <w:r w:rsidRPr="00F76412">
        <w:rPr>
          <w:rFonts w:ascii="Times New Roman" w:hAnsi="Times New Roman" w:cs="Times New Roman"/>
          <w:b/>
          <w:bCs/>
        </w:rPr>
        <w:t>152</w:t>
      </w:r>
      <w:r w:rsidRPr="00F76412">
        <w:rPr>
          <w:rFonts w:ascii="Times New Roman" w:hAnsi="Times New Roman" w:cs="Times New Roman"/>
        </w:rPr>
        <w:t>, 106–122, doi:10.1016/j.jecp.2016.04.007 (2016).</w:t>
      </w:r>
    </w:p>
    <w:p w14:paraId="7A81A704" w14:textId="29248A5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7.</w:t>
      </w:r>
      <w:r w:rsidRPr="00F76412">
        <w:rPr>
          <w:rFonts w:ascii="Times New Roman" w:hAnsi="Times New Roman" w:cs="Times New Roman"/>
        </w:rPr>
        <w:tab/>
        <w:t xml:space="preserve">Gartstein, M. A. &amp; Rothbart, M. K. Studying infant temperament via the Revised Infant Behavior Questionnaire. </w:t>
      </w:r>
      <w:r w:rsidRPr="00F76412">
        <w:rPr>
          <w:rFonts w:ascii="Times New Roman" w:hAnsi="Times New Roman" w:cs="Times New Roman"/>
          <w:i/>
          <w:iCs/>
        </w:rPr>
        <w:t>I</w:t>
      </w:r>
      <w:r w:rsidR="006D415A" w:rsidRPr="00F76412">
        <w:rPr>
          <w:rFonts w:ascii="Times New Roman" w:hAnsi="Times New Roman" w:cs="Times New Roman"/>
          <w:i/>
          <w:iCs/>
        </w:rPr>
        <w:t>nfant Behav</w:t>
      </w:r>
      <w:r w:rsidR="00DF1E8F" w:rsidRPr="00F76412">
        <w:rPr>
          <w:rFonts w:ascii="Times New Roman" w:hAnsi="Times New Roman" w:cs="Times New Roman"/>
          <w:i/>
          <w:iCs/>
        </w:rPr>
        <w:t xml:space="preserve"> </w:t>
      </w:r>
      <w:r w:rsidR="00D84AB1" w:rsidRPr="00F76412">
        <w:rPr>
          <w:rFonts w:ascii="Times New Roman" w:hAnsi="Times New Roman" w:cs="Times New Roman"/>
          <w:i/>
          <w:iCs/>
        </w:rPr>
        <w:t>Dev</w:t>
      </w:r>
      <w:r w:rsidR="009F7236" w:rsidRPr="00F76412">
        <w:rPr>
          <w:rFonts w:ascii="Times New Roman" w:hAnsi="Times New Roman" w:cs="Times New Roman"/>
          <w:i/>
          <w:iCs/>
        </w:rPr>
        <w:t>.</w:t>
      </w:r>
      <w:r w:rsidR="00D84AB1" w:rsidRPr="00F76412">
        <w:rPr>
          <w:rFonts w:ascii="Times New Roman" w:hAnsi="Times New Roman" w:cs="Times New Roman"/>
          <w:i/>
          <w:iCs/>
        </w:rPr>
        <w:t xml:space="preserve"> </w:t>
      </w:r>
      <w:r w:rsidRPr="00F76412">
        <w:rPr>
          <w:rFonts w:ascii="Times New Roman" w:hAnsi="Times New Roman" w:cs="Times New Roman"/>
          <w:b/>
          <w:bCs/>
        </w:rPr>
        <w:t>26</w:t>
      </w:r>
      <w:r w:rsidRPr="00F76412">
        <w:rPr>
          <w:rFonts w:ascii="Times New Roman" w:hAnsi="Times New Roman" w:cs="Times New Roman"/>
        </w:rPr>
        <w:t xml:space="preserve"> (1), 64–86, doi:10.1016/S0163-6383(02)00169-8 (2003).</w:t>
      </w:r>
    </w:p>
    <w:p w14:paraId="5AF14135" w14:textId="4B7B8FA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8.</w:t>
      </w:r>
      <w:r w:rsidRPr="00F76412">
        <w:rPr>
          <w:rFonts w:ascii="Times New Roman" w:hAnsi="Times New Roman" w:cs="Times New Roman"/>
        </w:rPr>
        <w:tab/>
        <w:t xml:space="preserve">Calkins, S. D., Fox, N. A. &amp; Marshall, T. R. Behavioral and Physiological Antecedents of Inhibited and Uninhibited Behavior. </w:t>
      </w:r>
      <w:r w:rsidR="00564819" w:rsidRPr="00F76412">
        <w:rPr>
          <w:rFonts w:ascii="Times New Roman" w:hAnsi="Times New Roman" w:cs="Times New Roman"/>
          <w:i/>
          <w:iCs/>
        </w:rPr>
        <w:t>Child Dev</w:t>
      </w:r>
      <w:r w:rsidR="009F7236"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67</w:t>
      </w:r>
      <w:r w:rsidRPr="00F76412">
        <w:rPr>
          <w:rFonts w:ascii="Times New Roman" w:hAnsi="Times New Roman" w:cs="Times New Roman"/>
        </w:rPr>
        <w:t xml:space="preserve"> (2), 523–540, doi:10.1111/j.1467-8624.1996.tb01749.x (1996).</w:t>
      </w:r>
    </w:p>
    <w:p w14:paraId="745F78B9" w14:textId="07A562C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lastRenderedPageBreak/>
        <w:t>19.</w:t>
      </w:r>
      <w:r w:rsidRPr="00F76412">
        <w:rPr>
          <w:rFonts w:ascii="Times New Roman" w:hAnsi="Times New Roman" w:cs="Times New Roman"/>
        </w:rPr>
        <w:tab/>
        <w:t xml:space="preserve">Henderson, L. M., Yoder, P. J., Yale, M. E. &amp; McDuffie, A. Getting the point: electrophysiological correlates of protodeclarative pointing. </w:t>
      </w:r>
      <w:r w:rsidR="00FA1084" w:rsidRPr="00F76412">
        <w:rPr>
          <w:rFonts w:ascii="Times New Roman" w:hAnsi="Times New Roman" w:cs="Times New Roman"/>
          <w:i/>
          <w:iCs/>
        </w:rPr>
        <w:t>Int.</w:t>
      </w:r>
      <w:r w:rsidR="00D931B6" w:rsidRPr="00F76412">
        <w:rPr>
          <w:rFonts w:ascii="Times New Roman" w:hAnsi="Times New Roman" w:cs="Times New Roman"/>
          <w:i/>
          <w:iCs/>
        </w:rPr>
        <w:t xml:space="preserve"> J. of Dev.</w:t>
      </w:r>
      <w:r w:rsidR="003F64F8"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20</w:t>
      </w:r>
      <w:r w:rsidRPr="00F76412">
        <w:rPr>
          <w:rFonts w:ascii="Times New Roman" w:hAnsi="Times New Roman" w:cs="Times New Roman"/>
        </w:rPr>
        <w:t xml:space="preserve"> (3–5), 449–458, doi:10.1016/S0736-5748(02)00038-2 (2002).</w:t>
      </w:r>
    </w:p>
    <w:p w14:paraId="0DA755AF" w14:textId="72930DB1"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0.</w:t>
      </w:r>
      <w:r w:rsidRPr="00F76412">
        <w:rPr>
          <w:rFonts w:ascii="Times New Roman" w:hAnsi="Times New Roman" w:cs="Times New Roman"/>
        </w:rPr>
        <w:tab/>
        <w:t xml:space="preserve">Marshall, P. J., Bar-Haim, Y. &amp; Fox, N. A. Development of the EEG from 5 months to 4 years of age. </w:t>
      </w:r>
      <w:r w:rsidR="00DD5E88" w:rsidRPr="00F76412">
        <w:rPr>
          <w:rFonts w:ascii="Times New Roman" w:hAnsi="Times New Roman" w:cs="Times New Roman"/>
          <w:i/>
          <w:iCs/>
        </w:rPr>
        <w:t>Clin</w:t>
      </w:r>
      <w:r w:rsidR="00706163" w:rsidRPr="00F76412">
        <w:rPr>
          <w:rFonts w:ascii="Times New Roman" w:hAnsi="Times New Roman" w:cs="Times New Roman"/>
          <w:i/>
          <w:iCs/>
        </w:rPr>
        <w:t xml:space="preserve"> Neurophysiol. </w:t>
      </w:r>
      <w:r w:rsidRPr="00F76412">
        <w:rPr>
          <w:rFonts w:ascii="Times New Roman" w:hAnsi="Times New Roman" w:cs="Times New Roman"/>
          <w:b/>
          <w:bCs/>
        </w:rPr>
        <w:t>113</w:t>
      </w:r>
      <w:r w:rsidRPr="00F76412">
        <w:rPr>
          <w:rFonts w:ascii="Times New Roman" w:hAnsi="Times New Roman" w:cs="Times New Roman"/>
        </w:rPr>
        <w:t xml:space="preserve"> (8), 1199–1208, doi:10.1016/S1388-2457(02)00163-3 (2002).</w:t>
      </w:r>
    </w:p>
    <w:p w14:paraId="678ED371" w14:textId="5EB6782C"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1.</w:t>
      </w:r>
      <w:r w:rsidRPr="00F76412">
        <w:rPr>
          <w:rFonts w:ascii="Times New Roman" w:hAnsi="Times New Roman" w:cs="Times New Roman"/>
        </w:rPr>
        <w:tab/>
        <w:t xml:space="preserve">Allen, J. J. B., Coan, J. A. &amp; Nazarian, M. Issues and assumptions on the road from raw signals to metrics of frontal EEG asymmetry in emotion. </w:t>
      </w:r>
      <w:r w:rsidR="00CC4223" w:rsidRPr="00F76412">
        <w:rPr>
          <w:rFonts w:ascii="Times New Roman" w:hAnsi="Times New Roman" w:cs="Times New Roman"/>
          <w:i/>
          <w:iCs/>
        </w:rPr>
        <w:t>Bio Psychol.</w:t>
      </w:r>
      <w:r w:rsidRPr="00F76412">
        <w:rPr>
          <w:rFonts w:ascii="Times New Roman" w:hAnsi="Times New Roman" w:cs="Times New Roman"/>
        </w:rPr>
        <w:t xml:space="preserve"> </w:t>
      </w:r>
      <w:r w:rsidRPr="00F76412">
        <w:rPr>
          <w:rFonts w:ascii="Times New Roman" w:hAnsi="Times New Roman" w:cs="Times New Roman"/>
          <w:b/>
          <w:bCs/>
        </w:rPr>
        <w:t>67</w:t>
      </w:r>
      <w:r w:rsidRPr="00F76412">
        <w:rPr>
          <w:rFonts w:ascii="Times New Roman" w:hAnsi="Times New Roman" w:cs="Times New Roman"/>
        </w:rPr>
        <w:t xml:space="preserve"> (1–2), 183–218, doi:10.1016/j.biopsycho.2004.03.007 (2004).</w:t>
      </w:r>
    </w:p>
    <w:p w14:paraId="6D529115" w14:textId="773C3E0E"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2.</w:t>
      </w:r>
      <w:r w:rsidRPr="00F76412">
        <w:rPr>
          <w:rFonts w:ascii="Times New Roman" w:hAnsi="Times New Roman" w:cs="Times New Roman"/>
        </w:rPr>
        <w:tab/>
        <w:t xml:space="preserve">Davidson, R. J. EEG Measures of Cerebral Asymmetry: Conceptual and Methodological Issues. </w:t>
      </w:r>
      <w:r w:rsidR="00387F61" w:rsidRPr="00F76412">
        <w:rPr>
          <w:rFonts w:ascii="Times New Roman" w:hAnsi="Times New Roman" w:cs="Times New Roman"/>
          <w:i/>
          <w:iCs/>
        </w:rPr>
        <w:t>Int. J</w:t>
      </w:r>
      <w:r w:rsidR="0045264B" w:rsidRPr="00F76412">
        <w:rPr>
          <w:rFonts w:ascii="Times New Roman" w:hAnsi="Times New Roman" w:cs="Times New Roman"/>
          <w:i/>
          <w:iCs/>
        </w:rPr>
        <w:t xml:space="preserve">. </w:t>
      </w:r>
      <w:r w:rsidR="00E06DE6"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39</w:t>
      </w:r>
      <w:r w:rsidRPr="00F76412">
        <w:rPr>
          <w:rFonts w:ascii="Times New Roman" w:hAnsi="Times New Roman" w:cs="Times New Roman"/>
        </w:rPr>
        <w:t xml:space="preserve"> (1-2), 71–89, doi:10.3109/00207458808985694 (1988).</w:t>
      </w:r>
    </w:p>
    <w:p w14:paraId="1394B636" w14:textId="2C3054E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3.</w:t>
      </w:r>
      <w:r w:rsidRPr="00F76412">
        <w:rPr>
          <w:rFonts w:ascii="Times New Roman" w:hAnsi="Times New Roman" w:cs="Times New Roman"/>
        </w:rPr>
        <w:tab/>
        <w:t xml:space="preserve">Petersen, S. E. &amp; Posner, M. I. The Attention System of the Human Brain: 20 Years After. </w:t>
      </w:r>
      <w:r w:rsidR="00FD223C" w:rsidRPr="00F76412">
        <w:rPr>
          <w:rFonts w:ascii="Times New Roman" w:hAnsi="Times New Roman" w:cs="Times New Roman"/>
          <w:i/>
          <w:iCs/>
        </w:rPr>
        <w:t>Annu.</w:t>
      </w:r>
      <w:r w:rsidR="00A41F1D" w:rsidRPr="00F76412">
        <w:rPr>
          <w:rFonts w:ascii="Times New Roman" w:hAnsi="Times New Roman" w:cs="Times New Roman"/>
          <w:i/>
          <w:iCs/>
        </w:rPr>
        <w:t xml:space="preserve"> Rev. N</w:t>
      </w:r>
      <w:r w:rsidRPr="00F76412">
        <w:rPr>
          <w:rFonts w:ascii="Times New Roman" w:hAnsi="Times New Roman" w:cs="Times New Roman"/>
          <w:i/>
          <w:iCs/>
        </w:rPr>
        <w:t>eur</w:t>
      </w:r>
      <w:r w:rsidR="00DF57AE" w:rsidRPr="00F76412">
        <w:rPr>
          <w:rFonts w:ascii="Times New Roman" w:hAnsi="Times New Roman" w:cs="Times New Roman"/>
          <w:i/>
          <w:iCs/>
        </w:rPr>
        <w:t>osci.</w:t>
      </w:r>
      <w:r w:rsidRPr="00F76412">
        <w:rPr>
          <w:rFonts w:ascii="Times New Roman" w:hAnsi="Times New Roman" w:cs="Times New Roman"/>
        </w:rPr>
        <w:t xml:space="preserve"> </w:t>
      </w:r>
      <w:r w:rsidRPr="00F76412">
        <w:rPr>
          <w:rFonts w:ascii="Times New Roman" w:hAnsi="Times New Roman" w:cs="Times New Roman"/>
          <w:b/>
          <w:bCs/>
        </w:rPr>
        <w:t>35</w:t>
      </w:r>
      <w:r w:rsidRPr="00F76412">
        <w:rPr>
          <w:rFonts w:ascii="Times New Roman" w:hAnsi="Times New Roman" w:cs="Times New Roman"/>
        </w:rPr>
        <w:t>, 73–89, doi:10.1146/annurev-neuro-062111-150525 (2012).</w:t>
      </w:r>
    </w:p>
    <w:p w14:paraId="4B1EF887"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4.</w:t>
      </w:r>
      <w:r w:rsidRPr="00F76412">
        <w:rPr>
          <w:rFonts w:ascii="Times New Roman" w:hAnsi="Times New Roman" w:cs="Times New Roman"/>
        </w:rPr>
        <w:tab/>
        <w:t xml:space="preserve">Williams, J. H. G., Waiter, G. D., Perra, O., Perrett, D. I. &amp; Whiten, A. An fMRI study of joint attention experience. </w:t>
      </w:r>
      <w:r w:rsidRPr="00F76412">
        <w:rPr>
          <w:rFonts w:ascii="Times New Roman" w:hAnsi="Times New Roman" w:cs="Times New Roman"/>
          <w:i/>
          <w:iCs/>
        </w:rPr>
        <w:t>NeuroImage</w:t>
      </w:r>
      <w:r w:rsidRPr="00F76412">
        <w:rPr>
          <w:rFonts w:ascii="Times New Roman" w:hAnsi="Times New Roman" w:cs="Times New Roman"/>
        </w:rPr>
        <w:t xml:space="preserve"> </w:t>
      </w:r>
      <w:r w:rsidRPr="00F76412">
        <w:rPr>
          <w:rFonts w:ascii="Times New Roman" w:hAnsi="Times New Roman" w:cs="Times New Roman"/>
          <w:b/>
          <w:bCs/>
        </w:rPr>
        <w:t>25</w:t>
      </w:r>
      <w:r w:rsidRPr="00F76412">
        <w:rPr>
          <w:rFonts w:ascii="Times New Roman" w:hAnsi="Times New Roman" w:cs="Times New Roman"/>
        </w:rPr>
        <w:t xml:space="preserve"> (1), 133–140, doi:10.1016/j.neuroimage.2004.10.047 (2005).</w:t>
      </w:r>
    </w:p>
    <w:p w14:paraId="7E3134BF" w14:textId="6FD7A5E4"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5.</w:t>
      </w:r>
      <w:r w:rsidRPr="00F76412">
        <w:rPr>
          <w:rFonts w:ascii="Times New Roman" w:hAnsi="Times New Roman" w:cs="Times New Roman"/>
        </w:rPr>
        <w:tab/>
        <w:t xml:space="preserve">Lachat, F., Hugueville, L., Lemaréchal, J.-D., Conty, L. &amp; George, N. Oscillatory brain correlates of live joint attention: A dual-EEG study. </w:t>
      </w:r>
      <w:r w:rsidR="00E47D4F" w:rsidRPr="00F76412">
        <w:rPr>
          <w:rFonts w:ascii="Times New Roman" w:hAnsi="Times New Roman" w:cs="Times New Roman"/>
          <w:i/>
          <w:iCs/>
        </w:rPr>
        <w:t>Front</w:t>
      </w:r>
      <w:r w:rsidR="00EA7156" w:rsidRPr="00F76412">
        <w:rPr>
          <w:rFonts w:ascii="Times New Roman" w:hAnsi="Times New Roman" w:cs="Times New Roman"/>
          <w:i/>
          <w:iCs/>
        </w:rPr>
        <w:t xml:space="preserve"> Hum</w:t>
      </w:r>
      <w:r w:rsidR="00FC35DE"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6</w:t>
      </w:r>
      <w:r w:rsidRPr="00F76412">
        <w:rPr>
          <w:rFonts w:ascii="Times New Roman" w:hAnsi="Times New Roman" w:cs="Times New Roman"/>
        </w:rPr>
        <w:t>, doi:10.3389/fnhum.2012.00156 (2012).</w:t>
      </w:r>
    </w:p>
    <w:p w14:paraId="40C17E32" w14:textId="5FBF6470"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6.</w:t>
      </w:r>
      <w:r w:rsidRPr="00F76412">
        <w:rPr>
          <w:rFonts w:ascii="Times New Roman" w:hAnsi="Times New Roman" w:cs="Times New Roman"/>
        </w:rPr>
        <w:tab/>
        <w:t xml:space="preserve">Emery, N. J. The eyes have it: the neuroethology, function and evolution of social gaze. </w:t>
      </w:r>
      <w:r w:rsidR="00842E1A" w:rsidRPr="00F76412">
        <w:rPr>
          <w:rFonts w:ascii="Times New Roman" w:hAnsi="Times New Roman" w:cs="Times New Roman"/>
          <w:i/>
          <w:iCs/>
        </w:rPr>
        <w:t>Neurosci</w:t>
      </w:r>
      <w:r w:rsidR="00676390" w:rsidRPr="00F76412">
        <w:rPr>
          <w:rFonts w:ascii="Times New Roman" w:hAnsi="Times New Roman" w:cs="Times New Roman"/>
          <w:i/>
          <w:iCs/>
        </w:rPr>
        <w:t xml:space="preserve"> Biobehav</w:t>
      </w:r>
      <w:r w:rsidR="004921C4" w:rsidRPr="00F76412">
        <w:rPr>
          <w:rFonts w:ascii="Times New Roman" w:hAnsi="Times New Roman" w:cs="Times New Roman"/>
          <w:i/>
          <w:iCs/>
        </w:rPr>
        <w:t xml:space="preserve"> Rev.</w:t>
      </w:r>
      <w:r w:rsidRPr="00F76412">
        <w:rPr>
          <w:rFonts w:ascii="Times New Roman" w:hAnsi="Times New Roman" w:cs="Times New Roman"/>
        </w:rPr>
        <w:t xml:space="preserve"> </w:t>
      </w:r>
      <w:r w:rsidRPr="00F76412">
        <w:rPr>
          <w:rFonts w:ascii="Times New Roman" w:hAnsi="Times New Roman" w:cs="Times New Roman"/>
          <w:b/>
          <w:bCs/>
        </w:rPr>
        <w:t>24</w:t>
      </w:r>
      <w:r w:rsidRPr="00F76412">
        <w:rPr>
          <w:rFonts w:ascii="Times New Roman" w:hAnsi="Times New Roman" w:cs="Times New Roman"/>
        </w:rPr>
        <w:t xml:space="preserve"> (6), 581–604, doi:10.1016/S0149-7634(00)00025-7 (2000).</w:t>
      </w:r>
    </w:p>
    <w:p w14:paraId="5A1312EA" w14:textId="7FF372FF"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7.</w:t>
      </w:r>
      <w:r w:rsidRPr="00F76412">
        <w:rPr>
          <w:rFonts w:ascii="Times New Roman" w:hAnsi="Times New Roman" w:cs="Times New Roman"/>
        </w:rPr>
        <w:tab/>
        <w:t xml:space="preserve">Redcay, E., Kleiner, M. &amp; Saxe, R. Look at this: the neural correlates of initiating and responding to bids for joint attention. </w:t>
      </w:r>
      <w:r w:rsidR="00255407" w:rsidRPr="00F76412">
        <w:rPr>
          <w:rFonts w:ascii="Times New Roman" w:hAnsi="Times New Roman" w:cs="Times New Roman"/>
          <w:i/>
          <w:iCs/>
        </w:rPr>
        <w:t>Front. Hum. Neurosci.</w:t>
      </w:r>
      <w:r w:rsidRPr="00F76412">
        <w:rPr>
          <w:rFonts w:ascii="Times New Roman" w:hAnsi="Times New Roman" w:cs="Times New Roman"/>
        </w:rPr>
        <w:t xml:space="preserve"> </w:t>
      </w:r>
      <w:r w:rsidRPr="00F76412">
        <w:rPr>
          <w:rFonts w:ascii="Times New Roman" w:hAnsi="Times New Roman" w:cs="Times New Roman"/>
          <w:b/>
          <w:bCs/>
        </w:rPr>
        <w:t>6</w:t>
      </w:r>
      <w:r w:rsidRPr="00F76412">
        <w:rPr>
          <w:rFonts w:ascii="Times New Roman" w:hAnsi="Times New Roman" w:cs="Times New Roman"/>
        </w:rPr>
        <w:t>, doi:10.3389/fnhum.2012.00169 (2012).</w:t>
      </w:r>
    </w:p>
    <w:p w14:paraId="28C9712D"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8.</w:t>
      </w:r>
      <w:r w:rsidRPr="00F76412">
        <w:rPr>
          <w:rFonts w:ascii="Times New Roman" w:hAnsi="Times New Roman" w:cs="Times New Roman"/>
        </w:rPr>
        <w:tab/>
        <w:t xml:space="preserve">Tierney, A. L., Gabard-Durnam, L., Vogel-Farley, V., Tager-Flusberg, H. &amp; Nelson, C. A. Developmental Trajectories of Resting EEG Power: An Endophenotype of Autism Spectrum Disorder. </w:t>
      </w:r>
      <w:r w:rsidRPr="00F76412">
        <w:rPr>
          <w:rFonts w:ascii="Times New Roman" w:hAnsi="Times New Roman" w:cs="Times New Roman"/>
          <w:i/>
          <w:iCs/>
        </w:rPr>
        <w:t>PLoS ONE</w:t>
      </w:r>
      <w:r w:rsidRPr="00F76412">
        <w:rPr>
          <w:rFonts w:ascii="Times New Roman" w:hAnsi="Times New Roman" w:cs="Times New Roman"/>
        </w:rPr>
        <w:t xml:space="preserve"> </w:t>
      </w:r>
      <w:r w:rsidRPr="00F76412">
        <w:rPr>
          <w:rFonts w:ascii="Times New Roman" w:hAnsi="Times New Roman" w:cs="Times New Roman"/>
          <w:b/>
          <w:bCs/>
        </w:rPr>
        <w:t>7</w:t>
      </w:r>
      <w:r w:rsidRPr="00F76412">
        <w:rPr>
          <w:rFonts w:ascii="Times New Roman" w:hAnsi="Times New Roman" w:cs="Times New Roman"/>
        </w:rPr>
        <w:t xml:space="preserve"> (6), e39127, doi:10.1371/journal.pone.0039127 (2012).</w:t>
      </w:r>
    </w:p>
    <w:p w14:paraId="5307A0D7" w14:textId="5CFF6615"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9.</w:t>
      </w:r>
      <w:r w:rsidRPr="00F76412">
        <w:rPr>
          <w:rFonts w:ascii="Times New Roman" w:hAnsi="Times New Roman" w:cs="Times New Roman"/>
        </w:rPr>
        <w:tab/>
        <w:t xml:space="preserve">Morales, M., Mundy, P., Delgado, C. E. F., Yale, M., Neal, R. &amp; Schwartz, H. K. Gaze following, temperament, and language development in 6-month-olds: A replication and extension. </w:t>
      </w:r>
      <w:r w:rsidR="00C06BCC" w:rsidRPr="00F76412">
        <w:rPr>
          <w:rFonts w:ascii="Times New Roman" w:hAnsi="Times New Roman" w:cs="Times New Roman"/>
          <w:i/>
          <w:iCs/>
        </w:rPr>
        <w:t xml:space="preserve">Infant Behav </w:t>
      </w:r>
      <w:r w:rsidR="00356E29" w:rsidRPr="00F76412">
        <w:rPr>
          <w:rFonts w:ascii="Times New Roman" w:hAnsi="Times New Roman" w:cs="Times New Roman"/>
          <w:i/>
          <w:iCs/>
        </w:rPr>
        <w:t>Dev.</w:t>
      </w:r>
      <w:r w:rsidRPr="00F76412">
        <w:rPr>
          <w:rFonts w:ascii="Times New Roman" w:hAnsi="Times New Roman" w:cs="Times New Roman"/>
        </w:rPr>
        <w:t xml:space="preserve"> </w:t>
      </w:r>
      <w:r w:rsidRPr="00F76412">
        <w:rPr>
          <w:rFonts w:ascii="Times New Roman" w:hAnsi="Times New Roman" w:cs="Times New Roman"/>
          <w:b/>
          <w:bCs/>
        </w:rPr>
        <w:t>23</w:t>
      </w:r>
      <w:r w:rsidRPr="00F76412">
        <w:rPr>
          <w:rFonts w:ascii="Times New Roman" w:hAnsi="Times New Roman" w:cs="Times New Roman"/>
        </w:rPr>
        <w:t xml:space="preserve"> (2), 231–236, doi:10.1016/S0163-6383(01)00038-8 (2000).</w:t>
      </w:r>
    </w:p>
    <w:p w14:paraId="66B23B9C" w14:textId="456F2B0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30.</w:t>
      </w:r>
      <w:r w:rsidRPr="00F76412">
        <w:rPr>
          <w:rFonts w:ascii="Times New Roman" w:hAnsi="Times New Roman" w:cs="Times New Roman"/>
        </w:rPr>
        <w:tab/>
        <w:t xml:space="preserve">Schilbach, L., Wilms, M., </w:t>
      </w:r>
      <w:r w:rsidRPr="00F76412">
        <w:rPr>
          <w:rFonts w:ascii="Times New Roman" w:hAnsi="Times New Roman" w:cs="Times New Roman"/>
          <w:i/>
          <w:iCs/>
        </w:rPr>
        <w:t>et al.</w:t>
      </w:r>
      <w:r w:rsidRPr="00F76412">
        <w:rPr>
          <w:rFonts w:ascii="Times New Roman" w:hAnsi="Times New Roman" w:cs="Times New Roman"/>
        </w:rPr>
        <w:t xml:space="preserve"> Minds Made for Sharing: Initiating Joint Attention Recruits Reward-related Neurocircuitry. </w:t>
      </w:r>
      <w:r w:rsidR="00547947" w:rsidRPr="00F76412">
        <w:rPr>
          <w:rFonts w:ascii="Times New Roman" w:hAnsi="Times New Roman" w:cs="Times New Roman"/>
          <w:i/>
          <w:iCs/>
        </w:rPr>
        <w:t>J Cog</w:t>
      </w:r>
      <w:r w:rsidR="00065E99" w:rsidRPr="00F76412">
        <w:rPr>
          <w:rFonts w:ascii="Times New Roman" w:hAnsi="Times New Roman" w:cs="Times New Roman"/>
          <w:i/>
          <w:iCs/>
        </w:rPr>
        <w:t>n Neurosci.</w:t>
      </w:r>
      <w:r w:rsidRPr="00F76412">
        <w:rPr>
          <w:rFonts w:ascii="Times New Roman" w:hAnsi="Times New Roman" w:cs="Times New Roman"/>
        </w:rPr>
        <w:t xml:space="preserve"> </w:t>
      </w:r>
      <w:r w:rsidRPr="00F76412">
        <w:rPr>
          <w:rFonts w:ascii="Times New Roman" w:hAnsi="Times New Roman" w:cs="Times New Roman"/>
          <w:b/>
          <w:bCs/>
        </w:rPr>
        <w:t>22</w:t>
      </w:r>
      <w:r w:rsidRPr="00F76412">
        <w:rPr>
          <w:rFonts w:ascii="Times New Roman" w:hAnsi="Times New Roman" w:cs="Times New Roman"/>
        </w:rPr>
        <w:t xml:space="preserve"> (12), 2702–2715, doi:10.1162/jocn.2009.21401 (2009).</w:t>
      </w:r>
    </w:p>
    <w:p w14:paraId="5EA5B1E7" w14:textId="2A8E9B54"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31.</w:t>
      </w:r>
      <w:r w:rsidRPr="00F76412">
        <w:rPr>
          <w:rFonts w:ascii="Times New Roman" w:hAnsi="Times New Roman" w:cs="Times New Roman"/>
        </w:rPr>
        <w:tab/>
        <w:t xml:space="preserve">Gonzalez, S. L., Reeb-Sutherland, B. C. &amp; Nelson, E. L. Quantifying Motor Experience in the Infant Brain: EEG Power, Coherence, and Mu Desynchronization. </w:t>
      </w:r>
      <w:r w:rsidR="00C66DD9" w:rsidRPr="00F76412">
        <w:rPr>
          <w:rFonts w:ascii="Times New Roman" w:hAnsi="Times New Roman" w:cs="Times New Roman"/>
          <w:i/>
          <w:iCs/>
        </w:rPr>
        <w:t>Front Psychol.</w:t>
      </w:r>
      <w:r w:rsidRPr="00F76412">
        <w:rPr>
          <w:rFonts w:ascii="Times New Roman" w:hAnsi="Times New Roman" w:cs="Times New Roman"/>
        </w:rPr>
        <w:t xml:space="preserve"> </w:t>
      </w:r>
      <w:r w:rsidRPr="00F76412">
        <w:rPr>
          <w:rFonts w:ascii="Times New Roman" w:hAnsi="Times New Roman" w:cs="Times New Roman"/>
          <w:b/>
          <w:bCs/>
        </w:rPr>
        <w:t>7</w:t>
      </w:r>
      <w:r w:rsidRPr="00F76412">
        <w:rPr>
          <w:rFonts w:ascii="Times New Roman" w:hAnsi="Times New Roman" w:cs="Times New Roman"/>
        </w:rPr>
        <w:t>, doi:10.3389/fpsyg.2016.00216 (2016).</w:t>
      </w:r>
    </w:p>
    <w:p w14:paraId="720816B0" w14:textId="0B7BABD7" w:rsidR="00BB64B0" w:rsidRPr="00F76412" w:rsidRDefault="001666B5" w:rsidP="001A0C4A">
      <w:pPr>
        <w:jc w:val="both"/>
        <w:rPr>
          <w:rFonts w:ascii="Times New Roman" w:hAnsi="Times New Roman" w:cs="Times New Roman"/>
        </w:rPr>
      </w:pPr>
      <w:r w:rsidRPr="00F76412">
        <w:rPr>
          <w:rFonts w:ascii="Times New Roman" w:hAnsi="Times New Roman" w:cs="Times New Roman"/>
        </w:rPr>
        <w:fldChar w:fldCharType="end"/>
      </w:r>
    </w:p>
    <w:p w14:paraId="7B574F8A" w14:textId="77777777" w:rsidR="00E7540A" w:rsidRPr="00F76412" w:rsidRDefault="00E7540A" w:rsidP="001A0C4A">
      <w:pPr>
        <w:jc w:val="both"/>
        <w:rPr>
          <w:rFonts w:ascii="Times New Roman" w:hAnsi="Times New Roman" w:cs="Times New Roman"/>
        </w:rPr>
      </w:pPr>
    </w:p>
    <w:p w14:paraId="5F934CF4" w14:textId="2679F01D" w:rsidR="00E7540A" w:rsidRPr="00F76412" w:rsidRDefault="00E7540A" w:rsidP="001A0C4A">
      <w:pPr>
        <w:jc w:val="both"/>
        <w:rPr>
          <w:rFonts w:ascii="Times New Roman" w:hAnsi="Times New Roman" w:cs="Times New Roman"/>
        </w:rPr>
      </w:pPr>
    </w:p>
    <w:sectPr w:rsidR="00E7540A" w:rsidRPr="00F76412" w:rsidSect="001A0C4A">
      <w:footerReference w:type="even" r:id="rId13"/>
      <w:footerReference w:type="default" r:id="rId14"/>
      <w:pgSz w:w="12240" w:h="15840"/>
      <w:pgMar w:top="1440" w:right="1440" w:bottom="1440" w:left="1440" w:header="720" w:footer="720" w:gutter="0"/>
      <w:cols w:space="720"/>
      <w:noEndnote/>
      <w:docGrid w:linePitch="16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0AE60" w14:textId="77777777" w:rsidR="008206B7" w:rsidRDefault="008206B7" w:rsidP="0021369F">
      <w:r>
        <w:separator/>
      </w:r>
    </w:p>
  </w:endnote>
  <w:endnote w:type="continuationSeparator" w:id="0">
    <w:p w14:paraId="77030AAA" w14:textId="77777777" w:rsidR="008206B7" w:rsidRDefault="008206B7" w:rsidP="00213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Calibri"/>
    <w:panose1 w:val="02020609040205080304"/>
    <w:charset w:val="4E"/>
    <w:family w:val="auto"/>
    <w:pitch w:val="variable"/>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2419F" w14:textId="77777777" w:rsidR="008108E6" w:rsidRDefault="008108E6" w:rsidP="00A756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B9C90A" w14:textId="77777777" w:rsidR="008108E6" w:rsidRDefault="008108E6" w:rsidP="002136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0DDC5" w14:textId="40E2EC02" w:rsidR="008108E6" w:rsidRPr="0021369F" w:rsidRDefault="008108E6" w:rsidP="00A7567F">
    <w:pPr>
      <w:pStyle w:val="Footer"/>
      <w:framePr w:wrap="around" w:vAnchor="text" w:hAnchor="margin" w:xAlign="right" w:y="1"/>
      <w:rPr>
        <w:rStyle w:val="PageNumber"/>
        <w:rFonts w:ascii="Times New Roman" w:hAnsi="Times New Roman" w:cs="Times New Roman"/>
      </w:rPr>
    </w:pPr>
    <w:r w:rsidRPr="0021369F">
      <w:rPr>
        <w:rStyle w:val="PageNumber"/>
        <w:rFonts w:ascii="Times New Roman" w:hAnsi="Times New Roman" w:cs="Times New Roman"/>
      </w:rPr>
      <w:fldChar w:fldCharType="begin"/>
    </w:r>
    <w:r w:rsidRPr="0021369F">
      <w:rPr>
        <w:rStyle w:val="PageNumber"/>
        <w:rFonts w:ascii="Times New Roman" w:hAnsi="Times New Roman" w:cs="Times New Roman"/>
      </w:rPr>
      <w:instrText xml:space="preserve">PAGE  </w:instrText>
    </w:r>
    <w:r w:rsidRPr="0021369F">
      <w:rPr>
        <w:rStyle w:val="PageNumber"/>
        <w:rFonts w:ascii="Times New Roman" w:hAnsi="Times New Roman" w:cs="Times New Roman"/>
      </w:rPr>
      <w:fldChar w:fldCharType="separate"/>
    </w:r>
    <w:r w:rsidR="00464260">
      <w:rPr>
        <w:rStyle w:val="PageNumber"/>
        <w:rFonts w:ascii="Times New Roman" w:hAnsi="Times New Roman" w:cs="Times New Roman"/>
        <w:noProof/>
      </w:rPr>
      <w:t>1</w:t>
    </w:r>
    <w:r w:rsidRPr="0021369F">
      <w:rPr>
        <w:rStyle w:val="PageNumber"/>
        <w:rFonts w:ascii="Times New Roman" w:hAnsi="Times New Roman" w:cs="Times New Roman"/>
      </w:rPr>
      <w:fldChar w:fldCharType="end"/>
    </w:r>
  </w:p>
  <w:p w14:paraId="5731CF0C" w14:textId="77777777" w:rsidR="008108E6" w:rsidRDefault="008108E6" w:rsidP="002136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C3A1B" w14:textId="77777777" w:rsidR="008206B7" w:rsidRDefault="008206B7" w:rsidP="0021369F">
      <w:r>
        <w:separator/>
      </w:r>
    </w:p>
  </w:footnote>
  <w:footnote w:type="continuationSeparator" w:id="0">
    <w:p w14:paraId="1C2E7965" w14:textId="77777777" w:rsidR="008206B7" w:rsidRDefault="008206B7" w:rsidP="002136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070C9"/>
    <w:multiLevelType w:val="multilevel"/>
    <w:tmpl w:val="307EA95A"/>
    <w:lvl w:ilvl="0">
      <w:start w:val="1"/>
      <w:numFmt w:val="decimal"/>
      <w:lvlText w:val="%1."/>
      <w:lvlJc w:val="left"/>
      <w:pPr>
        <w:ind w:left="360" w:hanging="360"/>
      </w:pPr>
      <w:rPr>
        <w:rFonts w:hint="default"/>
      </w:rPr>
    </w:lvl>
    <w:lvl w:ilvl="1">
      <w:start w:val="1"/>
      <w:numFmt w:val="decimal"/>
      <w:lvlText w:val="%1.%2)"/>
      <w:lvlJc w:val="left"/>
      <w:pPr>
        <w:ind w:left="72" w:hanging="72"/>
      </w:pPr>
      <w:rPr>
        <w:rFonts w:hint="default"/>
      </w:rPr>
    </w:lvl>
    <w:lvl w:ilvl="2">
      <w:start w:val="1"/>
      <w:numFmt w:val="decimal"/>
      <w:lvlText w:val="%1.%2.%3)"/>
      <w:lvlJc w:val="left"/>
      <w:pPr>
        <w:ind w:left="288" w:hanging="288"/>
      </w:pPr>
      <w:rPr>
        <w:rFonts w:hint="default"/>
      </w:rPr>
    </w:lvl>
    <w:lvl w:ilvl="3">
      <w:start w:val="1"/>
      <w:numFmt w:val="decimal"/>
      <w:lvlText w:val="%1.%2.%3.%4)"/>
      <w:lvlJc w:val="left"/>
      <w:pPr>
        <w:ind w:left="72" w:hanging="72"/>
      </w:pPr>
      <w:rPr>
        <w:rFonts w:hint="default"/>
      </w:rPr>
    </w:lvl>
    <w:lvl w:ilvl="4">
      <w:start w:val="1"/>
      <w:numFmt w:val="decimal"/>
      <w:lvlText w:val="%1.%2.%3.%4.%5)"/>
      <w:lvlJc w:val="left"/>
      <w:pPr>
        <w:ind w:left="216" w:hanging="216"/>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8D81D20"/>
    <w:multiLevelType w:val="multilevel"/>
    <w:tmpl w:val="3CA857CA"/>
    <w:lvl w:ilvl="0">
      <w:start w:val="2"/>
      <w:numFmt w:val="decimal"/>
      <w:lvlText w:val="%1."/>
      <w:lvlJc w:val="left"/>
      <w:pPr>
        <w:ind w:left="1095" w:hanging="1095"/>
      </w:pPr>
      <w:rPr>
        <w:rFonts w:hint="default"/>
      </w:rPr>
    </w:lvl>
    <w:lvl w:ilvl="1">
      <w:start w:val="4"/>
      <w:numFmt w:val="decimal"/>
      <w:lvlText w:val="%1.%2."/>
      <w:lvlJc w:val="left"/>
      <w:pPr>
        <w:ind w:left="1095" w:hanging="1095"/>
      </w:pPr>
      <w:rPr>
        <w:rFonts w:hint="default"/>
      </w:rPr>
    </w:lvl>
    <w:lvl w:ilvl="2">
      <w:start w:val="4"/>
      <w:numFmt w:val="decimal"/>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3"/>
      <w:numFmt w:val="decimal"/>
      <w:lvlText w:val="%1.%2.%3.%4.%5."/>
      <w:lvlJc w:val="left"/>
      <w:pPr>
        <w:ind w:left="1095" w:hanging="1095"/>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CCC"/>
    <w:rsid w:val="0000047B"/>
    <w:rsid w:val="00000A82"/>
    <w:rsid w:val="00000CB2"/>
    <w:rsid w:val="00001466"/>
    <w:rsid w:val="00001BA8"/>
    <w:rsid w:val="00001D43"/>
    <w:rsid w:val="0000200B"/>
    <w:rsid w:val="00002152"/>
    <w:rsid w:val="00002427"/>
    <w:rsid w:val="00002471"/>
    <w:rsid w:val="00002692"/>
    <w:rsid w:val="000028EB"/>
    <w:rsid w:val="00002C32"/>
    <w:rsid w:val="00002D19"/>
    <w:rsid w:val="000035E9"/>
    <w:rsid w:val="00003929"/>
    <w:rsid w:val="00003BCA"/>
    <w:rsid w:val="00003C3A"/>
    <w:rsid w:val="00003CB5"/>
    <w:rsid w:val="000045C4"/>
    <w:rsid w:val="000046C2"/>
    <w:rsid w:val="000046CA"/>
    <w:rsid w:val="000047DC"/>
    <w:rsid w:val="00004B74"/>
    <w:rsid w:val="00004D11"/>
    <w:rsid w:val="00004D26"/>
    <w:rsid w:val="00004FBD"/>
    <w:rsid w:val="0000592A"/>
    <w:rsid w:val="00005CA7"/>
    <w:rsid w:val="00005DC6"/>
    <w:rsid w:val="00005E49"/>
    <w:rsid w:val="00005EAC"/>
    <w:rsid w:val="00005FDC"/>
    <w:rsid w:val="0000618A"/>
    <w:rsid w:val="00006318"/>
    <w:rsid w:val="0000636E"/>
    <w:rsid w:val="0000647F"/>
    <w:rsid w:val="00006EDA"/>
    <w:rsid w:val="0000729A"/>
    <w:rsid w:val="0000754B"/>
    <w:rsid w:val="000075C4"/>
    <w:rsid w:val="00007CBF"/>
    <w:rsid w:val="00010181"/>
    <w:rsid w:val="000111CC"/>
    <w:rsid w:val="000112F4"/>
    <w:rsid w:val="000114B5"/>
    <w:rsid w:val="00011610"/>
    <w:rsid w:val="00011BCD"/>
    <w:rsid w:val="00011D66"/>
    <w:rsid w:val="00011DF7"/>
    <w:rsid w:val="00012270"/>
    <w:rsid w:val="000127D6"/>
    <w:rsid w:val="0001280D"/>
    <w:rsid w:val="0001283B"/>
    <w:rsid w:val="00012934"/>
    <w:rsid w:val="00012CC8"/>
    <w:rsid w:val="00013506"/>
    <w:rsid w:val="00013CCD"/>
    <w:rsid w:val="00013DC8"/>
    <w:rsid w:val="00013F7A"/>
    <w:rsid w:val="00014155"/>
    <w:rsid w:val="00014593"/>
    <w:rsid w:val="00014B92"/>
    <w:rsid w:val="00014CFF"/>
    <w:rsid w:val="0001558D"/>
    <w:rsid w:val="00015663"/>
    <w:rsid w:val="000157DF"/>
    <w:rsid w:val="00015B8F"/>
    <w:rsid w:val="00015D28"/>
    <w:rsid w:val="00015E6E"/>
    <w:rsid w:val="000162EF"/>
    <w:rsid w:val="00016383"/>
    <w:rsid w:val="0001643F"/>
    <w:rsid w:val="00016E1F"/>
    <w:rsid w:val="00017649"/>
    <w:rsid w:val="000176DD"/>
    <w:rsid w:val="000176E2"/>
    <w:rsid w:val="00020067"/>
    <w:rsid w:val="00020632"/>
    <w:rsid w:val="000207DF"/>
    <w:rsid w:val="000208F7"/>
    <w:rsid w:val="00020A4D"/>
    <w:rsid w:val="00020D64"/>
    <w:rsid w:val="00020F9E"/>
    <w:rsid w:val="00021A3F"/>
    <w:rsid w:val="00021B2C"/>
    <w:rsid w:val="00021B6A"/>
    <w:rsid w:val="00021C75"/>
    <w:rsid w:val="00022342"/>
    <w:rsid w:val="000226B1"/>
    <w:rsid w:val="000227D6"/>
    <w:rsid w:val="00022822"/>
    <w:rsid w:val="00022BAB"/>
    <w:rsid w:val="00022D25"/>
    <w:rsid w:val="00022E67"/>
    <w:rsid w:val="00023579"/>
    <w:rsid w:val="0002376C"/>
    <w:rsid w:val="00023928"/>
    <w:rsid w:val="00023DD2"/>
    <w:rsid w:val="00024181"/>
    <w:rsid w:val="00024493"/>
    <w:rsid w:val="000246DF"/>
    <w:rsid w:val="00024A14"/>
    <w:rsid w:val="00024B6B"/>
    <w:rsid w:val="00024D31"/>
    <w:rsid w:val="0002547E"/>
    <w:rsid w:val="00025B33"/>
    <w:rsid w:val="000267EF"/>
    <w:rsid w:val="0002686B"/>
    <w:rsid w:val="00026EE0"/>
    <w:rsid w:val="0002700E"/>
    <w:rsid w:val="00027590"/>
    <w:rsid w:val="0002760B"/>
    <w:rsid w:val="000277D5"/>
    <w:rsid w:val="00027D04"/>
    <w:rsid w:val="000301E9"/>
    <w:rsid w:val="000301EA"/>
    <w:rsid w:val="000304BE"/>
    <w:rsid w:val="0003095E"/>
    <w:rsid w:val="00030B50"/>
    <w:rsid w:val="00030D61"/>
    <w:rsid w:val="000310AF"/>
    <w:rsid w:val="000310FC"/>
    <w:rsid w:val="0003121D"/>
    <w:rsid w:val="00031630"/>
    <w:rsid w:val="000316B9"/>
    <w:rsid w:val="00031C36"/>
    <w:rsid w:val="00031C67"/>
    <w:rsid w:val="00032085"/>
    <w:rsid w:val="0003214B"/>
    <w:rsid w:val="000323B6"/>
    <w:rsid w:val="00032903"/>
    <w:rsid w:val="00033050"/>
    <w:rsid w:val="000330B3"/>
    <w:rsid w:val="00033820"/>
    <w:rsid w:val="000338BE"/>
    <w:rsid w:val="00033B97"/>
    <w:rsid w:val="00033BAD"/>
    <w:rsid w:val="00033D4B"/>
    <w:rsid w:val="00033E27"/>
    <w:rsid w:val="0003402E"/>
    <w:rsid w:val="00034460"/>
    <w:rsid w:val="000349C1"/>
    <w:rsid w:val="00034CC8"/>
    <w:rsid w:val="0003526C"/>
    <w:rsid w:val="0003550B"/>
    <w:rsid w:val="0003599B"/>
    <w:rsid w:val="00036076"/>
    <w:rsid w:val="00036695"/>
    <w:rsid w:val="000368A2"/>
    <w:rsid w:val="00036916"/>
    <w:rsid w:val="0003697D"/>
    <w:rsid w:val="00036C1B"/>
    <w:rsid w:val="00036DEA"/>
    <w:rsid w:val="00036DFD"/>
    <w:rsid w:val="00036FBF"/>
    <w:rsid w:val="00036FFD"/>
    <w:rsid w:val="00037469"/>
    <w:rsid w:val="000378CD"/>
    <w:rsid w:val="00037A3D"/>
    <w:rsid w:val="00040743"/>
    <w:rsid w:val="000409DF"/>
    <w:rsid w:val="0004123E"/>
    <w:rsid w:val="0004125D"/>
    <w:rsid w:val="000415D3"/>
    <w:rsid w:val="00041E02"/>
    <w:rsid w:val="00042099"/>
    <w:rsid w:val="000422AF"/>
    <w:rsid w:val="000422DD"/>
    <w:rsid w:val="00042344"/>
    <w:rsid w:val="00042684"/>
    <w:rsid w:val="00042C67"/>
    <w:rsid w:val="00043035"/>
    <w:rsid w:val="000431B4"/>
    <w:rsid w:val="00043464"/>
    <w:rsid w:val="00043617"/>
    <w:rsid w:val="0004372D"/>
    <w:rsid w:val="00043B33"/>
    <w:rsid w:val="00043E61"/>
    <w:rsid w:val="000443EE"/>
    <w:rsid w:val="00044894"/>
    <w:rsid w:val="000448B1"/>
    <w:rsid w:val="00044AE9"/>
    <w:rsid w:val="00044BCD"/>
    <w:rsid w:val="00044C15"/>
    <w:rsid w:val="00044E02"/>
    <w:rsid w:val="00044E43"/>
    <w:rsid w:val="00045A6B"/>
    <w:rsid w:val="00045EF6"/>
    <w:rsid w:val="00045F80"/>
    <w:rsid w:val="00046644"/>
    <w:rsid w:val="0004687D"/>
    <w:rsid w:val="00046933"/>
    <w:rsid w:val="00046C81"/>
    <w:rsid w:val="000472A4"/>
    <w:rsid w:val="00047332"/>
    <w:rsid w:val="00047492"/>
    <w:rsid w:val="00047BF1"/>
    <w:rsid w:val="0005000A"/>
    <w:rsid w:val="000500E7"/>
    <w:rsid w:val="0005031F"/>
    <w:rsid w:val="000506BC"/>
    <w:rsid w:val="00050C53"/>
    <w:rsid w:val="00050D8F"/>
    <w:rsid w:val="00051419"/>
    <w:rsid w:val="000517EF"/>
    <w:rsid w:val="00051D0A"/>
    <w:rsid w:val="00051E8A"/>
    <w:rsid w:val="00051EBB"/>
    <w:rsid w:val="00052664"/>
    <w:rsid w:val="000528CB"/>
    <w:rsid w:val="000529E8"/>
    <w:rsid w:val="00052D6E"/>
    <w:rsid w:val="00053226"/>
    <w:rsid w:val="0005363F"/>
    <w:rsid w:val="000537E0"/>
    <w:rsid w:val="00053A0C"/>
    <w:rsid w:val="00053B57"/>
    <w:rsid w:val="000541C6"/>
    <w:rsid w:val="00054203"/>
    <w:rsid w:val="00054322"/>
    <w:rsid w:val="00054795"/>
    <w:rsid w:val="00054A07"/>
    <w:rsid w:val="00055A47"/>
    <w:rsid w:val="00055B87"/>
    <w:rsid w:val="00055FE5"/>
    <w:rsid w:val="00056788"/>
    <w:rsid w:val="00056CCD"/>
    <w:rsid w:val="00056CE4"/>
    <w:rsid w:val="0005716E"/>
    <w:rsid w:val="000578F0"/>
    <w:rsid w:val="00057B38"/>
    <w:rsid w:val="00060173"/>
    <w:rsid w:val="0006100C"/>
    <w:rsid w:val="000616AE"/>
    <w:rsid w:val="00061807"/>
    <w:rsid w:val="0006191C"/>
    <w:rsid w:val="00061921"/>
    <w:rsid w:val="00061D1C"/>
    <w:rsid w:val="00061F7B"/>
    <w:rsid w:val="000620AA"/>
    <w:rsid w:val="00063275"/>
    <w:rsid w:val="00063572"/>
    <w:rsid w:val="00063CD6"/>
    <w:rsid w:val="00064C42"/>
    <w:rsid w:val="00065843"/>
    <w:rsid w:val="00065CD9"/>
    <w:rsid w:val="00065CE9"/>
    <w:rsid w:val="00065E99"/>
    <w:rsid w:val="00065F4B"/>
    <w:rsid w:val="000664D9"/>
    <w:rsid w:val="00066C6B"/>
    <w:rsid w:val="00066EFA"/>
    <w:rsid w:val="00067593"/>
    <w:rsid w:val="00067979"/>
    <w:rsid w:val="00067BCF"/>
    <w:rsid w:val="00067D37"/>
    <w:rsid w:val="00067F6F"/>
    <w:rsid w:val="0007010A"/>
    <w:rsid w:val="00070197"/>
    <w:rsid w:val="00070B05"/>
    <w:rsid w:val="00070C0C"/>
    <w:rsid w:val="00071A0E"/>
    <w:rsid w:val="00071D43"/>
    <w:rsid w:val="00071EC5"/>
    <w:rsid w:val="00072445"/>
    <w:rsid w:val="00072470"/>
    <w:rsid w:val="000725C0"/>
    <w:rsid w:val="000727EA"/>
    <w:rsid w:val="0007291E"/>
    <w:rsid w:val="00073265"/>
    <w:rsid w:val="00073872"/>
    <w:rsid w:val="00073CD1"/>
    <w:rsid w:val="0007495E"/>
    <w:rsid w:val="000749F0"/>
    <w:rsid w:val="00075103"/>
    <w:rsid w:val="000751E7"/>
    <w:rsid w:val="0007553F"/>
    <w:rsid w:val="000755E5"/>
    <w:rsid w:val="00075874"/>
    <w:rsid w:val="0007591A"/>
    <w:rsid w:val="00075B2A"/>
    <w:rsid w:val="00075D33"/>
    <w:rsid w:val="00075E0B"/>
    <w:rsid w:val="00075E2E"/>
    <w:rsid w:val="000761E0"/>
    <w:rsid w:val="00076A0C"/>
    <w:rsid w:val="00076C2E"/>
    <w:rsid w:val="000771A6"/>
    <w:rsid w:val="000773F8"/>
    <w:rsid w:val="000773FC"/>
    <w:rsid w:val="00077563"/>
    <w:rsid w:val="00077580"/>
    <w:rsid w:val="000775F8"/>
    <w:rsid w:val="00077BED"/>
    <w:rsid w:val="0008066A"/>
    <w:rsid w:val="00080B11"/>
    <w:rsid w:val="00080B3B"/>
    <w:rsid w:val="00080C13"/>
    <w:rsid w:val="00080D2C"/>
    <w:rsid w:val="00080DBF"/>
    <w:rsid w:val="00080E37"/>
    <w:rsid w:val="000813A4"/>
    <w:rsid w:val="0008143F"/>
    <w:rsid w:val="000817A1"/>
    <w:rsid w:val="000823E4"/>
    <w:rsid w:val="000826E0"/>
    <w:rsid w:val="00082B23"/>
    <w:rsid w:val="00082E45"/>
    <w:rsid w:val="000832D1"/>
    <w:rsid w:val="00083952"/>
    <w:rsid w:val="00083A9D"/>
    <w:rsid w:val="0008455D"/>
    <w:rsid w:val="00084851"/>
    <w:rsid w:val="00084BC2"/>
    <w:rsid w:val="0008518E"/>
    <w:rsid w:val="00085437"/>
    <w:rsid w:val="000854E4"/>
    <w:rsid w:val="0008554A"/>
    <w:rsid w:val="00085CAF"/>
    <w:rsid w:val="00086071"/>
    <w:rsid w:val="000865DE"/>
    <w:rsid w:val="00086630"/>
    <w:rsid w:val="00086644"/>
    <w:rsid w:val="00086990"/>
    <w:rsid w:val="00086BC1"/>
    <w:rsid w:val="00086BF5"/>
    <w:rsid w:val="00086CCA"/>
    <w:rsid w:val="00087435"/>
    <w:rsid w:val="000876AD"/>
    <w:rsid w:val="00087744"/>
    <w:rsid w:val="00087975"/>
    <w:rsid w:val="00087C0A"/>
    <w:rsid w:val="00087D68"/>
    <w:rsid w:val="000902D1"/>
    <w:rsid w:val="00090CFE"/>
    <w:rsid w:val="00090DC0"/>
    <w:rsid w:val="00091338"/>
    <w:rsid w:val="00091780"/>
    <w:rsid w:val="00091D39"/>
    <w:rsid w:val="0009311C"/>
    <w:rsid w:val="00093184"/>
    <w:rsid w:val="000934D6"/>
    <w:rsid w:val="000935D3"/>
    <w:rsid w:val="00093C61"/>
    <w:rsid w:val="00093E4F"/>
    <w:rsid w:val="00094020"/>
    <w:rsid w:val="0009432F"/>
    <w:rsid w:val="000947CB"/>
    <w:rsid w:val="000948DE"/>
    <w:rsid w:val="00094E65"/>
    <w:rsid w:val="000950BF"/>
    <w:rsid w:val="0009525E"/>
    <w:rsid w:val="00095399"/>
    <w:rsid w:val="00095537"/>
    <w:rsid w:val="0009568E"/>
    <w:rsid w:val="000956B0"/>
    <w:rsid w:val="000956E9"/>
    <w:rsid w:val="00095D2A"/>
    <w:rsid w:val="00096116"/>
    <w:rsid w:val="000961A4"/>
    <w:rsid w:val="000966BA"/>
    <w:rsid w:val="000968BC"/>
    <w:rsid w:val="000969CE"/>
    <w:rsid w:val="0009741B"/>
    <w:rsid w:val="0009757C"/>
    <w:rsid w:val="0009763E"/>
    <w:rsid w:val="00097755"/>
    <w:rsid w:val="00097CA2"/>
    <w:rsid w:val="000A02A6"/>
    <w:rsid w:val="000A05AC"/>
    <w:rsid w:val="000A0844"/>
    <w:rsid w:val="000A0A9E"/>
    <w:rsid w:val="000A0AC0"/>
    <w:rsid w:val="000A0FEA"/>
    <w:rsid w:val="000A126A"/>
    <w:rsid w:val="000A12D6"/>
    <w:rsid w:val="000A1796"/>
    <w:rsid w:val="000A179F"/>
    <w:rsid w:val="000A1B6A"/>
    <w:rsid w:val="000A1E9A"/>
    <w:rsid w:val="000A204F"/>
    <w:rsid w:val="000A2673"/>
    <w:rsid w:val="000A28E8"/>
    <w:rsid w:val="000A297B"/>
    <w:rsid w:val="000A2A9D"/>
    <w:rsid w:val="000A2B9B"/>
    <w:rsid w:val="000A2BAF"/>
    <w:rsid w:val="000A2C24"/>
    <w:rsid w:val="000A2CA2"/>
    <w:rsid w:val="000A33D2"/>
    <w:rsid w:val="000A3903"/>
    <w:rsid w:val="000A3ED3"/>
    <w:rsid w:val="000A404E"/>
    <w:rsid w:val="000A427B"/>
    <w:rsid w:val="000A4560"/>
    <w:rsid w:val="000A456C"/>
    <w:rsid w:val="000A4896"/>
    <w:rsid w:val="000A4AE7"/>
    <w:rsid w:val="000A4F32"/>
    <w:rsid w:val="000A50E3"/>
    <w:rsid w:val="000A52BD"/>
    <w:rsid w:val="000A5636"/>
    <w:rsid w:val="000A5952"/>
    <w:rsid w:val="000A5BD2"/>
    <w:rsid w:val="000A61A7"/>
    <w:rsid w:val="000A6697"/>
    <w:rsid w:val="000A68B5"/>
    <w:rsid w:val="000A68C1"/>
    <w:rsid w:val="000A6D6B"/>
    <w:rsid w:val="000A77C8"/>
    <w:rsid w:val="000A7955"/>
    <w:rsid w:val="000A7DF8"/>
    <w:rsid w:val="000A7FF8"/>
    <w:rsid w:val="000B0133"/>
    <w:rsid w:val="000B03CE"/>
    <w:rsid w:val="000B0702"/>
    <w:rsid w:val="000B07AF"/>
    <w:rsid w:val="000B0F9A"/>
    <w:rsid w:val="000B1587"/>
    <w:rsid w:val="000B15B1"/>
    <w:rsid w:val="000B1677"/>
    <w:rsid w:val="000B180E"/>
    <w:rsid w:val="000B1891"/>
    <w:rsid w:val="000B19CF"/>
    <w:rsid w:val="000B1C04"/>
    <w:rsid w:val="000B1C5E"/>
    <w:rsid w:val="000B1C97"/>
    <w:rsid w:val="000B1D84"/>
    <w:rsid w:val="000B1DC7"/>
    <w:rsid w:val="000B2161"/>
    <w:rsid w:val="000B26D6"/>
    <w:rsid w:val="000B2714"/>
    <w:rsid w:val="000B2AE5"/>
    <w:rsid w:val="000B34E3"/>
    <w:rsid w:val="000B3652"/>
    <w:rsid w:val="000B3794"/>
    <w:rsid w:val="000B38BC"/>
    <w:rsid w:val="000B401E"/>
    <w:rsid w:val="000B41BC"/>
    <w:rsid w:val="000B4554"/>
    <w:rsid w:val="000B455D"/>
    <w:rsid w:val="000B46C9"/>
    <w:rsid w:val="000B4711"/>
    <w:rsid w:val="000B476A"/>
    <w:rsid w:val="000B487C"/>
    <w:rsid w:val="000B4F7A"/>
    <w:rsid w:val="000B5569"/>
    <w:rsid w:val="000B6628"/>
    <w:rsid w:val="000B6650"/>
    <w:rsid w:val="000B6BB5"/>
    <w:rsid w:val="000B74B2"/>
    <w:rsid w:val="000B7B6A"/>
    <w:rsid w:val="000B7F0C"/>
    <w:rsid w:val="000B7FEA"/>
    <w:rsid w:val="000C098E"/>
    <w:rsid w:val="000C0B04"/>
    <w:rsid w:val="000C102D"/>
    <w:rsid w:val="000C1051"/>
    <w:rsid w:val="000C19DC"/>
    <w:rsid w:val="000C1A4D"/>
    <w:rsid w:val="000C1D2C"/>
    <w:rsid w:val="000C1DF2"/>
    <w:rsid w:val="000C25BC"/>
    <w:rsid w:val="000C2654"/>
    <w:rsid w:val="000C2A20"/>
    <w:rsid w:val="000C2AE1"/>
    <w:rsid w:val="000C2B4E"/>
    <w:rsid w:val="000C2D91"/>
    <w:rsid w:val="000C40A3"/>
    <w:rsid w:val="000C4A6B"/>
    <w:rsid w:val="000C5DC5"/>
    <w:rsid w:val="000C62EF"/>
    <w:rsid w:val="000C66C3"/>
    <w:rsid w:val="000C73EA"/>
    <w:rsid w:val="000C7F52"/>
    <w:rsid w:val="000C7F74"/>
    <w:rsid w:val="000D11DF"/>
    <w:rsid w:val="000D130C"/>
    <w:rsid w:val="000D166D"/>
    <w:rsid w:val="000D170F"/>
    <w:rsid w:val="000D1918"/>
    <w:rsid w:val="000D1A31"/>
    <w:rsid w:val="000D1B7D"/>
    <w:rsid w:val="000D1BE1"/>
    <w:rsid w:val="000D24A7"/>
    <w:rsid w:val="000D3102"/>
    <w:rsid w:val="000D3E11"/>
    <w:rsid w:val="000D3E59"/>
    <w:rsid w:val="000D40A2"/>
    <w:rsid w:val="000D44A9"/>
    <w:rsid w:val="000D4820"/>
    <w:rsid w:val="000D4AF1"/>
    <w:rsid w:val="000D4DC0"/>
    <w:rsid w:val="000D524C"/>
    <w:rsid w:val="000D537E"/>
    <w:rsid w:val="000D538D"/>
    <w:rsid w:val="000D56AD"/>
    <w:rsid w:val="000D5F3D"/>
    <w:rsid w:val="000D6024"/>
    <w:rsid w:val="000D6961"/>
    <w:rsid w:val="000D6CE8"/>
    <w:rsid w:val="000D74B7"/>
    <w:rsid w:val="000D7B87"/>
    <w:rsid w:val="000D7C75"/>
    <w:rsid w:val="000D7FEF"/>
    <w:rsid w:val="000E02BA"/>
    <w:rsid w:val="000E05E1"/>
    <w:rsid w:val="000E086A"/>
    <w:rsid w:val="000E09A1"/>
    <w:rsid w:val="000E0A4F"/>
    <w:rsid w:val="000E0C0A"/>
    <w:rsid w:val="000E18C5"/>
    <w:rsid w:val="000E1B1E"/>
    <w:rsid w:val="000E1D3A"/>
    <w:rsid w:val="000E1D7B"/>
    <w:rsid w:val="000E1E18"/>
    <w:rsid w:val="000E1E40"/>
    <w:rsid w:val="000E1F3C"/>
    <w:rsid w:val="000E2030"/>
    <w:rsid w:val="000E20DC"/>
    <w:rsid w:val="000E23C8"/>
    <w:rsid w:val="000E259A"/>
    <w:rsid w:val="000E25F8"/>
    <w:rsid w:val="000E2C1B"/>
    <w:rsid w:val="000E2CCD"/>
    <w:rsid w:val="000E2D46"/>
    <w:rsid w:val="000E2E11"/>
    <w:rsid w:val="000E2E67"/>
    <w:rsid w:val="000E3015"/>
    <w:rsid w:val="000E3413"/>
    <w:rsid w:val="000E3A3D"/>
    <w:rsid w:val="000E3C3D"/>
    <w:rsid w:val="000E3F4E"/>
    <w:rsid w:val="000E400D"/>
    <w:rsid w:val="000E4308"/>
    <w:rsid w:val="000E4385"/>
    <w:rsid w:val="000E450E"/>
    <w:rsid w:val="000E4D65"/>
    <w:rsid w:val="000E53C7"/>
    <w:rsid w:val="000E54E9"/>
    <w:rsid w:val="000E58BE"/>
    <w:rsid w:val="000E5D36"/>
    <w:rsid w:val="000E5EA7"/>
    <w:rsid w:val="000E603C"/>
    <w:rsid w:val="000E61E6"/>
    <w:rsid w:val="000E62D3"/>
    <w:rsid w:val="000E64F7"/>
    <w:rsid w:val="000E6502"/>
    <w:rsid w:val="000E673E"/>
    <w:rsid w:val="000E6AED"/>
    <w:rsid w:val="000E781A"/>
    <w:rsid w:val="000E78A6"/>
    <w:rsid w:val="000E78A9"/>
    <w:rsid w:val="000E790C"/>
    <w:rsid w:val="000E7969"/>
    <w:rsid w:val="000F04C0"/>
    <w:rsid w:val="000F0970"/>
    <w:rsid w:val="000F0B65"/>
    <w:rsid w:val="000F0E8E"/>
    <w:rsid w:val="000F1695"/>
    <w:rsid w:val="000F1CFE"/>
    <w:rsid w:val="000F1DEA"/>
    <w:rsid w:val="000F20A3"/>
    <w:rsid w:val="000F2795"/>
    <w:rsid w:val="000F2ABB"/>
    <w:rsid w:val="000F2AC6"/>
    <w:rsid w:val="000F2ACE"/>
    <w:rsid w:val="000F2B68"/>
    <w:rsid w:val="000F2BE9"/>
    <w:rsid w:val="000F2BFE"/>
    <w:rsid w:val="000F2CD5"/>
    <w:rsid w:val="000F2E92"/>
    <w:rsid w:val="000F2F89"/>
    <w:rsid w:val="000F32C1"/>
    <w:rsid w:val="000F3B10"/>
    <w:rsid w:val="000F3E5D"/>
    <w:rsid w:val="000F3EAC"/>
    <w:rsid w:val="000F417A"/>
    <w:rsid w:val="000F429F"/>
    <w:rsid w:val="000F43F0"/>
    <w:rsid w:val="000F478C"/>
    <w:rsid w:val="000F48E1"/>
    <w:rsid w:val="000F4C9E"/>
    <w:rsid w:val="000F4D78"/>
    <w:rsid w:val="000F4FB7"/>
    <w:rsid w:val="000F51FC"/>
    <w:rsid w:val="000F567F"/>
    <w:rsid w:val="000F5F42"/>
    <w:rsid w:val="000F6031"/>
    <w:rsid w:val="000F63C0"/>
    <w:rsid w:val="000F67DF"/>
    <w:rsid w:val="000F686D"/>
    <w:rsid w:val="000F76CF"/>
    <w:rsid w:val="000F77C5"/>
    <w:rsid w:val="000F77C7"/>
    <w:rsid w:val="000F7923"/>
    <w:rsid w:val="001001EF"/>
    <w:rsid w:val="00100551"/>
    <w:rsid w:val="001005A8"/>
    <w:rsid w:val="00100603"/>
    <w:rsid w:val="0010063E"/>
    <w:rsid w:val="00100866"/>
    <w:rsid w:val="00100D47"/>
    <w:rsid w:val="00100EA3"/>
    <w:rsid w:val="00100F62"/>
    <w:rsid w:val="001010DE"/>
    <w:rsid w:val="00101469"/>
    <w:rsid w:val="001016FF"/>
    <w:rsid w:val="00101A89"/>
    <w:rsid w:val="00101E9D"/>
    <w:rsid w:val="00102106"/>
    <w:rsid w:val="001021A5"/>
    <w:rsid w:val="00102229"/>
    <w:rsid w:val="00102C01"/>
    <w:rsid w:val="00102E01"/>
    <w:rsid w:val="001030B9"/>
    <w:rsid w:val="00103414"/>
    <w:rsid w:val="00103730"/>
    <w:rsid w:val="001037C6"/>
    <w:rsid w:val="00103AC4"/>
    <w:rsid w:val="00105329"/>
    <w:rsid w:val="001055B7"/>
    <w:rsid w:val="0010670D"/>
    <w:rsid w:val="00106C44"/>
    <w:rsid w:val="00106E23"/>
    <w:rsid w:val="00107198"/>
    <w:rsid w:val="001071A9"/>
    <w:rsid w:val="00107EF8"/>
    <w:rsid w:val="0011038D"/>
    <w:rsid w:val="00110E81"/>
    <w:rsid w:val="00111554"/>
    <w:rsid w:val="001116C0"/>
    <w:rsid w:val="00111DCA"/>
    <w:rsid w:val="00111E12"/>
    <w:rsid w:val="0011212F"/>
    <w:rsid w:val="00112455"/>
    <w:rsid w:val="00112B19"/>
    <w:rsid w:val="00112E74"/>
    <w:rsid w:val="00112E79"/>
    <w:rsid w:val="00113454"/>
    <w:rsid w:val="00113587"/>
    <w:rsid w:val="00113677"/>
    <w:rsid w:val="00113992"/>
    <w:rsid w:val="00113DA0"/>
    <w:rsid w:val="0011404F"/>
    <w:rsid w:val="00114BF3"/>
    <w:rsid w:val="00114CC8"/>
    <w:rsid w:val="00114FD4"/>
    <w:rsid w:val="00115618"/>
    <w:rsid w:val="00115B34"/>
    <w:rsid w:val="00115C9A"/>
    <w:rsid w:val="00115C9C"/>
    <w:rsid w:val="00116439"/>
    <w:rsid w:val="00116917"/>
    <w:rsid w:val="00116A03"/>
    <w:rsid w:val="00116C95"/>
    <w:rsid w:val="00116EB4"/>
    <w:rsid w:val="00116F5B"/>
    <w:rsid w:val="00117285"/>
    <w:rsid w:val="001178BB"/>
    <w:rsid w:val="001179EF"/>
    <w:rsid w:val="0012059B"/>
    <w:rsid w:val="0012073B"/>
    <w:rsid w:val="00120A6B"/>
    <w:rsid w:val="00120EF1"/>
    <w:rsid w:val="00120F30"/>
    <w:rsid w:val="0012110F"/>
    <w:rsid w:val="0012141E"/>
    <w:rsid w:val="001217B7"/>
    <w:rsid w:val="001219B6"/>
    <w:rsid w:val="00121ACD"/>
    <w:rsid w:val="001224F7"/>
    <w:rsid w:val="0012298E"/>
    <w:rsid w:val="00122C02"/>
    <w:rsid w:val="00122D96"/>
    <w:rsid w:val="00123B9A"/>
    <w:rsid w:val="00123C01"/>
    <w:rsid w:val="00123C8E"/>
    <w:rsid w:val="00123CFF"/>
    <w:rsid w:val="00123FA7"/>
    <w:rsid w:val="00123FEF"/>
    <w:rsid w:val="00124221"/>
    <w:rsid w:val="00125225"/>
    <w:rsid w:val="00125414"/>
    <w:rsid w:val="001254CF"/>
    <w:rsid w:val="00125519"/>
    <w:rsid w:val="001256BF"/>
    <w:rsid w:val="00125C56"/>
    <w:rsid w:val="00125DFE"/>
    <w:rsid w:val="00125EBE"/>
    <w:rsid w:val="001261D4"/>
    <w:rsid w:val="00126264"/>
    <w:rsid w:val="0012678E"/>
    <w:rsid w:val="0012684D"/>
    <w:rsid w:val="00126910"/>
    <w:rsid w:val="001269D7"/>
    <w:rsid w:val="00126D89"/>
    <w:rsid w:val="00126F5F"/>
    <w:rsid w:val="00127369"/>
    <w:rsid w:val="001276D1"/>
    <w:rsid w:val="00127883"/>
    <w:rsid w:val="00127B22"/>
    <w:rsid w:val="00127D4C"/>
    <w:rsid w:val="0013010C"/>
    <w:rsid w:val="0013058A"/>
    <w:rsid w:val="001307E9"/>
    <w:rsid w:val="001308DB"/>
    <w:rsid w:val="00130AEB"/>
    <w:rsid w:val="00130BCB"/>
    <w:rsid w:val="00130C63"/>
    <w:rsid w:val="0013122A"/>
    <w:rsid w:val="001316E3"/>
    <w:rsid w:val="00131A91"/>
    <w:rsid w:val="00131A96"/>
    <w:rsid w:val="00131C77"/>
    <w:rsid w:val="001320C0"/>
    <w:rsid w:val="0013242C"/>
    <w:rsid w:val="0013254C"/>
    <w:rsid w:val="00132697"/>
    <w:rsid w:val="001328B9"/>
    <w:rsid w:val="00132C52"/>
    <w:rsid w:val="00132E58"/>
    <w:rsid w:val="00133AC8"/>
    <w:rsid w:val="00133B12"/>
    <w:rsid w:val="00133D08"/>
    <w:rsid w:val="00133D7D"/>
    <w:rsid w:val="00133E07"/>
    <w:rsid w:val="001342CA"/>
    <w:rsid w:val="00134405"/>
    <w:rsid w:val="00134A60"/>
    <w:rsid w:val="00134F0C"/>
    <w:rsid w:val="001359AC"/>
    <w:rsid w:val="00135DA3"/>
    <w:rsid w:val="00135EA1"/>
    <w:rsid w:val="0013668C"/>
    <w:rsid w:val="00136721"/>
    <w:rsid w:val="00136802"/>
    <w:rsid w:val="00136B45"/>
    <w:rsid w:val="00136BF6"/>
    <w:rsid w:val="00137016"/>
    <w:rsid w:val="001370E6"/>
    <w:rsid w:val="00137355"/>
    <w:rsid w:val="00137567"/>
    <w:rsid w:val="001400F8"/>
    <w:rsid w:val="00140325"/>
    <w:rsid w:val="001405CA"/>
    <w:rsid w:val="0014064D"/>
    <w:rsid w:val="00140F50"/>
    <w:rsid w:val="00140F73"/>
    <w:rsid w:val="001411BC"/>
    <w:rsid w:val="00141251"/>
    <w:rsid w:val="00141E67"/>
    <w:rsid w:val="00142880"/>
    <w:rsid w:val="00143106"/>
    <w:rsid w:val="00143239"/>
    <w:rsid w:val="00143639"/>
    <w:rsid w:val="00144170"/>
    <w:rsid w:val="0014440B"/>
    <w:rsid w:val="0014462C"/>
    <w:rsid w:val="0014465F"/>
    <w:rsid w:val="001448BE"/>
    <w:rsid w:val="00144AB9"/>
    <w:rsid w:val="00144B4A"/>
    <w:rsid w:val="00144D95"/>
    <w:rsid w:val="00144E9B"/>
    <w:rsid w:val="001450A2"/>
    <w:rsid w:val="001459B1"/>
    <w:rsid w:val="00145B4F"/>
    <w:rsid w:val="00146164"/>
    <w:rsid w:val="00146401"/>
    <w:rsid w:val="00146533"/>
    <w:rsid w:val="00146B3D"/>
    <w:rsid w:val="00146D3A"/>
    <w:rsid w:val="00146F9A"/>
    <w:rsid w:val="0014712A"/>
    <w:rsid w:val="0014788B"/>
    <w:rsid w:val="00147AF1"/>
    <w:rsid w:val="00147CDE"/>
    <w:rsid w:val="00150101"/>
    <w:rsid w:val="0015019A"/>
    <w:rsid w:val="0015047F"/>
    <w:rsid w:val="0015097A"/>
    <w:rsid w:val="00151472"/>
    <w:rsid w:val="001515D5"/>
    <w:rsid w:val="00151740"/>
    <w:rsid w:val="00151BC4"/>
    <w:rsid w:val="00151F8E"/>
    <w:rsid w:val="00152355"/>
    <w:rsid w:val="00152376"/>
    <w:rsid w:val="001529C0"/>
    <w:rsid w:val="00152CD5"/>
    <w:rsid w:val="00152DF6"/>
    <w:rsid w:val="00152E90"/>
    <w:rsid w:val="00153246"/>
    <w:rsid w:val="001535CA"/>
    <w:rsid w:val="00153619"/>
    <w:rsid w:val="00153690"/>
    <w:rsid w:val="0015437D"/>
    <w:rsid w:val="001545A5"/>
    <w:rsid w:val="00154A43"/>
    <w:rsid w:val="00154D6B"/>
    <w:rsid w:val="00154E66"/>
    <w:rsid w:val="00155466"/>
    <w:rsid w:val="00155748"/>
    <w:rsid w:val="0015594F"/>
    <w:rsid w:val="00155A06"/>
    <w:rsid w:val="0015605B"/>
    <w:rsid w:val="00156113"/>
    <w:rsid w:val="0015653E"/>
    <w:rsid w:val="0015667F"/>
    <w:rsid w:val="001567D7"/>
    <w:rsid w:val="00156B8D"/>
    <w:rsid w:val="00156BC0"/>
    <w:rsid w:val="00156F05"/>
    <w:rsid w:val="00157087"/>
    <w:rsid w:val="00157238"/>
    <w:rsid w:val="00157265"/>
    <w:rsid w:val="00157626"/>
    <w:rsid w:val="001576BF"/>
    <w:rsid w:val="0015770F"/>
    <w:rsid w:val="0016025D"/>
    <w:rsid w:val="00160323"/>
    <w:rsid w:val="001604CE"/>
    <w:rsid w:val="00160B4A"/>
    <w:rsid w:val="00160D32"/>
    <w:rsid w:val="00160EC2"/>
    <w:rsid w:val="0016121E"/>
    <w:rsid w:val="0016126C"/>
    <w:rsid w:val="0016132B"/>
    <w:rsid w:val="001614F3"/>
    <w:rsid w:val="00161678"/>
    <w:rsid w:val="0016183A"/>
    <w:rsid w:val="00161850"/>
    <w:rsid w:val="00161DCA"/>
    <w:rsid w:val="001628CE"/>
    <w:rsid w:val="00162CF3"/>
    <w:rsid w:val="00162FF6"/>
    <w:rsid w:val="0016310C"/>
    <w:rsid w:val="001634BD"/>
    <w:rsid w:val="001636BC"/>
    <w:rsid w:val="001638D3"/>
    <w:rsid w:val="00163F9F"/>
    <w:rsid w:val="0016442C"/>
    <w:rsid w:val="001647F1"/>
    <w:rsid w:val="0016491E"/>
    <w:rsid w:val="00164A72"/>
    <w:rsid w:val="00164BC8"/>
    <w:rsid w:val="00164BE7"/>
    <w:rsid w:val="00164DC7"/>
    <w:rsid w:val="00165C15"/>
    <w:rsid w:val="00165CA3"/>
    <w:rsid w:val="0016639C"/>
    <w:rsid w:val="00166438"/>
    <w:rsid w:val="001666B5"/>
    <w:rsid w:val="00166998"/>
    <w:rsid w:val="00166BD8"/>
    <w:rsid w:val="00166BE9"/>
    <w:rsid w:val="00166CDB"/>
    <w:rsid w:val="00166D5E"/>
    <w:rsid w:val="0016766E"/>
    <w:rsid w:val="001679B3"/>
    <w:rsid w:val="00167D39"/>
    <w:rsid w:val="00170161"/>
    <w:rsid w:val="001701A7"/>
    <w:rsid w:val="001702A7"/>
    <w:rsid w:val="00170786"/>
    <w:rsid w:val="00170A10"/>
    <w:rsid w:val="00170BEB"/>
    <w:rsid w:val="00170E74"/>
    <w:rsid w:val="00170E7A"/>
    <w:rsid w:val="00170F3E"/>
    <w:rsid w:val="00170F53"/>
    <w:rsid w:val="001724A7"/>
    <w:rsid w:val="00172EDA"/>
    <w:rsid w:val="001732FE"/>
    <w:rsid w:val="00173F4D"/>
    <w:rsid w:val="00173F7A"/>
    <w:rsid w:val="00174187"/>
    <w:rsid w:val="00174553"/>
    <w:rsid w:val="00174565"/>
    <w:rsid w:val="00174B11"/>
    <w:rsid w:val="00174C0E"/>
    <w:rsid w:val="00174C70"/>
    <w:rsid w:val="00174FC0"/>
    <w:rsid w:val="0017502E"/>
    <w:rsid w:val="00175203"/>
    <w:rsid w:val="00175381"/>
    <w:rsid w:val="001755B0"/>
    <w:rsid w:val="001757AC"/>
    <w:rsid w:val="001761FD"/>
    <w:rsid w:val="001769BC"/>
    <w:rsid w:val="001773CF"/>
    <w:rsid w:val="00177405"/>
    <w:rsid w:val="0017767F"/>
    <w:rsid w:val="001776D3"/>
    <w:rsid w:val="001778FC"/>
    <w:rsid w:val="00180275"/>
    <w:rsid w:val="00180E2C"/>
    <w:rsid w:val="00180E67"/>
    <w:rsid w:val="0018106C"/>
    <w:rsid w:val="001812FD"/>
    <w:rsid w:val="001813EC"/>
    <w:rsid w:val="00181496"/>
    <w:rsid w:val="001814F3"/>
    <w:rsid w:val="001817A9"/>
    <w:rsid w:val="00181917"/>
    <w:rsid w:val="00181D4F"/>
    <w:rsid w:val="001820F7"/>
    <w:rsid w:val="001821E2"/>
    <w:rsid w:val="001821FF"/>
    <w:rsid w:val="00182817"/>
    <w:rsid w:val="001836CE"/>
    <w:rsid w:val="00183970"/>
    <w:rsid w:val="00183AD2"/>
    <w:rsid w:val="00183D16"/>
    <w:rsid w:val="0018439B"/>
    <w:rsid w:val="0018490F"/>
    <w:rsid w:val="001856DF"/>
    <w:rsid w:val="00185763"/>
    <w:rsid w:val="00186BA9"/>
    <w:rsid w:val="00186F34"/>
    <w:rsid w:val="0018717F"/>
    <w:rsid w:val="00187871"/>
    <w:rsid w:val="00187BD6"/>
    <w:rsid w:val="00187F49"/>
    <w:rsid w:val="00187FC0"/>
    <w:rsid w:val="0019045A"/>
    <w:rsid w:val="00190533"/>
    <w:rsid w:val="001909CD"/>
    <w:rsid w:val="00190FD3"/>
    <w:rsid w:val="001910B4"/>
    <w:rsid w:val="001910CD"/>
    <w:rsid w:val="00191506"/>
    <w:rsid w:val="001915AD"/>
    <w:rsid w:val="001919A5"/>
    <w:rsid w:val="001919D9"/>
    <w:rsid w:val="00191BE4"/>
    <w:rsid w:val="00191F78"/>
    <w:rsid w:val="0019299B"/>
    <w:rsid w:val="00192FD8"/>
    <w:rsid w:val="001935BE"/>
    <w:rsid w:val="001937DB"/>
    <w:rsid w:val="00193F88"/>
    <w:rsid w:val="00193FA2"/>
    <w:rsid w:val="00193FC5"/>
    <w:rsid w:val="00194262"/>
    <w:rsid w:val="0019427D"/>
    <w:rsid w:val="001944BB"/>
    <w:rsid w:val="00194694"/>
    <w:rsid w:val="00194944"/>
    <w:rsid w:val="00194969"/>
    <w:rsid w:val="00194B1E"/>
    <w:rsid w:val="00194D83"/>
    <w:rsid w:val="00196727"/>
    <w:rsid w:val="00196C8C"/>
    <w:rsid w:val="00196E99"/>
    <w:rsid w:val="001974B1"/>
    <w:rsid w:val="0019757E"/>
    <w:rsid w:val="0019759C"/>
    <w:rsid w:val="001976AE"/>
    <w:rsid w:val="00197A49"/>
    <w:rsid w:val="00197D1B"/>
    <w:rsid w:val="001A0093"/>
    <w:rsid w:val="001A046A"/>
    <w:rsid w:val="001A0780"/>
    <w:rsid w:val="001A0785"/>
    <w:rsid w:val="001A0C4A"/>
    <w:rsid w:val="001A0D0D"/>
    <w:rsid w:val="001A0E23"/>
    <w:rsid w:val="001A0FFF"/>
    <w:rsid w:val="001A1594"/>
    <w:rsid w:val="001A1CD7"/>
    <w:rsid w:val="001A2B81"/>
    <w:rsid w:val="001A2CB4"/>
    <w:rsid w:val="001A2D41"/>
    <w:rsid w:val="001A4089"/>
    <w:rsid w:val="001A4455"/>
    <w:rsid w:val="001A4577"/>
    <w:rsid w:val="001A468E"/>
    <w:rsid w:val="001A4A82"/>
    <w:rsid w:val="001A4FE2"/>
    <w:rsid w:val="001A55B3"/>
    <w:rsid w:val="001A68E3"/>
    <w:rsid w:val="001A6962"/>
    <w:rsid w:val="001A7531"/>
    <w:rsid w:val="001A7A9A"/>
    <w:rsid w:val="001A7CE8"/>
    <w:rsid w:val="001B03E6"/>
    <w:rsid w:val="001B073D"/>
    <w:rsid w:val="001B082D"/>
    <w:rsid w:val="001B0877"/>
    <w:rsid w:val="001B0A80"/>
    <w:rsid w:val="001B0AAB"/>
    <w:rsid w:val="001B0BDB"/>
    <w:rsid w:val="001B0FAD"/>
    <w:rsid w:val="001B1454"/>
    <w:rsid w:val="001B16E5"/>
    <w:rsid w:val="001B1722"/>
    <w:rsid w:val="001B1A4B"/>
    <w:rsid w:val="001B216A"/>
    <w:rsid w:val="001B25AF"/>
    <w:rsid w:val="001B2A83"/>
    <w:rsid w:val="001B32EB"/>
    <w:rsid w:val="001B3839"/>
    <w:rsid w:val="001B390B"/>
    <w:rsid w:val="001B40A9"/>
    <w:rsid w:val="001B41CF"/>
    <w:rsid w:val="001B438D"/>
    <w:rsid w:val="001B4D4E"/>
    <w:rsid w:val="001B4ED8"/>
    <w:rsid w:val="001B4F1E"/>
    <w:rsid w:val="001B4FB3"/>
    <w:rsid w:val="001B59B0"/>
    <w:rsid w:val="001B5C74"/>
    <w:rsid w:val="001B602C"/>
    <w:rsid w:val="001B637E"/>
    <w:rsid w:val="001B6472"/>
    <w:rsid w:val="001B64AF"/>
    <w:rsid w:val="001B6520"/>
    <w:rsid w:val="001B6643"/>
    <w:rsid w:val="001B676A"/>
    <w:rsid w:val="001B69B3"/>
    <w:rsid w:val="001B6B7F"/>
    <w:rsid w:val="001B6F23"/>
    <w:rsid w:val="001C0134"/>
    <w:rsid w:val="001C0724"/>
    <w:rsid w:val="001C0769"/>
    <w:rsid w:val="001C0798"/>
    <w:rsid w:val="001C0842"/>
    <w:rsid w:val="001C0B0B"/>
    <w:rsid w:val="001C0C67"/>
    <w:rsid w:val="001C0E33"/>
    <w:rsid w:val="001C121E"/>
    <w:rsid w:val="001C1519"/>
    <w:rsid w:val="001C171C"/>
    <w:rsid w:val="001C1B87"/>
    <w:rsid w:val="001C1D70"/>
    <w:rsid w:val="001C1DED"/>
    <w:rsid w:val="001C1E30"/>
    <w:rsid w:val="001C217C"/>
    <w:rsid w:val="001C2239"/>
    <w:rsid w:val="001C25DC"/>
    <w:rsid w:val="001C2637"/>
    <w:rsid w:val="001C2958"/>
    <w:rsid w:val="001C2959"/>
    <w:rsid w:val="001C2ABC"/>
    <w:rsid w:val="001C2CC7"/>
    <w:rsid w:val="001C2F3C"/>
    <w:rsid w:val="001C38C9"/>
    <w:rsid w:val="001C3AC1"/>
    <w:rsid w:val="001C4121"/>
    <w:rsid w:val="001C41AC"/>
    <w:rsid w:val="001C4640"/>
    <w:rsid w:val="001C4FC8"/>
    <w:rsid w:val="001C54F3"/>
    <w:rsid w:val="001C60B3"/>
    <w:rsid w:val="001C62F2"/>
    <w:rsid w:val="001C660D"/>
    <w:rsid w:val="001C698D"/>
    <w:rsid w:val="001C6B07"/>
    <w:rsid w:val="001C6CC9"/>
    <w:rsid w:val="001C6FB6"/>
    <w:rsid w:val="001C7801"/>
    <w:rsid w:val="001C7B58"/>
    <w:rsid w:val="001D005C"/>
    <w:rsid w:val="001D0212"/>
    <w:rsid w:val="001D041B"/>
    <w:rsid w:val="001D09C3"/>
    <w:rsid w:val="001D09DA"/>
    <w:rsid w:val="001D0AC5"/>
    <w:rsid w:val="001D1352"/>
    <w:rsid w:val="001D198B"/>
    <w:rsid w:val="001D1DB2"/>
    <w:rsid w:val="001D1F98"/>
    <w:rsid w:val="001D204F"/>
    <w:rsid w:val="001D2235"/>
    <w:rsid w:val="001D2745"/>
    <w:rsid w:val="001D2884"/>
    <w:rsid w:val="001D2B7E"/>
    <w:rsid w:val="001D2FAF"/>
    <w:rsid w:val="001D3483"/>
    <w:rsid w:val="001D34B2"/>
    <w:rsid w:val="001D37C6"/>
    <w:rsid w:val="001D3BF4"/>
    <w:rsid w:val="001D3D55"/>
    <w:rsid w:val="001D3FDE"/>
    <w:rsid w:val="001D416C"/>
    <w:rsid w:val="001D436A"/>
    <w:rsid w:val="001D44B0"/>
    <w:rsid w:val="001D4B2E"/>
    <w:rsid w:val="001D4C3D"/>
    <w:rsid w:val="001D4D4A"/>
    <w:rsid w:val="001D4E8B"/>
    <w:rsid w:val="001D5E92"/>
    <w:rsid w:val="001D6147"/>
    <w:rsid w:val="001D6208"/>
    <w:rsid w:val="001D6241"/>
    <w:rsid w:val="001D62EC"/>
    <w:rsid w:val="001D6323"/>
    <w:rsid w:val="001D6561"/>
    <w:rsid w:val="001D6570"/>
    <w:rsid w:val="001D65A3"/>
    <w:rsid w:val="001D67BC"/>
    <w:rsid w:val="001D69CB"/>
    <w:rsid w:val="001D6E0A"/>
    <w:rsid w:val="001D71AF"/>
    <w:rsid w:val="001D7708"/>
    <w:rsid w:val="001D7BB2"/>
    <w:rsid w:val="001D7FA5"/>
    <w:rsid w:val="001E016C"/>
    <w:rsid w:val="001E03F3"/>
    <w:rsid w:val="001E05B1"/>
    <w:rsid w:val="001E0E3F"/>
    <w:rsid w:val="001E0F58"/>
    <w:rsid w:val="001E1854"/>
    <w:rsid w:val="001E1BEC"/>
    <w:rsid w:val="001E1C65"/>
    <w:rsid w:val="001E1EBA"/>
    <w:rsid w:val="001E1ECC"/>
    <w:rsid w:val="001E2017"/>
    <w:rsid w:val="001E27C6"/>
    <w:rsid w:val="001E288A"/>
    <w:rsid w:val="001E2C6F"/>
    <w:rsid w:val="001E3077"/>
    <w:rsid w:val="001E375A"/>
    <w:rsid w:val="001E3ECB"/>
    <w:rsid w:val="001E3EE6"/>
    <w:rsid w:val="001E406A"/>
    <w:rsid w:val="001E45B7"/>
    <w:rsid w:val="001E46B1"/>
    <w:rsid w:val="001E4E35"/>
    <w:rsid w:val="001E5690"/>
    <w:rsid w:val="001E5804"/>
    <w:rsid w:val="001E5B02"/>
    <w:rsid w:val="001E5ED4"/>
    <w:rsid w:val="001E664C"/>
    <w:rsid w:val="001E672B"/>
    <w:rsid w:val="001E6821"/>
    <w:rsid w:val="001E72C5"/>
    <w:rsid w:val="001E731C"/>
    <w:rsid w:val="001E736C"/>
    <w:rsid w:val="001E78C3"/>
    <w:rsid w:val="001E7FA9"/>
    <w:rsid w:val="001F1832"/>
    <w:rsid w:val="001F19A6"/>
    <w:rsid w:val="001F1C35"/>
    <w:rsid w:val="001F1D92"/>
    <w:rsid w:val="001F23AF"/>
    <w:rsid w:val="001F2652"/>
    <w:rsid w:val="001F26E7"/>
    <w:rsid w:val="001F2AFE"/>
    <w:rsid w:val="001F2C10"/>
    <w:rsid w:val="001F2F89"/>
    <w:rsid w:val="001F3050"/>
    <w:rsid w:val="001F34BD"/>
    <w:rsid w:val="001F39FE"/>
    <w:rsid w:val="001F3F57"/>
    <w:rsid w:val="001F4252"/>
    <w:rsid w:val="001F4369"/>
    <w:rsid w:val="001F4568"/>
    <w:rsid w:val="001F4729"/>
    <w:rsid w:val="001F4B34"/>
    <w:rsid w:val="001F4C40"/>
    <w:rsid w:val="001F4C95"/>
    <w:rsid w:val="001F4EEB"/>
    <w:rsid w:val="001F5273"/>
    <w:rsid w:val="001F550F"/>
    <w:rsid w:val="001F5697"/>
    <w:rsid w:val="001F5CDD"/>
    <w:rsid w:val="001F5F74"/>
    <w:rsid w:val="001F5F7C"/>
    <w:rsid w:val="001F5F96"/>
    <w:rsid w:val="001F62B9"/>
    <w:rsid w:val="001F645D"/>
    <w:rsid w:val="001F6B2A"/>
    <w:rsid w:val="001F715A"/>
    <w:rsid w:val="001F779C"/>
    <w:rsid w:val="001F78CA"/>
    <w:rsid w:val="001F7949"/>
    <w:rsid w:val="001F7B3D"/>
    <w:rsid w:val="001F7D97"/>
    <w:rsid w:val="001F7E10"/>
    <w:rsid w:val="001F7E6A"/>
    <w:rsid w:val="002003CE"/>
    <w:rsid w:val="00200B76"/>
    <w:rsid w:val="00200C4C"/>
    <w:rsid w:val="00200D5B"/>
    <w:rsid w:val="00200D8F"/>
    <w:rsid w:val="00200DAD"/>
    <w:rsid w:val="00200E69"/>
    <w:rsid w:val="00201430"/>
    <w:rsid w:val="002017B4"/>
    <w:rsid w:val="00201E70"/>
    <w:rsid w:val="002022DD"/>
    <w:rsid w:val="002023BA"/>
    <w:rsid w:val="00202B0E"/>
    <w:rsid w:val="0020322F"/>
    <w:rsid w:val="002036C9"/>
    <w:rsid w:val="00203BC6"/>
    <w:rsid w:val="00203C77"/>
    <w:rsid w:val="00204050"/>
    <w:rsid w:val="002040EF"/>
    <w:rsid w:val="002040F0"/>
    <w:rsid w:val="002042C8"/>
    <w:rsid w:val="00204B89"/>
    <w:rsid w:val="0020556E"/>
    <w:rsid w:val="002056AE"/>
    <w:rsid w:val="00205749"/>
    <w:rsid w:val="00205F0D"/>
    <w:rsid w:val="00206204"/>
    <w:rsid w:val="002062A2"/>
    <w:rsid w:val="002064CE"/>
    <w:rsid w:val="00206BC7"/>
    <w:rsid w:val="00207370"/>
    <w:rsid w:val="002073BB"/>
    <w:rsid w:val="00210429"/>
    <w:rsid w:val="00210763"/>
    <w:rsid w:val="00210DBE"/>
    <w:rsid w:val="002110F7"/>
    <w:rsid w:val="002114EC"/>
    <w:rsid w:val="002119D0"/>
    <w:rsid w:val="00211F9C"/>
    <w:rsid w:val="002121CD"/>
    <w:rsid w:val="002126CB"/>
    <w:rsid w:val="00212DC9"/>
    <w:rsid w:val="002131BC"/>
    <w:rsid w:val="0021369F"/>
    <w:rsid w:val="00213B81"/>
    <w:rsid w:val="00213CE5"/>
    <w:rsid w:val="00213E31"/>
    <w:rsid w:val="00213F1A"/>
    <w:rsid w:val="002142A4"/>
    <w:rsid w:val="0021478F"/>
    <w:rsid w:val="002148F8"/>
    <w:rsid w:val="00214A7B"/>
    <w:rsid w:val="0021510B"/>
    <w:rsid w:val="0021582B"/>
    <w:rsid w:val="00215998"/>
    <w:rsid w:val="00215C30"/>
    <w:rsid w:val="00215F0C"/>
    <w:rsid w:val="0021637F"/>
    <w:rsid w:val="00216768"/>
    <w:rsid w:val="002169D3"/>
    <w:rsid w:val="00216A60"/>
    <w:rsid w:val="00216A8E"/>
    <w:rsid w:val="00216E25"/>
    <w:rsid w:val="0021775A"/>
    <w:rsid w:val="00217911"/>
    <w:rsid w:val="00217B3F"/>
    <w:rsid w:val="00217F3B"/>
    <w:rsid w:val="002204FE"/>
    <w:rsid w:val="00220522"/>
    <w:rsid w:val="0022056A"/>
    <w:rsid w:val="002208D3"/>
    <w:rsid w:val="00220913"/>
    <w:rsid w:val="00220FAD"/>
    <w:rsid w:val="002210CE"/>
    <w:rsid w:val="002213A1"/>
    <w:rsid w:val="00221F40"/>
    <w:rsid w:val="00221F63"/>
    <w:rsid w:val="00222047"/>
    <w:rsid w:val="00222140"/>
    <w:rsid w:val="00222720"/>
    <w:rsid w:val="00222837"/>
    <w:rsid w:val="00222ADE"/>
    <w:rsid w:val="00222CDB"/>
    <w:rsid w:val="00222EF6"/>
    <w:rsid w:val="002231B2"/>
    <w:rsid w:val="002231DA"/>
    <w:rsid w:val="00223958"/>
    <w:rsid w:val="002240EE"/>
    <w:rsid w:val="00224A3F"/>
    <w:rsid w:val="00224F3E"/>
    <w:rsid w:val="00225913"/>
    <w:rsid w:val="00226322"/>
    <w:rsid w:val="00226681"/>
    <w:rsid w:val="00226D3D"/>
    <w:rsid w:val="0022791C"/>
    <w:rsid w:val="00227B5F"/>
    <w:rsid w:val="00227FD1"/>
    <w:rsid w:val="00230268"/>
    <w:rsid w:val="002303ED"/>
    <w:rsid w:val="00230E3F"/>
    <w:rsid w:val="00230F8B"/>
    <w:rsid w:val="00231329"/>
    <w:rsid w:val="002314F0"/>
    <w:rsid w:val="0023166B"/>
    <w:rsid w:val="00231794"/>
    <w:rsid w:val="002318FD"/>
    <w:rsid w:val="00231979"/>
    <w:rsid w:val="00231DA1"/>
    <w:rsid w:val="00232309"/>
    <w:rsid w:val="0023244D"/>
    <w:rsid w:val="002329B4"/>
    <w:rsid w:val="00232D20"/>
    <w:rsid w:val="00232D7B"/>
    <w:rsid w:val="00232EC8"/>
    <w:rsid w:val="00232EDA"/>
    <w:rsid w:val="00232F95"/>
    <w:rsid w:val="00232FE7"/>
    <w:rsid w:val="002331E4"/>
    <w:rsid w:val="0023479B"/>
    <w:rsid w:val="002348A6"/>
    <w:rsid w:val="002348F9"/>
    <w:rsid w:val="00234C47"/>
    <w:rsid w:val="00234DC7"/>
    <w:rsid w:val="002352A4"/>
    <w:rsid w:val="002355F7"/>
    <w:rsid w:val="002357E7"/>
    <w:rsid w:val="00235A65"/>
    <w:rsid w:val="00235BC2"/>
    <w:rsid w:val="002363C3"/>
    <w:rsid w:val="002365EA"/>
    <w:rsid w:val="00236895"/>
    <w:rsid w:val="00236A03"/>
    <w:rsid w:val="00236C63"/>
    <w:rsid w:val="00236EC0"/>
    <w:rsid w:val="00237090"/>
    <w:rsid w:val="002374DF"/>
    <w:rsid w:val="00237983"/>
    <w:rsid w:val="00237A19"/>
    <w:rsid w:val="00237C22"/>
    <w:rsid w:val="00237E84"/>
    <w:rsid w:val="00240265"/>
    <w:rsid w:val="00240313"/>
    <w:rsid w:val="00240421"/>
    <w:rsid w:val="00240803"/>
    <w:rsid w:val="00240899"/>
    <w:rsid w:val="00240CEA"/>
    <w:rsid w:val="002410E9"/>
    <w:rsid w:val="00241310"/>
    <w:rsid w:val="002421B0"/>
    <w:rsid w:val="002424CF"/>
    <w:rsid w:val="00242B5D"/>
    <w:rsid w:val="00242BD3"/>
    <w:rsid w:val="00243143"/>
    <w:rsid w:val="00243699"/>
    <w:rsid w:val="0024469B"/>
    <w:rsid w:val="002447C8"/>
    <w:rsid w:val="00244AA1"/>
    <w:rsid w:val="00244E56"/>
    <w:rsid w:val="0024500F"/>
    <w:rsid w:val="002450BE"/>
    <w:rsid w:val="002451C4"/>
    <w:rsid w:val="002454E4"/>
    <w:rsid w:val="002455AB"/>
    <w:rsid w:val="00245D46"/>
    <w:rsid w:val="0024660E"/>
    <w:rsid w:val="0024679B"/>
    <w:rsid w:val="002468AE"/>
    <w:rsid w:val="0024697A"/>
    <w:rsid w:val="00246BFE"/>
    <w:rsid w:val="00246FEB"/>
    <w:rsid w:val="00247512"/>
    <w:rsid w:val="00247889"/>
    <w:rsid w:val="00247BB6"/>
    <w:rsid w:val="00247F90"/>
    <w:rsid w:val="0025089C"/>
    <w:rsid w:val="00250BF2"/>
    <w:rsid w:val="002510CA"/>
    <w:rsid w:val="002515CD"/>
    <w:rsid w:val="0025167C"/>
    <w:rsid w:val="00251691"/>
    <w:rsid w:val="00251C85"/>
    <w:rsid w:val="002520E1"/>
    <w:rsid w:val="00252213"/>
    <w:rsid w:val="00252695"/>
    <w:rsid w:val="002530F6"/>
    <w:rsid w:val="00253278"/>
    <w:rsid w:val="0025328A"/>
    <w:rsid w:val="002538BF"/>
    <w:rsid w:val="00253907"/>
    <w:rsid w:val="00253FC1"/>
    <w:rsid w:val="0025403D"/>
    <w:rsid w:val="002541CE"/>
    <w:rsid w:val="00254DEC"/>
    <w:rsid w:val="00255394"/>
    <w:rsid w:val="00255407"/>
    <w:rsid w:val="0025548E"/>
    <w:rsid w:val="0025562F"/>
    <w:rsid w:val="0025587E"/>
    <w:rsid w:val="00255A3F"/>
    <w:rsid w:val="00255B73"/>
    <w:rsid w:val="00255D6E"/>
    <w:rsid w:val="00256250"/>
    <w:rsid w:val="0025636D"/>
    <w:rsid w:val="00256379"/>
    <w:rsid w:val="00256608"/>
    <w:rsid w:val="00256BDE"/>
    <w:rsid w:val="00256F3F"/>
    <w:rsid w:val="00257109"/>
    <w:rsid w:val="0025784F"/>
    <w:rsid w:val="002578C2"/>
    <w:rsid w:val="00257D30"/>
    <w:rsid w:val="00260004"/>
    <w:rsid w:val="002601A5"/>
    <w:rsid w:val="002603C1"/>
    <w:rsid w:val="00260950"/>
    <w:rsid w:val="0026099E"/>
    <w:rsid w:val="00260E2E"/>
    <w:rsid w:val="0026107E"/>
    <w:rsid w:val="00261472"/>
    <w:rsid w:val="002614E6"/>
    <w:rsid w:val="002616CE"/>
    <w:rsid w:val="002616E4"/>
    <w:rsid w:val="0026216B"/>
    <w:rsid w:val="002622A4"/>
    <w:rsid w:val="0026254F"/>
    <w:rsid w:val="002626E0"/>
    <w:rsid w:val="00262800"/>
    <w:rsid w:val="00262C28"/>
    <w:rsid w:val="0026331A"/>
    <w:rsid w:val="002633A0"/>
    <w:rsid w:val="00263685"/>
    <w:rsid w:val="00263AEC"/>
    <w:rsid w:val="002642CE"/>
    <w:rsid w:val="00264388"/>
    <w:rsid w:val="0026465D"/>
    <w:rsid w:val="00265759"/>
    <w:rsid w:val="0026575B"/>
    <w:rsid w:val="00265848"/>
    <w:rsid w:val="00265DBB"/>
    <w:rsid w:val="00265F0D"/>
    <w:rsid w:val="00265FD8"/>
    <w:rsid w:val="002660A6"/>
    <w:rsid w:val="00266821"/>
    <w:rsid w:val="002668D4"/>
    <w:rsid w:val="00266DCE"/>
    <w:rsid w:val="002674DD"/>
    <w:rsid w:val="00267536"/>
    <w:rsid w:val="0026772A"/>
    <w:rsid w:val="002677A6"/>
    <w:rsid w:val="002677A7"/>
    <w:rsid w:val="00267A60"/>
    <w:rsid w:val="00267AC7"/>
    <w:rsid w:val="002703B4"/>
    <w:rsid w:val="002703B7"/>
    <w:rsid w:val="002710C0"/>
    <w:rsid w:val="002715C3"/>
    <w:rsid w:val="00271684"/>
    <w:rsid w:val="00271D01"/>
    <w:rsid w:val="00272167"/>
    <w:rsid w:val="002722E8"/>
    <w:rsid w:val="00272B7B"/>
    <w:rsid w:val="00272F2E"/>
    <w:rsid w:val="002730F0"/>
    <w:rsid w:val="002731AF"/>
    <w:rsid w:val="00273642"/>
    <w:rsid w:val="002737B2"/>
    <w:rsid w:val="002737DA"/>
    <w:rsid w:val="002739F0"/>
    <w:rsid w:val="00273D19"/>
    <w:rsid w:val="00273ED3"/>
    <w:rsid w:val="002742DF"/>
    <w:rsid w:val="00274556"/>
    <w:rsid w:val="00274892"/>
    <w:rsid w:val="002748E6"/>
    <w:rsid w:val="00274948"/>
    <w:rsid w:val="00274ADD"/>
    <w:rsid w:val="002751CE"/>
    <w:rsid w:val="002759DE"/>
    <w:rsid w:val="00275F0C"/>
    <w:rsid w:val="00276120"/>
    <w:rsid w:val="00276273"/>
    <w:rsid w:val="002766EB"/>
    <w:rsid w:val="00276ABE"/>
    <w:rsid w:val="00276C2C"/>
    <w:rsid w:val="00277051"/>
    <w:rsid w:val="00277291"/>
    <w:rsid w:val="00277A16"/>
    <w:rsid w:val="00277BF8"/>
    <w:rsid w:val="00277E8E"/>
    <w:rsid w:val="00277E96"/>
    <w:rsid w:val="00277FE1"/>
    <w:rsid w:val="00280642"/>
    <w:rsid w:val="00280D60"/>
    <w:rsid w:val="00280FE1"/>
    <w:rsid w:val="00281077"/>
    <w:rsid w:val="00281190"/>
    <w:rsid w:val="00281357"/>
    <w:rsid w:val="00281459"/>
    <w:rsid w:val="0028147F"/>
    <w:rsid w:val="002817CA"/>
    <w:rsid w:val="00282032"/>
    <w:rsid w:val="0028244F"/>
    <w:rsid w:val="002826F6"/>
    <w:rsid w:val="00282ADD"/>
    <w:rsid w:val="00282C08"/>
    <w:rsid w:val="00282D58"/>
    <w:rsid w:val="002830F9"/>
    <w:rsid w:val="002831CD"/>
    <w:rsid w:val="0028383C"/>
    <w:rsid w:val="00283B72"/>
    <w:rsid w:val="00283D15"/>
    <w:rsid w:val="00283D57"/>
    <w:rsid w:val="00283E62"/>
    <w:rsid w:val="00283F54"/>
    <w:rsid w:val="0028435C"/>
    <w:rsid w:val="002849D7"/>
    <w:rsid w:val="00284ADA"/>
    <w:rsid w:val="00284B08"/>
    <w:rsid w:val="00284BC3"/>
    <w:rsid w:val="00284FAA"/>
    <w:rsid w:val="00284FCB"/>
    <w:rsid w:val="00285392"/>
    <w:rsid w:val="0028540E"/>
    <w:rsid w:val="002859B9"/>
    <w:rsid w:val="00286D8A"/>
    <w:rsid w:val="0028707F"/>
    <w:rsid w:val="00287514"/>
    <w:rsid w:val="00287700"/>
    <w:rsid w:val="00287704"/>
    <w:rsid w:val="00287B27"/>
    <w:rsid w:val="00290070"/>
    <w:rsid w:val="0029058A"/>
    <w:rsid w:val="00290A5E"/>
    <w:rsid w:val="00290AE1"/>
    <w:rsid w:val="00290B00"/>
    <w:rsid w:val="00290B95"/>
    <w:rsid w:val="0029117B"/>
    <w:rsid w:val="00291260"/>
    <w:rsid w:val="00291641"/>
    <w:rsid w:val="00291C74"/>
    <w:rsid w:val="00292107"/>
    <w:rsid w:val="00292A77"/>
    <w:rsid w:val="0029304D"/>
    <w:rsid w:val="002931B0"/>
    <w:rsid w:val="00293247"/>
    <w:rsid w:val="00293DAC"/>
    <w:rsid w:val="002948F0"/>
    <w:rsid w:val="00294920"/>
    <w:rsid w:val="00294936"/>
    <w:rsid w:val="0029495C"/>
    <w:rsid w:val="00294A2C"/>
    <w:rsid w:val="00294A4C"/>
    <w:rsid w:val="00294BC9"/>
    <w:rsid w:val="00294D65"/>
    <w:rsid w:val="002958FD"/>
    <w:rsid w:val="00295A53"/>
    <w:rsid w:val="002965BA"/>
    <w:rsid w:val="002965BB"/>
    <w:rsid w:val="00296AB2"/>
    <w:rsid w:val="00296E8F"/>
    <w:rsid w:val="00297075"/>
    <w:rsid w:val="0029741C"/>
    <w:rsid w:val="0029762A"/>
    <w:rsid w:val="002977BB"/>
    <w:rsid w:val="00297962"/>
    <w:rsid w:val="00297AE4"/>
    <w:rsid w:val="002A0019"/>
    <w:rsid w:val="002A00C9"/>
    <w:rsid w:val="002A0390"/>
    <w:rsid w:val="002A08F7"/>
    <w:rsid w:val="002A08FA"/>
    <w:rsid w:val="002A1F0E"/>
    <w:rsid w:val="002A209A"/>
    <w:rsid w:val="002A2D4E"/>
    <w:rsid w:val="002A2F47"/>
    <w:rsid w:val="002A3107"/>
    <w:rsid w:val="002A35FA"/>
    <w:rsid w:val="002A3E6B"/>
    <w:rsid w:val="002A4142"/>
    <w:rsid w:val="002A4420"/>
    <w:rsid w:val="002A4F89"/>
    <w:rsid w:val="002A5060"/>
    <w:rsid w:val="002A5378"/>
    <w:rsid w:val="002A5915"/>
    <w:rsid w:val="002A5C78"/>
    <w:rsid w:val="002A5CDD"/>
    <w:rsid w:val="002A5FF1"/>
    <w:rsid w:val="002A68A6"/>
    <w:rsid w:val="002A68A7"/>
    <w:rsid w:val="002A7000"/>
    <w:rsid w:val="002A7060"/>
    <w:rsid w:val="002A7275"/>
    <w:rsid w:val="002A74A3"/>
    <w:rsid w:val="002A7737"/>
    <w:rsid w:val="002A79C0"/>
    <w:rsid w:val="002A7CAD"/>
    <w:rsid w:val="002B0551"/>
    <w:rsid w:val="002B063C"/>
    <w:rsid w:val="002B0922"/>
    <w:rsid w:val="002B095C"/>
    <w:rsid w:val="002B0CC7"/>
    <w:rsid w:val="002B13E6"/>
    <w:rsid w:val="002B1B9E"/>
    <w:rsid w:val="002B265E"/>
    <w:rsid w:val="002B2750"/>
    <w:rsid w:val="002B29C3"/>
    <w:rsid w:val="002B29FB"/>
    <w:rsid w:val="002B2F6F"/>
    <w:rsid w:val="002B3330"/>
    <w:rsid w:val="002B3350"/>
    <w:rsid w:val="002B3DD4"/>
    <w:rsid w:val="002B3F55"/>
    <w:rsid w:val="002B4380"/>
    <w:rsid w:val="002B4495"/>
    <w:rsid w:val="002B478B"/>
    <w:rsid w:val="002B4855"/>
    <w:rsid w:val="002B48A5"/>
    <w:rsid w:val="002B48AD"/>
    <w:rsid w:val="002B49B1"/>
    <w:rsid w:val="002B4A75"/>
    <w:rsid w:val="002B4AE3"/>
    <w:rsid w:val="002B4B77"/>
    <w:rsid w:val="002B4CDA"/>
    <w:rsid w:val="002B4DA2"/>
    <w:rsid w:val="002B4EDA"/>
    <w:rsid w:val="002B4EE8"/>
    <w:rsid w:val="002B52A6"/>
    <w:rsid w:val="002B56C3"/>
    <w:rsid w:val="002B56DB"/>
    <w:rsid w:val="002B59F5"/>
    <w:rsid w:val="002B60F9"/>
    <w:rsid w:val="002B6327"/>
    <w:rsid w:val="002B64C0"/>
    <w:rsid w:val="002B6969"/>
    <w:rsid w:val="002B6A80"/>
    <w:rsid w:val="002B6BE9"/>
    <w:rsid w:val="002B6CE3"/>
    <w:rsid w:val="002B7376"/>
    <w:rsid w:val="002B799F"/>
    <w:rsid w:val="002B7BE0"/>
    <w:rsid w:val="002B7F04"/>
    <w:rsid w:val="002C08F6"/>
    <w:rsid w:val="002C1292"/>
    <w:rsid w:val="002C1862"/>
    <w:rsid w:val="002C1C77"/>
    <w:rsid w:val="002C2169"/>
    <w:rsid w:val="002C22F7"/>
    <w:rsid w:val="002C26A5"/>
    <w:rsid w:val="002C351D"/>
    <w:rsid w:val="002C3B56"/>
    <w:rsid w:val="002C3C02"/>
    <w:rsid w:val="002C4095"/>
    <w:rsid w:val="002C4585"/>
    <w:rsid w:val="002C45C0"/>
    <w:rsid w:val="002C472A"/>
    <w:rsid w:val="002C486D"/>
    <w:rsid w:val="002C4BDD"/>
    <w:rsid w:val="002C4C72"/>
    <w:rsid w:val="002C4CBF"/>
    <w:rsid w:val="002C4D1B"/>
    <w:rsid w:val="002C4F3B"/>
    <w:rsid w:val="002C5799"/>
    <w:rsid w:val="002C5DB0"/>
    <w:rsid w:val="002C606C"/>
    <w:rsid w:val="002C6229"/>
    <w:rsid w:val="002C6324"/>
    <w:rsid w:val="002C6360"/>
    <w:rsid w:val="002C6E41"/>
    <w:rsid w:val="002C6FE2"/>
    <w:rsid w:val="002C723E"/>
    <w:rsid w:val="002C73DC"/>
    <w:rsid w:val="002C77CC"/>
    <w:rsid w:val="002D0097"/>
    <w:rsid w:val="002D02B2"/>
    <w:rsid w:val="002D0A46"/>
    <w:rsid w:val="002D0CED"/>
    <w:rsid w:val="002D179A"/>
    <w:rsid w:val="002D18E9"/>
    <w:rsid w:val="002D1930"/>
    <w:rsid w:val="002D1CCC"/>
    <w:rsid w:val="002D20CA"/>
    <w:rsid w:val="002D2222"/>
    <w:rsid w:val="002D267F"/>
    <w:rsid w:val="002D2B28"/>
    <w:rsid w:val="002D3342"/>
    <w:rsid w:val="002D3667"/>
    <w:rsid w:val="002D36C3"/>
    <w:rsid w:val="002D4120"/>
    <w:rsid w:val="002D414A"/>
    <w:rsid w:val="002D46A9"/>
    <w:rsid w:val="002D518C"/>
    <w:rsid w:val="002D52E1"/>
    <w:rsid w:val="002D5560"/>
    <w:rsid w:val="002D56C5"/>
    <w:rsid w:val="002D5700"/>
    <w:rsid w:val="002D57BD"/>
    <w:rsid w:val="002D5A7C"/>
    <w:rsid w:val="002D5E01"/>
    <w:rsid w:val="002D6B4C"/>
    <w:rsid w:val="002D6E6D"/>
    <w:rsid w:val="002D6E91"/>
    <w:rsid w:val="002D6F5F"/>
    <w:rsid w:val="002D727E"/>
    <w:rsid w:val="002D7547"/>
    <w:rsid w:val="002D7A9D"/>
    <w:rsid w:val="002D7EFC"/>
    <w:rsid w:val="002D7FA0"/>
    <w:rsid w:val="002E0510"/>
    <w:rsid w:val="002E0A3D"/>
    <w:rsid w:val="002E1848"/>
    <w:rsid w:val="002E1D9A"/>
    <w:rsid w:val="002E2116"/>
    <w:rsid w:val="002E26D2"/>
    <w:rsid w:val="002E2871"/>
    <w:rsid w:val="002E29D3"/>
    <w:rsid w:val="002E2A29"/>
    <w:rsid w:val="002E2B91"/>
    <w:rsid w:val="002E2CEB"/>
    <w:rsid w:val="002E2D8B"/>
    <w:rsid w:val="002E3026"/>
    <w:rsid w:val="002E3865"/>
    <w:rsid w:val="002E391E"/>
    <w:rsid w:val="002E39C2"/>
    <w:rsid w:val="002E3DCE"/>
    <w:rsid w:val="002E40E7"/>
    <w:rsid w:val="002E4556"/>
    <w:rsid w:val="002E49D0"/>
    <w:rsid w:val="002E4EC6"/>
    <w:rsid w:val="002E4FC2"/>
    <w:rsid w:val="002E5A7A"/>
    <w:rsid w:val="002E67A6"/>
    <w:rsid w:val="002E6A63"/>
    <w:rsid w:val="002E6E4C"/>
    <w:rsid w:val="002E6EF6"/>
    <w:rsid w:val="002E71EF"/>
    <w:rsid w:val="002E730C"/>
    <w:rsid w:val="002E7C27"/>
    <w:rsid w:val="002E7D48"/>
    <w:rsid w:val="002E7F19"/>
    <w:rsid w:val="002E7FD6"/>
    <w:rsid w:val="002F00CE"/>
    <w:rsid w:val="002F0642"/>
    <w:rsid w:val="002F18D2"/>
    <w:rsid w:val="002F21F1"/>
    <w:rsid w:val="002F2D37"/>
    <w:rsid w:val="002F2E76"/>
    <w:rsid w:val="002F2F13"/>
    <w:rsid w:val="002F2F76"/>
    <w:rsid w:val="002F3074"/>
    <w:rsid w:val="002F30EB"/>
    <w:rsid w:val="002F337D"/>
    <w:rsid w:val="002F3D25"/>
    <w:rsid w:val="002F3E41"/>
    <w:rsid w:val="002F4886"/>
    <w:rsid w:val="002F4997"/>
    <w:rsid w:val="002F52B7"/>
    <w:rsid w:val="002F54C3"/>
    <w:rsid w:val="002F56A5"/>
    <w:rsid w:val="002F5AA3"/>
    <w:rsid w:val="002F601A"/>
    <w:rsid w:val="002F639E"/>
    <w:rsid w:val="002F6EB5"/>
    <w:rsid w:val="002F6F48"/>
    <w:rsid w:val="002F6F52"/>
    <w:rsid w:val="002F706C"/>
    <w:rsid w:val="002F7353"/>
    <w:rsid w:val="002F797B"/>
    <w:rsid w:val="002F7ABA"/>
    <w:rsid w:val="002F7B04"/>
    <w:rsid w:val="00300467"/>
    <w:rsid w:val="003007E6"/>
    <w:rsid w:val="00300C42"/>
    <w:rsid w:val="00300C8B"/>
    <w:rsid w:val="00300E61"/>
    <w:rsid w:val="00300F0A"/>
    <w:rsid w:val="00301BCB"/>
    <w:rsid w:val="00301F47"/>
    <w:rsid w:val="00302123"/>
    <w:rsid w:val="00302264"/>
    <w:rsid w:val="00302415"/>
    <w:rsid w:val="00302AA8"/>
    <w:rsid w:val="00302BF2"/>
    <w:rsid w:val="00302C53"/>
    <w:rsid w:val="00303575"/>
    <w:rsid w:val="00303968"/>
    <w:rsid w:val="00303CA3"/>
    <w:rsid w:val="00303D2D"/>
    <w:rsid w:val="00303DAA"/>
    <w:rsid w:val="00303F2F"/>
    <w:rsid w:val="00303F9F"/>
    <w:rsid w:val="00304034"/>
    <w:rsid w:val="00304206"/>
    <w:rsid w:val="00304791"/>
    <w:rsid w:val="003047E5"/>
    <w:rsid w:val="003050CB"/>
    <w:rsid w:val="0030565B"/>
    <w:rsid w:val="003057FB"/>
    <w:rsid w:val="003059E5"/>
    <w:rsid w:val="00305C08"/>
    <w:rsid w:val="00305FB9"/>
    <w:rsid w:val="003061A0"/>
    <w:rsid w:val="00306258"/>
    <w:rsid w:val="0030631B"/>
    <w:rsid w:val="0030632A"/>
    <w:rsid w:val="003063D4"/>
    <w:rsid w:val="003066BE"/>
    <w:rsid w:val="003069A5"/>
    <w:rsid w:val="00306F95"/>
    <w:rsid w:val="00307008"/>
    <w:rsid w:val="0030737F"/>
    <w:rsid w:val="00307AA3"/>
    <w:rsid w:val="00307DC7"/>
    <w:rsid w:val="00307ECD"/>
    <w:rsid w:val="00307FDE"/>
    <w:rsid w:val="0031034C"/>
    <w:rsid w:val="003103D3"/>
    <w:rsid w:val="003105DB"/>
    <w:rsid w:val="003106D1"/>
    <w:rsid w:val="00310797"/>
    <w:rsid w:val="003109F5"/>
    <w:rsid w:val="00310BD2"/>
    <w:rsid w:val="00310C00"/>
    <w:rsid w:val="00310C69"/>
    <w:rsid w:val="003110C6"/>
    <w:rsid w:val="00311193"/>
    <w:rsid w:val="0031140A"/>
    <w:rsid w:val="003118A5"/>
    <w:rsid w:val="003118FD"/>
    <w:rsid w:val="00311FFB"/>
    <w:rsid w:val="00312048"/>
    <w:rsid w:val="003127B2"/>
    <w:rsid w:val="0031289C"/>
    <w:rsid w:val="00312AD2"/>
    <w:rsid w:val="00312DC1"/>
    <w:rsid w:val="00312E25"/>
    <w:rsid w:val="00312ED0"/>
    <w:rsid w:val="00313446"/>
    <w:rsid w:val="0031404C"/>
    <w:rsid w:val="0031418F"/>
    <w:rsid w:val="00314401"/>
    <w:rsid w:val="003144AF"/>
    <w:rsid w:val="0031450F"/>
    <w:rsid w:val="00314734"/>
    <w:rsid w:val="0031496B"/>
    <w:rsid w:val="00314A6D"/>
    <w:rsid w:val="00314C54"/>
    <w:rsid w:val="00315359"/>
    <w:rsid w:val="003157D4"/>
    <w:rsid w:val="0031582F"/>
    <w:rsid w:val="00315AF7"/>
    <w:rsid w:val="0031605D"/>
    <w:rsid w:val="003161DB"/>
    <w:rsid w:val="0031649E"/>
    <w:rsid w:val="003168C6"/>
    <w:rsid w:val="00316C83"/>
    <w:rsid w:val="00316DF6"/>
    <w:rsid w:val="00317474"/>
    <w:rsid w:val="003179A9"/>
    <w:rsid w:val="00317A7B"/>
    <w:rsid w:val="00317EF1"/>
    <w:rsid w:val="00320F86"/>
    <w:rsid w:val="00321286"/>
    <w:rsid w:val="003212DA"/>
    <w:rsid w:val="00321483"/>
    <w:rsid w:val="003215FB"/>
    <w:rsid w:val="00321BAE"/>
    <w:rsid w:val="00321EB2"/>
    <w:rsid w:val="00321F69"/>
    <w:rsid w:val="003223DA"/>
    <w:rsid w:val="003228B8"/>
    <w:rsid w:val="00322ACE"/>
    <w:rsid w:val="00322CA1"/>
    <w:rsid w:val="00323615"/>
    <w:rsid w:val="003237A0"/>
    <w:rsid w:val="00323968"/>
    <w:rsid w:val="0032397A"/>
    <w:rsid w:val="0032423B"/>
    <w:rsid w:val="00324617"/>
    <w:rsid w:val="003246F7"/>
    <w:rsid w:val="003249AA"/>
    <w:rsid w:val="00324DF0"/>
    <w:rsid w:val="003250E5"/>
    <w:rsid w:val="00325354"/>
    <w:rsid w:val="00325686"/>
    <w:rsid w:val="00325811"/>
    <w:rsid w:val="00325F12"/>
    <w:rsid w:val="00326059"/>
    <w:rsid w:val="003260C6"/>
    <w:rsid w:val="003265AB"/>
    <w:rsid w:val="00326827"/>
    <w:rsid w:val="00326A66"/>
    <w:rsid w:val="00326BDA"/>
    <w:rsid w:val="00327321"/>
    <w:rsid w:val="00327A71"/>
    <w:rsid w:val="00327B80"/>
    <w:rsid w:val="00327F4E"/>
    <w:rsid w:val="003300D3"/>
    <w:rsid w:val="00331069"/>
    <w:rsid w:val="00331788"/>
    <w:rsid w:val="0033197E"/>
    <w:rsid w:val="003323C8"/>
    <w:rsid w:val="00332BAD"/>
    <w:rsid w:val="00332C15"/>
    <w:rsid w:val="003330C1"/>
    <w:rsid w:val="003333F2"/>
    <w:rsid w:val="00333AC2"/>
    <w:rsid w:val="00333BEF"/>
    <w:rsid w:val="00334567"/>
    <w:rsid w:val="003346B2"/>
    <w:rsid w:val="00334925"/>
    <w:rsid w:val="00334D93"/>
    <w:rsid w:val="00335CA1"/>
    <w:rsid w:val="003371B0"/>
    <w:rsid w:val="0033725C"/>
    <w:rsid w:val="00337362"/>
    <w:rsid w:val="003373EE"/>
    <w:rsid w:val="00337568"/>
    <w:rsid w:val="003376FC"/>
    <w:rsid w:val="0033789B"/>
    <w:rsid w:val="00337B92"/>
    <w:rsid w:val="00337EE8"/>
    <w:rsid w:val="00337F84"/>
    <w:rsid w:val="00337FC0"/>
    <w:rsid w:val="0034002D"/>
    <w:rsid w:val="00340153"/>
    <w:rsid w:val="00340484"/>
    <w:rsid w:val="00340A3B"/>
    <w:rsid w:val="00340D69"/>
    <w:rsid w:val="00340DD6"/>
    <w:rsid w:val="00340F47"/>
    <w:rsid w:val="003417B4"/>
    <w:rsid w:val="00341896"/>
    <w:rsid w:val="0034230A"/>
    <w:rsid w:val="003426AA"/>
    <w:rsid w:val="00342A88"/>
    <w:rsid w:val="00342F6E"/>
    <w:rsid w:val="003433E4"/>
    <w:rsid w:val="003437A7"/>
    <w:rsid w:val="003438FD"/>
    <w:rsid w:val="003439CD"/>
    <w:rsid w:val="00343B82"/>
    <w:rsid w:val="00343C89"/>
    <w:rsid w:val="00343D93"/>
    <w:rsid w:val="00344198"/>
    <w:rsid w:val="00344588"/>
    <w:rsid w:val="003446FB"/>
    <w:rsid w:val="0034483F"/>
    <w:rsid w:val="00344CD8"/>
    <w:rsid w:val="003450BE"/>
    <w:rsid w:val="003451A9"/>
    <w:rsid w:val="003451E5"/>
    <w:rsid w:val="003451EF"/>
    <w:rsid w:val="00345381"/>
    <w:rsid w:val="003455BA"/>
    <w:rsid w:val="00345DBE"/>
    <w:rsid w:val="00345FFB"/>
    <w:rsid w:val="00346429"/>
    <w:rsid w:val="00346722"/>
    <w:rsid w:val="00346C66"/>
    <w:rsid w:val="00346C80"/>
    <w:rsid w:val="00346CAB"/>
    <w:rsid w:val="003470BD"/>
    <w:rsid w:val="00347171"/>
    <w:rsid w:val="0034729D"/>
    <w:rsid w:val="003478E2"/>
    <w:rsid w:val="00347D5C"/>
    <w:rsid w:val="00347E48"/>
    <w:rsid w:val="003500A4"/>
    <w:rsid w:val="00350171"/>
    <w:rsid w:val="0035044F"/>
    <w:rsid w:val="00350665"/>
    <w:rsid w:val="00351147"/>
    <w:rsid w:val="00351775"/>
    <w:rsid w:val="003518C1"/>
    <w:rsid w:val="00351B28"/>
    <w:rsid w:val="003520D0"/>
    <w:rsid w:val="00352C98"/>
    <w:rsid w:val="00352FAF"/>
    <w:rsid w:val="003531E2"/>
    <w:rsid w:val="003531FB"/>
    <w:rsid w:val="00353457"/>
    <w:rsid w:val="00353477"/>
    <w:rsid w:val="00353918"/>
    <w:rsid w:val="00353F52"/>
    <w:rsid w:val="003543DF"/>
    <w:rsid w:val="0035465A"/>
    <w:rsid w:val="00354829"/>
    <w:rsid w:val="00354903"/>
    <w:rsid w:val="00354C1C"/>
    <w:rsid w:val="00354DC2"/>
    <w:rsid w:val="00354F78"/>
    <w:rsid w:val="0035509D"/>
    <w:rsid w:val="0035519B"/>
    <w:rsid w:val="00355236"/>
    <w:rsid w:val="0035526C"/>
    <w:rsid w:val="003555D9"/>
    <w:rsid w:val="003558E7"/>
    <w:rsid w:val="00355AC9"/>
    <w:rsid w:val="00356777"/>
    <w:rsid w:val="00356781"/>
    <w:rsid w:val="0035699B"/>
    <w:rsid w:val="00356E29"/>
    <w:rsid w:val="00357B6B"/>
    <w:rsid w:val="00357C27"/>
    <w:rsid w:val="0036006C"/>
    <w:rsid w:val="0036015A"/>
    <w:rsid w:val="00360550"/>
    <w:rsid w:val="00360798"/>
    <w:rsid w:val="003607D1"/>
    <w:rsid w:val="0036090F"/>
    <w:rsid w:val="00360DFC"/>
    <w:rsid w:val="0036123F"/>
    <w:rsid w:val="003617FF"/>
    <w:rsid w:val="00361F13"/>
    <w:rsid w:val="0036252B"/>
    <w:rsid w:val="003626E2"/>
    <w:rsid w:val="00362A18"/>
    <w:rsid w:val="00362D59"/>
    <w:rsid w:val="0036320B"/>
    <w:rsid w:val="00363538"/>
    <w:rsid w:val="0036358B"/>
    <w:rsid w:val="003643FE"/>
    <w:rsid w:val="00364525"/>
    <w:rsid w:val="003646F1"/>
    <w:rsid w:val="0036479E"/>
    <w:rsid w:val="00364804"/>
    <w:rsid w:val="0036485B"/>
    <w:rsid w:val="00364866"/>
    <w:rsid w:val="003648BD"/>
    <w:rsid w:val="00364A7B"/>
    <w:rsid w:val="00364ADF"/>
    <w:rsid w:val="00364D19"/>
    <w:rsid w:val="00364DA2"/>
    <w:rsid w:val="00364F6F"/>
    <w:rsid w:val="00364F71"/>
    <w:rsid w:val="00364FD9"/>
    <w:rsid w:val="003654FB"/>
    <w:rsid w:val="003656FE"/>
    <w:rsid w:val="00365FF1"/>
    <w:rsid w:val="00365FFC"/>
    <w:rsid w:val="003660CA"/>
    <w:rsid w:val="003667D2"/>
    <w:rsid w:val="003667DA"/>
    <w:rsid w:val="0036689A"/>
    <w:rsid w:val="00366A5B"/>
    <w:rsid w:val="00366CC3"/>
    <w:rsid w:val="0036744E"/>
    <w:rsid w:val="00367A43"/>
    <w:rsid w:val="00367B8C"/>
    <w:rsid w:val="003701D2"/>
    <w:rsid w:val="00370473"/>
    <w:rsid w:val="0037052F"/>
    <w:rsid w:val="003709B0"/>
    <w:rsid w:val="00370EB8"/>
    <w:rsid w:val="00370F10"/>
    <w:rsid w:val="003710D8"/>
    <w:rsid w:val="0037153C"/>
    <w:rsid w:val="00371944"/>
    <w:rsid w:val="00371CBD"/>
    <w:rsid w:val="00371DAE"/>
    <w:rsid w:val="0037204F"/>
    <w:rsid w:val="00372679"/>
    <w:rsid w:val="0037293E"/>
    <w:rsid w:val="00372C8A"/>
    <w:rsid w:val="00372F3C"/>
    <w:rsid w:val="00372FD4"/>
    <w:rsid w:val="003737A6"/>
    <w:rsid w:val="003738B5"/>
    <w:rsid w:val="00373EB7"/>
    <w:rsid w:val="003740C2"/>
    <w:rsid w:val="003740ED"/>
    <w:rsid w:val="003743B2"/>
    <w:rsid w:val="003743E2"/>
    <w:rsid w:val="0037454F"/>
    <w:rsid w:val="00374681"/>
    <w:rsid w:val="003746C7"/>
    <w:rsid w:val="00374CB3"/>
    <w:rsid w:val="00374D44"/>
    <w:rsid w:val="00374E41"/>
    <w:rsid w:val="0037576B"/>
    <w:rsid w:val="00375A24"/>
    <w:rsid w:val="00375B35"/>
    <w:rsid w:val="00375EA9"/>
    <w:rsid w:val="00375EC2"/>
    <w:rsid w:val="00375EFA"/>
    <w:rsid w:val="00376111"/>
    <w:rsid w:val="0037629B"/>
    <w:rsid w:val="00376444"/>
    <w:rsid w:val="003765CE"/>
    <w:rsid w:val="003766C0"/>
    <w:rsid w:val="003766DF"/>
    <w:rsid w:val="00376EAB"/>
    <w:rsid w:val="00377280"/>
    <w:rsid w:val="0037731E"/>
    <w:rsid w:val="00377C6B"/>
    <w:rsid w:val="0038008A"/>
    <w:rsid w:val="003801B9"/>
    <w:rsid w:val="00380331"/>
    <w:rsid w:val="003809D7"/>
    <w:rsid w:val="00381541"/>
    <w:rsid w:val="00381AA1"/>
    <w:rsid w:val="003820F0"/>
    <w:rsid w:val="00382548"/>
    <w:rsid w:val="0038261D"/>
    <w:rsid w:val="0038278E"/>
    <w:rsid w:val="003828F8"/>
    <w:rsid w:val="0038297E"/>
    <w:rsid w:val="00382A41"/>
    <w:rsid w:val="00382FBA"/>
    <w:rsid w:val="003830B0"/>
    <w:rsid w:val="00383284"/>
    <w:rsid w:val="0038337D"/>
    <w:rsid w:val="003833AF"/>
    <w:rsid w:val="003836C6"/>
    <w:rsid w:val="0038371B"/>
    <w:rsid w:val="003838CA"/>
    <w:rsid w:val="00383B4A"/>
    <w:rsid w:val="00383CFB"/>
    <w:rsid w:val="00383E54"/>
    <w:rsid w:val="00383F97"/>
    <w:rsid w:val="00384280"/>
    <w:rsid w:val="00384485"/>
    <w:rsid w:val="00384512"/>
    <w:rsid w:val="00384524"/>
    <w:rsid w:val="0038470D"/>
    <w:rsid w:val="00384D5C"/>
    <w:rsid w:val="00384F58"/>
    <w:rsid w:val="00385923"/>
    <w:rsid w:val="003859E0"/>
    <w:rsid w:val="00385B3A"/>
    <w:rsid w:val="00385BCC"/>
    <w:rsid w:val="00385E43"/>
    <w:rsid w:val="00385F2D"/>
    <w:rsid w:val="0038619D"/>
    <w:rsid w:val="00386E1B"/>
    <w:rsid w:val="00386E96"/>
    <w:rsid w:val="00386FEF"/>
    <w:rsid w:val="003871FC"/>
    <w:rsid w:val="003873FA"/>
    <w:rsid w:val="0038755C"/>
    <w:rsid w:val="003876CC"/>
    <w:rsid w:val="00387F61"/>
    <w:rsid w:val="0039002C"/>
    <w:rsid w:val="0039046D"/>
    <w:rsid w:val="0039091C"/>
    <w:rsid w:val="00390C1F"/>
    <w:rsid w:val="00391135"/>
    <w:rsid w:val="003914B6"/>
    <w:rsid w:val="0039169F"/>
    <w:rsid w:val="00391CFB"/>
    <w:rsid w:val="0039202C"/>
    <w:rsid w:val="00392572"/>
    <w:rsid w:val="003929BA"/>
    <w:rsid w:val="00392CB7"/>
    <w:rsid w:val="00392F23"/>
    <w:rsid w:val="0039315B"/>
    <w:rsid w:val="003932AD"/>
    <w:rsid w:val="00393346"/>
    <w:rsid w:val="00393468"/>
    <w:rsid w:val="0039350F"/>
    <w:rsid w:val="003936E3"/>
    <w:rsid w:val="0039413A"/>
    <w:rsid w:val="00394422"/>
    <w:rsid w:val="003947B0"/>
    <w:rsid w:val="00394A2C"/>
    <w:rsid w:val="00394ECC"/>
    <w:rsid w:val="0039517B"/>
    <w:rsid w:val="0039543A"/>
    <w:rsid w:val="0039580E"/>
    <w:rsid w:val="00396CAF"/>
    <w:rsid w:val="00396F5D"/>
    <w:rsid w:val="00396FAE"/>
    <w:rsid w:val="0039732E"/>
    <w:rsid w:val="003973D4"/>
    <w:rsid w:val="003974D9"/>
    <w:rsid w:val="0039763B"/>
    <w:rsid w:val="003979A5"/>
    <w:rsid w:val="00397A01"/>
    <w:rsid w:val="00397AAB"/>
    <w:rsid w:val="00397CA2"/>
    <w:rsid w:val="00397CA4"/>
    <w:rsid w:val="00397E43"/>
    <w:rsid w:val="00397EC0"/>
    <w:rsid w:val="003A00A1"/>
    <w:rsid w:val="003A0294"/>
    <w:rsid w:val="003A0536"/>
    <w:rsid w:val="003A06CD"/>
    <w:rsid w:val="003A0CAA"/>
    <w:rsid w:val="003A136C"/>
    <w:rsid w:val="003A1FB0"/>
    <w:rsid w:val="003A1FEE"/>
    <w:rsid w:val="003A227C"/>
    <w:rsid w:val="003A22E0"/>
    <w:rsid w:val="003A2AD6"/>
    <w:rsid w:val="003A2EFE"/>
    <w:rsid w:val="003A2FF3"/>
    <w:rsid w:val="003A33D4"/>
    <w:rsid w:val="003A366D"/>
    <w:rsid w:val="003A3CD0"/>
    <w:rsid w:val="003A3F0A"/>
    <w:rsid w:val="003A4005"/>
    <w:rsid w:val="003A4251"/>
    <w:rsid w:val="003A4403"/>
    <w:rsid w:val="003A4777"/>
    <w:rsid w:val="003A47B4"/>
    <w:rsid w:val="003A4910"/>
    <w:rsid w:val="003A5095"/>
    <w:rsid w:val="003A50C9"/>
    <w:rsid w:val="003A5A0F"/>
    <w:rsid w:val="003A62F8"/>
    <w:rsid w:val="003A681F"/>
    <w:rsid w:val="003A70AE"/>
    <w:rsid w:val="003A74FC"/>
    <w:rsid w:val="003A7730"/>
    <w:rsid w:val="003A793C"/>
    <w:rsid w:val="003A7D05"/>
    <w:rsid w:val="003A7F86"/>
    <w:rsid w:val="003B0293"/>
    <w:rsid w:val="003B0814"/>
    <w:rsid w:val="003B0920"/>
    <w:rsid w:val="003B0CAB"/>
    <w:rsid w:val="003B0E47"/>
    <w:rsid w:val="003B137A"/>
    <w:rsid w:val="003B14D2"/>
    <w:rsid w:val="003B15CC"/>
    <w:rsid w:val="003B1933"/>
    <w:rsid w:val="003B1B2E"/>
    <w:rsid w:val="003B1B76"/>
    <w:rsid w:val="003B2343"/>
    <w:rsid w:val="003B288B"/>
    <w:rsid w:val="003B2F31"/>
    <w:rsid w:val="003B2FA5"/>
    <w:rsid w:val="003B3290"/>
    <w:rsid w:val="003B36B0"/>
    <w:rsid w:val="003B378D"/>
    <w:rsid w:val="003B45CD"/>
    <w:rsid w:val="003B488E"/>
    <w:rsid w:val="003B5078"/>
    <w:rsid w:val="003B50A6"/>
    <w:rsid w:val="003B518D"/>
    <w:rsid w:val="003B553D"/>
    <w:rsid w:val="003B560B"/>
    <w:rsid w:val="003B5BFD"/>
    <w:rsid w:val="003B5FC0"/>
    <w:rsid w:val="003B6071"/>
    <w:rsid w:val="003B60CC"/>
    <w:rsid w:val="003B6460"/>
    <w:rsid w:val="003B65C9"/>
    <w:rsid w:val="003B66E2"/>
    <w:rsid w:val="003B6AC6"/>
    <w:rsid w:val="003B6FD5"/>
    <w:rsid w:val="003B74C5"/>
    <w:rsid w:val="003B750C"/>
    <w:rsid w:val="003B76CC"/>
    <w:rsid w:val="003B7728"/>
    <w:rsid w:val="003B7737"/>
    <w:rsid w:val="003B7868"/>
    <w:rsid w:val="003B7A4E"/>
    <w:rsid w:val="003B7FB3"/>
    <w:rsid w:val="003C026E"/>
    <w:rsid w:val="003C09F0"/>
    <w:rsid w:val="003C11DC"/>
    <w:rsid w:val="003C12B7"/>
    <w:rsid w:val="003C17E5"/>
    <w:rsid w:val="003C1905"/>
    <w:rsid w:val="003C1BB4"/>
    <w:rsid w:val="003C1F6A"/>
    <w:rsid w:val="003C232C"/>
    <w:rsid w:val="003C25AE"/>
    <w:rsid w:val="003C26E9"/>
    <w:rsid w:val="003C2DDE"/>
    <w:rsid w:val="003C381F"/>
    <w:rsid w:val="003C3C89"/>
    <w:rsid w:val="003C3F13"/>
    <w:rsid w:val="003C4022"/>
    <w:rsid w:val="003C44C8"/>
    <w:rsid w:val="003C4500"/>
    <w:rsid w:val="003C51F6"/>
    <w:rsid w:val="003C534D"/>
    <w:rsid w:val="003C5385"/>
    <w:rsid w:val="003C64FC"/>
    <w:rsid w:val="003C7026"/>
    <w:rsid w:val="003C77E2"/>
    <w:rsid w:val="003C79CA"/>
    <w:rsid w:val="003C7F04"/>
    <w:rsid w:val="003D00B3"/>
    <w:rsid w:val="003D0151"/>
    <w:rsid w:val="003D01C0"/>
    <w:rsid w:val="003D0620"/>
    <w:rsid w:val="003D090F"/>
    <w:rsid w:val="003D09E8"/>
    <w:rsid w:val="003D0BA0"/>
    <w:rsid w:val="003D116A"/>
    <w:rsid w:val="003D1364"/>
    <w:rsid w:val="003D17A7"/>
    <w:rsid w:val="003D187F"/>
    <w:rsid w:val="003D1A02"/>
    <w:rsid w:val="003D1AE6"/>
    <w:rsid w:val="003D1D34"/>
    <w:rsid w:val="003D21AE"/>
    <w:rsid w:val="003D2E99"/>
    <w:rsid w:val="003D2EEE"/>
    <w:rsid w:val="003D30DF"/>
    <w:rsid w:val="003D33C2"/>
    <w:rsid w:val="003D355C"/>
    <w:rsid w:val="003D3594"/>
    <w:rsid w:val="003D36B4"/>
    <w:rsid w:val="003D3DC8"/>
    <w:rsid w:val="003D3DE7"/>
    <w:rsid w:val="003D4091"/>
    <w:rsid w:val="003D40F5"/>
    <w:rsid w:val="003D4661"/>
    <w:rsid w:val="003D4E12"/>
    <w:rsid w:val="003D5020"/>
    <w:rsid w:val="003D512F"/>
    <w:rsid w:val="003D51F4"/>
    <w:rsid w:val="003D55CF"/>
    <w:rsid w:val="003D59EC"/>
    <w:rsid w:val="003D5A48"/>
    <w:rsid w:val="003D5A8A"/>
    <w:rsid w:val="003D5C54"/>
    <w:rsid w:val="003D5E98"/>
    <w:rsid w:val="003D6616"/>
    <w:rsid w:val="003D6801"/>
    <w:rsid w:val="003D6C6E"/>
    <w:rsid w:val="003D6CF7"/>
    <w:rsid w:val="003D6D09"/>
    <w:rsid w:val="003D6FF9"/>
    <w:rsid w:val="003D70AB"/>
    <w:rsid w:val="003D76CB"/>
    <w:rsid w:val="003D78A1"/>
    <w:rsid w:val="003D7B63"/>
    <w:rsid w:val="003D7DE1"/>
    <w:rsid w:val="003E0808"/>
    <w:rsid w:val="003E0C45"/>
    <w:rsid w:val="003E0C48"/>
    <w:rsid w:val="003E0FA9"/>
    <w:rsid w:val="003E0FBF"/>
    <w:rsid w:val="003E10A4"/>
    <w:rsid w:val="003E15CC"/>
    <w:rsid w:val="003E16E6"/>
    <w:rsid w:val="003E1C41"/>
    <w:rsid w:val="003E2240"/>
    <w:rsid w:val="003E2477"/>
    <w:rsid w:val="003E279F"/>
    <w:rsid w:val="003E28B2"/>
    <w:rsid w:val="003E2AE2"/>
    <w:rsid w:val="003E2C83"/>
    <w:rsid w:val="003E2CC5"/>
    <w:rsid w:val="003E2CD0"/>
    <w:rsid w:val="003E2E6B"/>
    <w:rsid w:val="003E2F81"/>
    <w:rsid w:val="003E3216"/>
    <w:rsid w:val="003E3638"/>
    <w:rsid w:val="003E38EC"/>
    <w:rsid w:val="003E39A2"/>
    <w:rsid w:val="003E3C74"/>
    <w:rsid w:val="003E417E"/>
    <w:rsid w:val="003E4531"/>
    <w:rsid w:val="003E4533"/>
    <w:rsid w:val="003E45A5"/>
    <w:rsid w:val="003E4BD3"/>
    <w:rsid w:val="003E4D71"/>
    <w:rsid w:val="003E4E66"/>
    <w:rsid w:val="003E4E73"/>
    <w:rsid w:val="003E504F"/>
    <w:rsid w:val="003E51C7"/>
    <w:rsid w:val="003E52DE"/>
    <w:rsid w:val="003E6A54"/>
    <w:rsid w:val="003E6BE9"/>
    <w:rsid w:val="003E6F38"/>
    <w:rsid w:val="003E6F71"/>
    <w:rsid w:val="003E7318"/>
    <w:rsid w:val="003E7A00"/>
    <w:rsid w:val="003E7CDE"/>
    <w:rsid w:val="003F063A"/>
    <w:rsid w:val="003F065C"/>
    <w:rsid w:val="003F0989"/>
    <w:rsid w:val="003F0E6D"/>
    <w:rsid w:val="003F15D5"/>
    <w:rsid w:val="003F1662"/>
    <w:rsid w:val="003F1CB9"/>
    <w:rsid w:val="003F1F17"/>
    <w:rsid w:val="003F1FDF"/>
    <w:rsid w:val="003F2334"/>
    <w:rsid w:val="003F29E0"/>
    <w:rsid w:val="003F30CD"/>
    <w:rsid w:val="003F3141"/>
    <w:rsid w:val="003F321E"/>
    <w:rsid w:val="003F3454"/>
    <w:rsid w:val="003F3599"/>
    <w:rsid w:val="003F3849"/>
    <w:rsid w:val="003F3A31"/>
    <w:rsid w:val="003F49D4"/>
    <w:rsid w:val="003F57E2"/>
    <w:rsid w:val="003F5B9A"/>
    <w:rsid w:val="003F5D2B"/>
    <w:rsid w:val="003F6007"/>
    <w:rsid w:val="003F6334"/>
    <w:rsid w:val="003F64F8"/>
    <w:rsid w:val="003F65DB"/>
    <w:rsid w:val="003F6863"/>
    <w:rsid w:val="003F6B85"/>
    <w:rsid w:val="003F6F17"/>
    <w:rsid w:val="003F6F23"/>
    <w:rsid w:val="003F722B"/>
    <w:rsid w:val="003F747D"/>
    <w:rsid w:val="003F7A95"/>
    <w:rsid w:val="003F7AE7"/>
    <w:rsid w:val="003F7B27"/>
    <w:rsid w:val="00400167"/>
    <w:rsid w:val="00400227"/>
    <w:rsid w:val="004005C5"/>
    <w:rsid w:val="00400733"/>
    <w:rsid w:val="004010AA"/>
    <w:rsid w:val="004011B4"/>
    <w:rsid w:val="00401EBD"/>
    <w:rsid w:val="00402759"/>
    <w:rsid w:val="0040354B"/>
    <w:rsid w:val="00403A45"/>
    <w:rsid w:val="00404214"/>
    <w:rsid w:val="00404B77"/>
    <w:rsid w:val="00405864"/>
    <w:rsid w:val="00405B17"/>
    <w:rsid w:val="0040627F"/>
    <w:rsid w:val="004064E0"/>
    <w:rsid w:val="00406623"/>
    <w:rsid w:val="00406635"/>
    <w:rsid w:val="00406723"/>
    <w:rsid w:val="004067B9"/>
    <w:rsid w:val="00406C48"/>
    <w:rsid w:val="00406CD3"/>
    <w:rsid w:val="00406E61"/>
    <w:rsid w:val="00407483"/>
    <w:rsid w:val="004075DA"/>
    <w:rsid w:val="004076BF"/>
    <w:rsid w:val="004077B2"/>
    <w:rsid w:val="004077DE"/>
    <w:rsid w:val="00407934"/>
    <w:rsid w:val="00407CC0"/>
    <w:rsid w:val="00407E9F"/>
    <w:rsid w:val="00407FD0"/>
    <w:rsid w:val="00410241"/>
    <w:rsid w:val="004104D3"/>
    <w:rsid w:val="004105D1"/>
    <w:rsid w:val="004110ED"/>
    <w:rsid w:val="0041130C"/>
    <w:rsid w:val="0041149F"/>
    <w:rsid w:val="00411B30"/>
    <w:rsid w:val="00411E80"/>
    <w:rsid w:val="0041206E"/>
    <w:rsid w:val="00412144"/>
    <w:rsid w:val="00412536"/>
    <w:rsid w:val="004126CD"/>
    <w:rsid w:val="00412A15"/>
    <w:rsid w:val="00412D5B"/>
    <w:rsid w:val="00413111"/>
    <w:rsid w:val="0041371F"/>
    <w:rsid w:val="0041390D"/>
    <w:rsid w:val="00413B0D"/>
    <w:rsid w:val="00413E68"/>
    <w:rsid w:val="00413F97"/>
    <w:rsid w:val="00413FE2"/>
    <w:rsid w:val="00414475"/>
    <w:rsid w:val="00414515"/>
    <w:rsid w:val="0041478D"/>
    <w:rsid w:val="00414B88"/>
    <w:rsid w:val="00414C58"/>
    <w:rsid w:val="00414CE5"/>
    <w:rsid w:val="00414D2E"/>
    <w:rsid w:val="00415501"/>
    <w:rsid w:val="00415533"/>
    <w:rsid w:val="0041571B"/>
    <w:rsid w:val="004157F4"/>
    <w:rsid w:val="00415C45"/>
    <w:rsid w:val="00416374"/>
    <w:rsid w:val="00416DA4"/>
    <w:rsid w:val="00416E7F"/>
    <w:rsid w:val="00416E84"/>
    <w:rsid w:val="004170E1"/>
    <w:rsid w:val="00417132"/>
    <w:rsid w:val="00417167"/>
    <w:rsid w:val="00417A3D"/>
    <w:rsid w:val="00417AB8"/>
    <w:rsid w:val="00417BDC"/>
    <w:rsid w:val="00417EEE"/>
    <w:rsid w:val="0042054C"/>
    <w:rsid w:val="004205FC"/>
    <w:rsid w:val="004206F0"/>
    <w:rsid w:val="00420970"/>
    <w:rsid w:val="00420E19"/>
    <w:rsid w:val="004210BD"/>
    <w:rsid w:val="00421183"/>
    <w:rsid w:val="00421215"/>
    <w:rsid w:val="004214AA"/>
    <w:rsid w:val="004215FE"/>
    <w:rsid w:val="00421A4A"/>
    <w:rsid w:val="00421B39"/>
    <w:rsid w:val="004228BD"/>
    <w:rsid w:val="00422A3D"/>
    <w:rsid w:val="00422B8C"/>
    <w:rsid w:val="004230F4"/>
    <w:rsid w:val="00423524"/>
    <w:rsid w:val="00423635"/>
    <w:rsid w:val="00423A29"/>
    <w:rsid w:val="00423DA3"/>
    <w:rsid w:val="00423F64"/>
    <w:rsid w:val="0042410F"/>
    <w:rsid w:val="00424110"/>
    <w:rsid w:val="00424148"/>
    <w:rsid w:val="004242DC"/>
    <w:rsid w:val="0042451D"/>
    <w:rsid w:val="00424F3A"/>
    <w:rsid w:val="0042523E"/>
    <w:rsid w:val="00425282"/>
    <w:rsid w:val="004253F4"/>
    <w:rsid w:val="004254FF"/>
    <w:rsid w:val="0042562B"/>
    <w:rsid w:val="004256FD"/>
    <w:rsid w:val="00425C53"/>
    <w:rsid w:val="004260CC"/>
    <w:rsid w:val="004260D9"/>
    <w:rsid w:val="00426160"/>
    <w:rsid w:val="00426342"/>
    <w:rsid w:val="00426743"/>
    <w:rsid w:val="00426810"/>
    <w:rsid w:val="0042697D"/>
    <w:rsid w:val="00426F1A"/>
    <w:rsid w:val="00427380"/>
    <w:rsid w:val="00427580"/>
    <w:rsid w:val="004275E9"/>
    <w:rsid w:val="0042777C"/>
    <w:rsid w:val="00427842"/>
    <w:rsid w:val="004279C3"/>
    <w:rsid w:val="004279C4"/>
    <w:rsid w:val="00427A78"/>
    <w:rsid w:val="00430509"/>
    <w:rsid w:val="0043054E"/>
    <w:rsid w:val="00430B97"/>
    <w:rsid w:val="00430D66"/>
    <w:rsid w:val="00430DA3"/>
    <w:rsid w:val="00430FC5"/>
    <w:rsid w:val="0043114F"/>
    <w:rsid w:val="00431181"/>
    <w:rsid w:val="00431655"/>
    <w:rsid w:val="00431727"/>
    <w:rsid w:val="00431736"/>
    <w:rsid w:val="004318D3"/>
    <w:rsid w:val="004319BB"/>
    <w:rsid w:val="00431AC8"/>
    <w:rsid w:val="004322FC"/>
    <w:rsid w:val="00432307"/>
    <w:rsid w:val="004324ED"/>
    <w:rsid w:val="0043271F"/>
    <w:rsid w:val="00432F98"/>
    <w:rsid w:val="0043362F"/>
    <w:rsid w:val="004336D7"/>
    <w:rsid w:val="004338B7"/>
    <w:rsid w:val="00433F4C"/>
    <w:rsid w:val="004340D2"/>
    <w:rsid w:val="0043426C"/>
    <w:rsid w:val="00434335"/>
    <w:rsid w:val="004346C7"/>
    <w:rsid w:val="00434A2A"/>
    <w:rsid w:val="00434C94"/>
    <w:rsid w:val="0043550F"/>
    <w:rsid w:val="00435D39"/>
    <w:rsid w:val="00436206"/>
    <w:rsid w:val="00436307"/>
    <w:rsid w:val="00436451"/>
    <w:rsid w:val="004375AD"/>
    <w:rsid w:val="004377A6"/>
    <w:rsid w:val="00437A46"/>
    <w:rsid w:val="00437DCF"/>
    <w:rsid w:val="004400CF"/>
    <w:rsid w:val="004400D1"/>
    <w:rsid w:val="0044023C"/>
    <w:rsid w:val="00440485"/>
    <w:rsid w:val="004404B9"/>
    <w:rsid w:val="004409C8"/>
    <w:rsid w:val="00440FF6"/>
    <w:rsid w:val="004416D6"/>
    <w:rsid w:val="00442232"/>
    <w:rsid w:val="004424F7"/>
    <w:rsid w:val="00442594"/>
    <w:rsid w:val="004428A5"/>
    <w:rsid w:val="00442BC3"/>
    <w:rsid w:val="00442ED7"/>
    <w:rsid w:val="00443017"/>
    <w:rsid w:val="004435DB"/>
    <w:rsid w:val="00444B42"/>
    <w:rsid w:val="00444B70"/>
    <w:rsid w:val="00444CCB"/>
    <w:rsid w:val="00444E51"/>
    <w:rsid w:val="00444FB5"/>
    <w:rsid w:val="00444FDA"/>
    <w:rsid w:val="00445753"/>
    <w:rsid w:val="00445B0B"/>
    <w:rsid w:val="00445B30"/>
    <w:rsid w:val="00445C24"/>
    <w:rsid w:val="004460A7"/>
    <w:rsid w:val="00446363"/>
    <w:rsid w:val="004469B2"/>
    <w:rsid w:val="00446AA4"/>
    <w:rsid w:val="00446BA1"/>
    <w:rsid w:val="00446F57"/>
    <w:rsid w:val="00447DBC"/>
    <w:rsid w:val="00450042"/>
    <w:rsid w:val="0045014C"/>
    <w:rsid w:val="00450727"/>
    <w:rsid w:val="00450BB3"/>
    <w:rsid w:val="00450F57"/>
    <w:rsid w:val="004511B2"/>
    <w:rsid w:val="00451271"/>
    <w:rsid w:val="0045157D"/>
    <w:rsid w:val="00451B9B"/>
    <w:rsid w:val="00451BB0"/>
    <w:rsid w:val="00451BD2"/>
    <w:rsid w:val="00451C4B"/>
    <w:rsid w:val="0045242A"/>
    <w:rsid w:val="0045264B"/>
    <w:rsid w:val="00452C0F"/>
    <w:rsid w:val="00452C90"/>
    <w:rsid w:val="00452F18"/>
    <w:rsid w:val="00452FC5"/>
    <w:rsid w:val="004530CD"/>
    <w:rsid w:val="004532AA"/>
    <w:rsid w:val="004532D6"/>
    <w:rsid w:val="004532FB"/>
    <w:rsid w:val="0045344A"/>
    <w:rsid w:val="00453F72"/>
    <w:rsid w:val="00454954"/>
    <w:rsid w:val="00454CB2"/>
    <w:rsid w:val="004557B4"/>
    <w:rsid w:val="004557CC"/>
    <w:rsid w:val="00455C36"/>
    <w:rsid w:val="00456339"/>
    <w:rsid w:val="004565DA"/>
    <w:rsid w:val="0045682B"/>
    <w:rsid w:val="004568F7"/>
    <w:rsid w:val="00456D1C"/>
    <w:rsid w:val="00456F8A"/>
    <w:rsid w:val="004571AF"/>
    <w:rsid w:val="004576BC"/>
    <w:rsid w:val="004579BC"/>
    <w:rsid w:val="00457B2D"/>
    <w:rsid w:val="00457D2A"/>
    <w:rsid w:val="00457D93"/>
    <w:rsid w:val="00457F3B"/>
    <w:rsid w:val="00457F4C"/>
    <w:rsid w:val="004600A4"/>
    <w:rsid w:val="004600D5"/>
    <w:rsid w:val="00460151"/>
    <w:rsid w:val="0046019C"/>
    <w:rsid w:val="0046033B"/>
    <w:rsid w:val="00460612"/>
    <w:rsid w:val="00460853"/>
    <w:rsid w:val="0046127E"/>
    <w:rsid w:val="0046187F"/>
    <w:rsid w:val="004618BD"/>
    <w:rsid w:val="00461C04"/>
    <w:rsid w:val="00462000"/>
    <w:rsid w:val="004620F1"/>
    <w:rsid w:val="0046222A"/>
    <w:rsid w:val="00462E99"/>
    <w:rsid w:val="00462EFF"/>
    <w:rsid w:val="00463702"/>
    <w:rsid w:val="00463A2B"/>
    <w:rsid w:val="00463B45"/>
    <w:rsid w:val="00464260"/>
    <w:rsid w:val="00464969"/>
    <w:rsid w:val="0046497D"/>
    <w:rsid w:val="00464D69"/>
    <w:rsid w:val="0046519B"/>
    <w:rsid w:val="004657EC"/>
    <w:rsid w:val="00465EBC"/>
    <w:rsid w:val="004663C2"/>
    <w:rsid w:val="00466EA2"/>
    <w:rsid w:val="004673B1"/>
    <w:rsid w:val="004673BC"/>
    <w:rsid w:val="004674AF"/>
    <w:rsid w:val="0046757B"/>
    <w:rsid w:val="00467946"/>
    <w:rsid w:val="00467D38"/>
    <w:rsid w:val="00467DD0"/>
    <w:rsid w:val="00467ECB"/>
    <w:rsid w:val="00467F8F"/>
    <w:rsid w:val="004704A6"/>
    <w:rsid w:val="00470B1E"/>
    <w:rsid w:val="00471291"/>
    <w:rsid w:val="00471394"/>
    <w:rsid w:val="0047145F"/>
    <w:rsid w:val="004716FC"/>
    <w:rsid w:val="00471788"/>
    <w:rsid w:val="004718C4"/>
    <w:rsid w:val="004719A4"/>
    <w:rsid w:val="004729B2"/>
    <w:rsid w:val="00472FE9"/>
    <w:rsid w:val="0047328C"/>
    <w:rsid w:val="004733E5"/>
    <w:rsid w:val="00473427"/>
    <w:rsid w:val="00473694"/>
    <w:rsid w:val="00473925"/>
    <w:rsid w:val="00473EC6"/>
    <w:rsid w:val="004745BE"/>
    <w:rsid w:val="0047468C"/>
    <w:rsid w:val="0047486A"/>
    <w:rsid w:val="00474A92"/>
    <w:rsid w:val="004755C9"/>
    <w:rsid w:val="00475772"/>
    <w:rsid w:val="00475F6D"/>
    <w:rsid w:val="0047602C"/>
    <w:rsid w:val="00476769"/>
    <w:rsid w:val="00476904"/>
    <w:rsid w:val="00477380"/>
    <w:rsid w:val="00477960"/>
    <w:rsid w:val="00477BE3"/>
    <w:rsid w:val="0048086E"/>
    <w:rsid w:val="004809BE"/>
    <w:rsid w:val="00480F95"/>
    <w:rsid w:val="00481639"/>
    <w:rsid w:val="0048194B"/>
    <w:rsid w:val="00481E30"/>
    <w:rsid w:val="0048218A"/>
    <w:rsid w:val="004824FF"/>
    <w:rsid w:val="004826F0"/>
    <w:rsid w:val="00482A27"/>
    <w:rsid w:val="00482CB5"/>
    <w:rsid w:val="0048300B"/>
    <w:rsid w:val="00483106"/>
    <w:rsid w:val="00483200"/>
    <w:rsid w:val="0048341E"/>
    <w:rsid w:val="00483B69"/>
    <w:rsid w:val="00483BB7"/>
    <w:rsid w:val="00483DB6"/>
    <w:rsid w:val="00483F56"/>
    <w:rsid w:val="00484095"/>
    <w:rsid w:val="0048413C"/>
    <w:rsid w:val="00484279"/>
    <w:rsid w:val="004842C1"/>
    <w:rsid w:val="00484751"/>
    <w:rsid w:val="0048479E"/>
    <w:rsid w:val="004847B3"/>
    <w:rsid w:val="00484B9A"/>
    <w:rsid w:val="00484F84"/>
    <w:rsid w:val="00485629"/>
    <w:rsid w:val="004856E0"/>
    <w:rsid w:val="004859FB"/>
    <w:rsid w:val="004861EC"/>
    <w:rsid w:val="0048633D"/>
    <w:rsid w:val="004867DE"/>
    <w:rsid w:val="004867F4"/>
    <w:rsid w:val="0048742F"/>
    <w:rsid w:val="0048782E"/>
    <w:rsid w:val="00487A9C"/>
    <w:rsid w:val="00487B0D"/>
    <w:rsid w:val="0049027E"/>
    <w:rsid w:val="004903A8"/>
    <w:rsid w:val="0049063E"/>
    <w:rsid w:val="004907FD"/>
    <w:rsid w:val="00490A07"/>
    <w:rsid w:val="00490E9D"/>
    <w:rsid w:val="00490F56"/>
    <w:rsid w:val="0049108C"/>
    <w:rsid w:val="004910C2"/>
    <w:rsid w:val="0049112E"/>
    <w:rsid w:val="004918D7"/>
    <w:rsid w:val="00491F66"/>
    <w:rsid w:val="004921C4"/>
    <w:rsid w:val="0049229F"/>
    <w:rsid w:val="00492C83"/>
    <w:rsid w:val="00492DED"/>
    <w:rsid w:val="0049318F"/>
    <w:rsid w:val="0049328B"/>
    <w:rsid w:val="0049350A"/>
    <w:rsid w:val="00493E9F"/>
    <w:rsid w:val="004940B9"/>
    <w:rsid w:val="00494374"/>
    <w:rsid w:val="00494450"/>
    <w:rsid w:val="00494741"/>
    <w:rsid w:val="00494E99"/>
    <w:rsid w:val="004954B6"/>
    <w:rsid w:val="00495792"/>
    <w:rsid w:val="004958AF"/>
    <w:rsid w:val="004959EC"/>
    <w:rsid w:val="00495A95"/>
    <w:rsid w:val="00495D53"/>
    <w:rsid w:val="00495E81"/>
    <w:rsid w:val="00495F55"/>
    <w:rsid w:val="0049657A"/>
    <w:rsid w:val="00496FEF"/>
    <w:rsid w:val="00497563"/>
    <w:rsid w:val="00497CDA"/>
    <w:rsid w:val="00497CDB"/>
    <w:rsid w:val="00497E61"/>
    <w:rsid w:val="00497FD6"/>
    <w:rsid w:val="004A0193"/>
    <w:rsid w:val="004A030F"/>
    <w:rsid w:val="004A0623"/>
    <w:rsid w:val="004A07CD"/>
    <w:rsid w:val="004A113A"/>
    <w:rsid w:val="004A1A19"/>
    <w:rsid w:val="004A1BE3"/>
    <w:rsid w:val="004A1F1A"/>
    <w:rsid w:val="004A23C2"/>
    <w:rsid w:val="004A23D9"/>
    <w:rsid w:val="004A2542"/>
    <w:rsid w:val="004A2638"/>
    <w:rsid w:val="004A27D5"/>
    <w:rsid w:val="004A2B7A"/>
    <w:rsid w:val="004A2F26"/>
    <w:rsid w:val="004A30D6"/>
    <w:rsid w:val="004A30E7"/>
    <w:rsid w:val="004A355A"/>
    <w:rsid w:val="004A3704"/>
    <w:rsid w:val="004A388D"/>
    <w:rsid w:val="004A3EBE"/>
    <w:rsid w:val="004A4688"/>
    <w:rsid w:val="004A4797"/>
    <w:rsid w:val="004A4814"/>
    <w:rsid w:val="004A4A52"/>
    <w:rsid w:val="004A4AF1"/>
    <w:rsid w:val="004A4C70"/>
    <w:rsid w:val="004A4E2A"/>
    <w:rsid w:val="004A517C"/>
    <w:rsid w:val="004A52B2"/>
    <w:rsid w:val="004A58DB"/>
    <w:rsid w:val="004A5958"/>
    <w:rsid w:val="004A5FB3"/>
    <w:rsid w:val="004A613C"/>
    <w:rsid w:val="004A61B3"/>
    <w:rsid w:val="004A63AC"/>
    <w:rsid w:val="004A6696"/>
    <w:rsid w:val="004A782E"/>
    <w:rsid w:val="004A7907"/>
    <w:rsid w:val="004A7AB1"/>
    <w:rsid w:val="004A7F17"/>
    <w:rsid w:val="004A7FC2"/>
    <w:rsid w:val="004B0A4B"/>
    <w:rsid w:val="004B0E05"/>
    <w:rsid w:val="004B0F83"/>
    <w:rsid w:val="004B135E"/>
    <w:rsid w:val="004B159C"/>
    <w:rsid w:val="004B1830"/>
    <w:rsid w:val="004B1ECB"/>
    <w:rsid w:val="004B284E"/>
    <w:rsid w:val="004B298C"/>
    <w:rsid w:val="004B29F6"/>
    <w:rsid w:val="004B31DC"/>
    <w:rsid w:val="004B32EF"/>
    <w:rsid w:val="004B34D0"/>
    <w:rsid w:val="004B350F"/>
    <w:rsid w:val="004B35F8"/>
    <w:rsid w:val="004B3604"/>
    <w:rsid w:val="004B3DAB"/>
    <w:rsid w:val="004B4007"/>
    <w:rsid w:val="004B43C0"/>
    <w:rsid w:val="004B4638"/>
    <w:rsid w:val="004B4E46"/>
    <w:rsid w:val="004B53F7"/>
    <w:rsid w:val="004B5996"/>
    <w:rsid w:val="004B5EF3"/>
    <w:rsid w:val="004B6361"/>
    <w:rsid w:val="004B6497"/>
    <w:rsid w:val="004B667E"/>
    <w:rsid w:val="004B6DFD"/>
    <w:rsid w:val="004B7333"/>
    <w:rsid w:val="004B7374"/>
    <w:rsid w:val="004B7F37"/>
    <w:rsid w:val="004C0021"/>
    <w:rsid w:val="004C003B"/>
    <w:rsid w:val="004C0160"/>
    <w:rsid w:val="004C022B"/>
    <w:rsid w:val="004C04B1"/>
    <w:rsid w:val="004C08C0"/>
    <w:rsid w:val="004C0C4B"/>
    <w:rsid w:val="004C0FC5"/>
    <w:rsid w:val="004C1017"/>
    <w:rsid w:val="004C136A"/>
    <w:rsid w:val="004C13BB"/>
    <w:rsid w:val="004C17EF"/>
    <w:rsid w:val="004C1871"/>
    <w:rsid w:val="004C1B6C"/>
    <w:rsid w:val="004C1FC1"/>
    <w:rsid w:val="004C22E8"/>
    <w:rsid w:val="004C2497"/>
    <w:rsid w:val="004C2D81"/>
    <w:rsid w:val="004C2EB4"/>
    <w:rsid w:val="004C2ED1"/>
    <w:rsid w:val="004C2EDA"/>
    <w:rsid w:val="004C2F98"/>
    <w:rsid w:val="004C2FE4"/>
    <w:rsid w:val="004C30BA"/>
    <w:rsid w:val="004C3110"/>
    <w:rsid w:val="004C31BB"/>
    <w:rsid w:val="004C3238"/>
    <w:rsid w:val="004C36B4"/>
    <w:rsid w:val="004C3A85"/>
    <w:rsid w:val="004C3F33"/>
    <w:rsid w:val="004C4000"/>
    <w:rsid w:val="004C4472"/>
    <w:rsid w:val="004C4E2C"/>
    <w:rsid w:val="004C5544"/>
    <w:rsid w:val="004C5637"/>
    <w:rsid w:val="004C58C6"/>
    <w:rsid w:val="004C5AE7"/>
    <w:rsid w:val="004C6061"/>
    <w:rsid w:val="004C61A1"/>
    <w:rsid w:val="004C64F4"/>
    <w:rsid w:val="004C653B"/>
    <w:rsid w:val="004C672A"/>
    <w:rsid w:val="004C68E4"/>
    <w:rsid w:val="004C6A5D"/>
    <w:rsid w:val="004C7DBB"/>
    <w:rsid w:val="004C7DD1"/>
    <w:rsid w:val="004D000A"/>
    <w:rsid w:val="004D0170"/>
    <w:rsid w:val="004D03BB"/>
    <w:rsid w:val="004D0481"/>
    <w:rsid w:val="004D0CAC"/>
    <w:rsid w:val="004D0E50"/>
    <w:rsid w:val="004D1B0D"/>
    <w:rsid w:val="004D24D5"/>
    <w:rsid w:val="004D276E"/>
    <w:rsid w:val="004D2B71"/>
    <w:rsid w:val="004D325C"/>
    <w:rsid w:val="004D3C93"/>
    <w:rsid w:val="004D4341"/>
    <w:rsid w:val="004D4989"/>
    <w:rsid w:val="004D4AD6"/>
    <w:rsid w:val="004D4BC5"/>
    <w:rsid w:val="004D4D1B"/>
    <w:rsid w:val="004D524F"/>
    <w:rsid w:val="004D57DE"/>
    <w:rsid w:val="004D5A97"/>
    <w:rsid w:val="004D5AE9"/>
    <w:rsid w:val="004D5C8D"/>
    <w:rsid w:val="004D5E6A"/>
    <w:rsid w:val="004D61F9"/>
    <w:rsid w:val="004D65AC"/>
    <w:rsid w:val="004D6884"/>
    <w:rsid w:val="004D68F5"/>
    <w:rsid w:val="004D7116"/>
    <w:rsid w:val="004D74F5"/>
    <w:rsid w:val="004D7853"/>
    <w:rsid w:val="004D7ABF"/>
    <w:rsid w:val="004D7D4C"/>
    <w:rsid w:val="004D7F07"/>
    <w:rsid w:val="004E016F"/>
    <w:rsid w:val="004E063C"/>
    <w:rsid w:val="004E06EA"/>
    <w:rsid w:val="004E0722"/>
    <w:rsid w:val="004E0746"/>
    <w:rsid w:val="004E0761"/>
    <w:rsid w:val="004E07B5"/>
    <w:rsid w:val="004E0B84"/>
    <w:rsid w:val="004E13C9"/>
    <w:rsid w:val="004E1B14"/>
    <w:rsid w:val="004E1D53"/>
    <w:rsid w:val="004E2177"/>
    <w:rsid w:val="004E29BC"/>
    <w:rsid w:val="004E2FE1"/>
    <w:rsid w:val="004E35B3"/>
    <w:rsid w:val="004E35DE"/>
    <w:rsid w:val="004E38B5"/>
    <w:rsid w:val="004E3E88"/>
    <w:rsid w:val="004E4480"/>
    <w:rsid w:val="004E47A5"/>
    <w:rsid w:val="004E4A86"/>
    <w:rsid w:val="004E4EF4"/>
    <w:rsid w:val="004E537A"/>
    <w:rsid w:val="004E53AE"/>
    <w:rsid w:val="004E54FD"/>
    <w:rsid w:val="004E559E"/>
    <w:rsid w:val="004E569B"/>
    <w:rsid w:val="004E5768"/>
    <w:rsid w:val="004E5C2D"/>
    <w:rsid w:val="004E5EBB"/>
    <w:rsid w:val="004E652A"/>
    <w:rsid w:val="004E664E"/>
    <w:rsid w:val="004E6788"/>
    <w:rsid w:val="004E678E"/>
    <w:rsid w:val="004E7879"/>
    <w:rsid w:val="004F0167"/>
    <w:rsid w:val="004F0367"/>
    <w:rsid w:val="004F0A76"/>
    <w:rsid w:val="004F0BE8"/>
    <w:rsid w:val="004F1072"/>
    <w:rsid w:val="004F2043"/>
    <w:rsid w:val="004F22CA"/>
    <w:rsid w:val="004F28F7"/>
    <w:rsid w:val="004F2A47"/>
    <w:rsid w:val="004F2A4C"/>
    <w:rsid w:val="004F33B3"/>
    <w:rsid w:val="004F36E8"/>
    <w:rsid w:val="004F3888"/>
    <w:rsid w:val="004F3B1B"/>
    <w:rsid w:val="004F3BB2"/>
    <w:rsid w:val="004F458E"/>
    <w:rsid w:val="004F45F1"/>
    <w:rsid w:val="004F489B"/>
    <w:rsid w:val="004F4AAB"/>
    <w:rsid w:val="004F4EBC"/>
    <w:rsid w:val="004F5340"/>
    <w:rsid w:val="004F5898"/>
    <w:rsid w:val="004F59C9"/>
    <w:rsid w:val="004F682C"/>
    <w:rsid w:val="004F6B93"/>
    <w:rsid w:val="004F6C89"/>
    <w:rsid w:val="004F6CFD"/>
    <w:rsid w:val="004F6EB4"/>
    <w:rsid w:val="004F72CC"/>
    <w:rsid w:val="004F73D7"/>
    <w:rsid w:val="004F77F7"/>
    <w:rsid w:val="004F7FDF"/>
    <w:rsid w:val="0050001F"/>
    <w:rsid w:val="00500398"/>
    <w:rsid w:val="005008B2"/>
    <w:rsid w:val="005008F5"/>
    <w:rsid w:val="00500909"/>
    <w:rsid w:val="00500C36"/>
    <w:rsid w:val="00500E87"/>
    <w:rsid w:val="00500EF3"/>
    <w:rsid w:val="00501CEF"/>
    <w:rsid w:val="00502724"/>
    <w:rsid w:val="00502B54"/>
    <w:rsid w:val="00502FA6"/>
    <w:rsid w:val="00502FCB"/>
    <w:rsid w:val="005030A4"/>
    <w:rsid w:val="005031AB"/>
    <w:rsid w:val="00503353"/>
    <w:rsid w:val="0050344E"/>
    <w:rsid w:val="005038B8"/>
    <w:rsid w:val="00503B58"/>
    <w:rsid w:val="00503C7E"/>
    <w:rsid w:val="00503D76"/>
    <w:rsid w:val="005040AF"/>
    <w:rsid w:val="00504A3D"/>
    <w:rsid w:val="00504C87"/>
    <w:rsid w:val="00505462"/>
    <w:rsid w:val="00505FE6"/>
    <w:rsid w:val="0050603E"/>
    <w:rsid w:val="005061D1"/>
    <w:rsid w:val="00506543"/>
    <w:rsid w:val="0050676B"/>
    <w:rsid w:val="0050710A"/>
    <w:rsid w:val="005073C7"/>
    <w:rsid w:val="0050765C"/>
    <w:rsid w:val="00507786"/>
    <w:rsid w:val="0050785E"/>
    <w:rsid w:val="00510040"/>
    <w:rsid w:val="005101A6"/>
    <w:rsid w:val="0051034A"/>
    <w:rsid w:val="0051097B"/>
    <w:rsid w:val="005109D1"/>
    <w:rsid w:val="00511A45"/>
    <w:rsid w:val="00511AC4"/>
    <w:rsid w:val="00511F0C"/>
    <w:rsid w:val="00512167"/>
    <w:rsid w:val="00512365"/>
    <w:rsid w:val="00512703"/>
    <w:rsid w:val="00512859"/>
    <w:rsid w:val="00512CE0"/>
    <w:rsid w:val="00512D04"/>
    <w:rsid w:val="00512F69"/>
    <w:rsid w:val="005130DF"/>
    <w:rsid w:val="00513193"/>
    <w:rsid w:val="005135C0"/>
    <w:rsid w:val="005139E9"/>
    <w:rsid w:val="00513A91"/>
    <w:rsid w:val="0051432A"/>
    <w:rsid w:val="005149B9"/>
    <w:rsid w:val="00514DC7"/>
    <w:rsid w:val="0051536C"/>
    <w:rsid w:val="0051570A"/>
    <w:rsid w:val="00515CAA"/>
    <w:rsid w:val="00515CD8"/>
    <w:rsid w:val="00516049"/>
    <w:rsid w:val="0051605D"/>
    <w:rsid w:val="0051667B"/>
    <w:rsid w:val="00516A15"/>
    <w:rsid w:val="005170A6"/>
    <w:rsid w:val="005170CF"/>
    <w:rsid w:val="00517164"/>
    <w:rsid w:val="00517747"/>
    <w:rsid w:val="00517E9E"/>
    <w:rsid w:val="005205D2"/>
    <w:rsid w:val="00520794"/>
    <w:rsid w:val="00520B27"/>
    <w:rsid w:val="00520CC3"/>
    <w:rsid w:val="005212C0"/>
    <w:rsid w:val="005215A8"/>
    <w:rsid w:val="00521878"/>
    <w:rsid w:val="00521C8E"/>
    <w:rsid w:val="00521F01"/>
    <w:rsid w:val="00521FD7"/>
    <w:rsid w:val="00522128"/>
    <w:rsid w:val="00522874"/>
    <w:rsid w:val="00522A5F"/>
    <w:rsid w:val="00522A6A"/>
    <w:rsid w:val="00522AC1"/>
    <w:rsid w:val="005232C9"/>
    <w:rsid w:val="00523397"/>
    <w:rsid w:val="005234D3"/>
    <w:rsid w:val="0052385A"/>
    <w:rsid w:val="00523B21"/>
    <w:rsid w:val="00524511"/>
    <w:rsid w:val="00524A54"/>
    <w:rsid w:val="00524CF2"/>
    <w:rsid w:val="00524F42"/>
    <w:rsid w:val="0052505F"/>
    <w:rsid w:val="00525355"/>
    <w:rsid w:val="00525AF0"/>
    <w:rsid w:val="00525B3B"/>
    <w:rsid w:val="00525E1D"/>
    <w:rsid w:val="00525E5B"/>
    <w:rsid w:val="005261F7"/>
    <w:rsid w:val="005269B8"/>
    <w:rsid w:val="00526C8B"/>
    <w:rsid w:val="0052722A"/>
    <w:rsid w:val="0052751A"/>
    <w:rsid w:val="005276B0"/>
    <w:rsid w:val="005276FB"/>
    <w:rsid w:val="005279CF"/>
    <w:rsid w:val="00527A10"/>
    <w:rsid w:val="005300FB"/>
    <w:rsid w:val="00530AEC"/>
    <w:rsid w:val="00530C95"/>
    <w:rsid w:val="00530DDE"/>
    <w:rsid w:val="00530EA6"/>
    <w:rsid w:val="005314A2"/>
    <w:rsid w:val="005315F3"/>
    <w:rsid w:val="005319F7"/>
    <w:rsid w:val="00531A65"/>
    <w:rsid w:val="00532314"/>
    <w:rsid w:val="00532449"/>
    <w:rsid w:val="0053269B"/>
    <w:rsid w:val="00532788"/>
    <w:rsid w:val="005328FF"/>
    <w:rsid w:val="0053290B"/>
    <w:rsid w:val="0053293D"/>
    <w:rsid w:val="00532B17"/>
    <w:rsid w:val="00533345"/>
    <w:rsid w:val="005333D7"/>
    <w:rsid w:val="00533657"/>
    <w:rsid w:val="005338AF"/>
    <w:rsid w:val="005339E7"/>
    <w:rsid w:val="00534704"/>
    <w:rsid w:val="00534788"/>
    <w:rsid w:val="00534866"/>
    <w:rsid w:val="0053499E"/>
    <w:rsid w:val="00534AFD"/>
    <w:rsid w:val="0053519C"/>
    <w:rsid w:val="00535515"/>
    <w:rsid w:val="00536050"/>
    <w:rsid w:val="005360E8"/>
    <w:rsid w:val="005362B4"/>
    <w:rsid w:val="0053637D"/>
    <w:rsid w:val="005363D8"/>
    <w:rsid w:val="00536650"/>
    <w:rsid w:val="005366AB"/>
    <w:rsid w:val="00536756"/>
    <w:rsid w:val="0053680E"/>
    <w:rsid w:val="00536898"/>
    <w:rsid w:val="00536B53"/>
    <w:rsid w:val="0053715E"/>
    <w:rsid w:val="0053757A"/>
    <w:rsid w:val="00537A6C"/>
    <w:rsid w:val="00541C3D"/>
    <w:rsid w:val="00541EBF"/>
    <w:rsid w:val="00542296"/>
    <w:rsid w:val="005423E3"/>
    <w:rsid w:val="00542808"/>
    <w:rsid w:val="005430DE"/>
    <w:rsid w:val="00543117"/>
    <w:rsid w:val="005439C9"/>
    <w:rsid w:val="005439EC"/>
    <w:rsid w:val="005439FA"/>
    <w:rsid w:val="00543F00"/>
    <w:rsid w:val="00544441"/>
    <w:rsid w:val="00544683"/>
    <w:rsid w:val="00544BDB"/>
    <w:rsid w:val="00544C66"/>
    <w:rsid w:val="00544DD3"/>
    <w:rsid w:val="00544F91"/>
    <w:rsid w:val="00545413"/>
    <w:rsid w:val="00545569"/>
    <w:rsid w:val="00545690"/>
    <w:rsid w:val="00545759"/>
    <w:rsid w:val="00546196"/>
    <w:rsid w:val="005462B2"/>
    <w:rsid w:val="0054643A"/>
    <w:rsid w:val="00546676"/>
    <w:rsid w:val="00546929"/>
    <w:rsid w:val="00546A71"/>
    <w:rsid w:val="00546B60"/>
    <w:rsid w:val="00546D97"/>
    <w:rsid w:val="00547158"/>
    <w:rsid w:val="005472F5"/>
    <w:rsid w:val="00547828"/>
    <w:rsid w:val="00547947"/>
    <w:rsid w:val="005479BA"/>
    <w:rsid w:val="00547B7E"/>
    <w:rsid w:val="00547C6A"/>
    <w:rsid w:val="00550B15"/>
    <w:rsid w:val="00550BF1"/>
    <w:rsid w:val="00550E7D"/>
    <w:rsid w:val="0055113D"/>
    <w:rsid w:val="0055128A"/>
    <w:rsid w:val="00551298"/>
    <w:rsid w:val="005512D9"/>
    <w:rsid w:val="00551541"/>
    <w:rsid w:val="005518C8"/>
    <w:rsid w:val="005521E2"/>
    <w:rsid w:val="005523E1"/>
    <w:rsid w:val="005527E0"/>
    <w:rsid w:val="0055297B"/>
    <w:rsid w:val="00553169"/>
    <w:rsid w:val="0055321E"/>
    <w:rsid w:val="0055336B"/>
    <w:rsid w:val="0055337E"/>
    <w:rsid w:val="00553400"/>
    <w:rsid w:val="00553450"/>
    <w:rsid w:val="00553920"/>
    <w:rsid w:val="00553BF0"/>
    <w:rsid w:val="00553D60"/>
    <w:rsid w:val="00553FF8"/>
    <w:rsid w:val="0055406D"/>
    <w:rsid w:val="005540B4"/>
    <w:rsid w:val="0055436D"/>
    <w:rsid w:val="00554962"/>
    <w:rsid w:val="005549D7"/>
    <w:rsid w:val="00554A90"/>
    <w:rsid w:val="00554F5E"/>
    <w:rsid w:val="005553D4"/>
    <w:rsid w:val="00555B12"/>
    <w:rsid w:val="00555FD4"/>
    <w:rsid w:val="005568E8"/>
    <w:rsid w:val="00556915"/>
    <w:rsid w:val="00556CD0"/>
    <w:rsid w:val="00556E40"/>
    <w:rsid w:val="00557062"/>
    <w:rsid w:val="00557390"/>
    <w:rsid w:val="0055777B"/>
    <w:rsid w:val="00557C76"/>
    <w:rsid w:val="00557FB3"/>
    <w:rsid w:val="00557FB5"/>
    <w:rsid w:val="005604A7"/>
    <w:rsid w:val="005605DC"/>
    <w:rsid w:val="00560E11"/>
    <w:rsid w:val="00560F06"/>
    <w:rsid w:val="00560FB3"/>
    <w:rsid w:val="00561989"/>
    <w:rsid w:val="00561A5E"/>
    <w:rsid w:val="00561E2D"/>
    <w:rsid w:val="005621FA"/>
    <w:rsid w:val="00562270"/>
    <w:rsid w:val="005629ED"/>
    <w:rsid w:val="00562C77"/>
    <w:rsid w:val="0056319E"/>
    <w:rsid w:val="0056343F"/>
    <w:rsid w:val="00563883"/>
    <w:rsid w:val="005638A0"/>
    <w:rsid w:val="0056399B"/>
    <w:rsid w:val="00563A51"/>
    <w:rsid w:val="00563B90"/>
    <w:rsid w:val="00563D95"/>
    <w:rsid w:val="00563EE1"/>
    <w:rsid w:val="005640A5"/>
    <w:rsid w:val="005644F8"/>
    <w:rsid w:val="00564689"/>
    <w:rsid w:val="005647CA"/>
    <w:rsid w:val="00564819"/>
    <w:rsid w:val="00564CF8"/>
    <w:rsid w:val="00565040"/>
    <w:rsid w:val="005651A1"/>
    <w:rsid w:val="0056522D"/>
    <w:rsid w:val="005653A3"/>
    <w:rsid w:val="0056586B"/>
    <w:rsid w:val="00565ABE"/>
    <w:rsid w:val="00565D0B"/>
    <w:rsid w:val="005665A9"/>
    <w:rsid w:val="005666F3"/>
    <w:rsid w:val="00566C91"/>
    <w:rsid w:val="00567379"/>
    <w:rsid w:val="00567859"/>
    <w:rsid w:val="00567C08"/>
    <w:rsid w:val="00567C91"/>
    <w:rsid w:val="00567FDF"/>
    <w:rsid w:val="00570215"/>
    <w:rsid w:val="005709E7"/>
    <w:rsid w:val="00570ABD"/>
    <w:rsid w:val="0057164D"/>
    <w:rsid w:val="005717EA"/>
    <w:rsid w:val="00571B1C"/>
    <w:rsid w:val="00572165"/>
    <w:rsid w:val="005721D0"/>
    <w:rsid w:val="005725F3"/>
    <w:rsid w:val="005726B2"/>
    <w:rsid w:val="005727EE"/>
    <w:rsid w:val="00572C82"/>
    <w:rsid w:val="00572E68"/>
    <w:rsid w:val="00572F0A"/>
    <w:rsid w:val="005730D8"/>
    <w:rsid w:val="005730F6"/>
    <w:rsid w:val="00573E62"/>
    <w:rsid w:val="005742CF"/>
    <w:rsid w:val="005747B2"/>
    <w:rsid w:val="00574D85"/>
    <w:rsid w:val="005750DB"/>
    <w:rsid w:val="005752DD"/>
    <w:rsid w:val="005757A9"/>
    <w:rsid w:val="00575C98"/>
    <w:rsid w:val="0057636D"/>
    <w:rsid w:val="00576D9E"/>
    <w:rsid w:val="0057764F"/>
    <w:rsid w:val="005802D8"/>
    <w:rsid w:val="00580729"/>
    <w:rsid w:val="0058077E"/>
    <w:rsid w:val="00580B85"/>
    <w:rsid w:val="00580C1E"/>
    <w:rsid w:val="00580DC4"/>
    <w:rsid w:val="00580F7C"/>
    <w:rsid w:val="005815F2"/>
    <w:rsid w:val="0058179A"/>
    <w:rsid w:val="0058194B"/>
    <w:rsid w:val="00581AE7"/>
    <w:rsid w:val="0058261D"/>
    <w:rsid w:val="00582678"/>
    <w:rsid w:val="00582DE0"/>
    <w:rsid w:val="00582F12"/>
    <w:rsid w:val="0058308C"/>
    <w:rsid w:val="0058319C"/>
    <w:rsid w:val="005833A8"/>
    <w:rsid w:val="00583577"/>
    <w:rsid w:val="00583781"/>
    <w:rsid w:val="005837DC"/>
    <w:rsid w:val="00583EC7"/>
    <w:rsid w:val="00583F3A"/>
    <w:rsid w:val="005840C7"/>
    <w:rsid w:val="00584766"/>
    <w:rsid w:val="00584EB1"/>
    <w:rsid w:val="0058521D"/>
    <w:rsid w:val="0058535F"/>
    <w:rsid w:val="00585832"/>
    <w:rsid w:val="005858A5"/>
    <w:rsid w:val="005859B0"/>
    <w:rsid w:val="00585A26"/>
    <w:rsid w:val="00585B78"/>
    <w:rsid w:val="00586B08"/>
    <w:rsid w:val="00586EA5"/>
    <w:rsid w:val="00586F71"/>
    <w:rsid w:val="00586F8B"/>
    <w:rsid w:val="005872E6"/>
    <w:rsid w:val="00587370"/>
    <w:rsid w:val="00587BA0"/>
    <w:rsid w:val="00587BF9"/>
    <w:rsid w:val="005906CA"/>
    <w:rsid w:val="0059090A"/>
    <w:rsid w:val="00590E8F"/>
    <w:rsid w:val="0059129D"/>
    <w:rsid w:val="00591746"/>
    <w:rsid w:val="00591E58"/>
    <w:rsid w:val="005927DF"/>
    <w:rsid w:val="00592AA3"/>
    <w:rsid w:val="00592B08"/>
    <w:rsid w:val="00592B4B"/>
    <w:rsid w:val="00592CE5"/>
    <w:rsid w:val="0059312C"/>
    <w:rsid w:val="00593174"/>
    <w:rsid w:val="0059324C"/>
    <w:rsid w:val="00593824"/>
    <w:rsid w:val="00593C37"/>
    <w:rsid w:val="00593D01"/>
    <w:rsid w:val="00593D5A"/>
    <w:rsid w:val="00593DD8"/>
    <w:rsid w:val="005940F3"/>
    <w:rsid w:val="00594DA7"/>
    <w:rsid w:val="00594E55"/>
    <w:rsid w:val="00594ED7"/>
    <w:rsid w:val="00595645"/>
    <w:rsid w:val="005957EF"/>
    <w:rsid w:val="005958FF"/>
    <w:rsid w:val="00595903"/>
    <w:rsid w:val="00595A2F"/>
    <w:rsid w:val="00596682"/>
    <w:rsid w:val="005968E2"/>
    <w:rsid w:val="00596BDF"/>
    <w:rsid w:val="00596F83"/>
    <w:rsid w:val="0059737F"/>
    <w:rsid w:val="0059781A"/>
    <w:rsid w:val="00597946"/>
    <w:rsid w:val="0059795C"/>
    <w:rsid w:val="00597BCC"/>
    <w:rsid w:val="00597C35"/>
    <w:rsid w:val="005A07A5"/>
    <w:rsid w:val="005A092F"/>
    <w:rsid w:val="005A0B09"/>
    <w:rsid w:val="005A0C61"/>
    <w:rsid w:val="005A0D41"/>
    <w:rsid w:val="005A0DDF"/>
    <w:rsid w:val="005A0F5B"/>
    <w:rsid w:val="005A2153"/>
    <w:rsid w:val="005A2335"/>
    <w:rsid w:val="005A29F7"/>
    <w:rsid w:val="005A2DC2"/>
    <w:rsid w:val="005A311A"/>
    <w:rsid w:val="005A3691"/>
    <w:rsid w:val="005A3792"/>
    <w:rsid w:val="005A37DA"/>
    <w:rsid w:val="005A37F2"/>
    <w:rsid w:val="005A3CF8"/>
    <w:rsid w:val="005A3F52"/>
    <w:rsid w:val="005A405A"/>
    <w:rsid w:val="005A427C"/>
    <w:rsid w:val="005A44F7"/>
    <w:rsid w:val="005A4EB5"/>
    <w:rsid w:val="005A5345"/>
    <w:rsid w:val="005A545A"/>
    <w:rsid w:val="005A6121"/>
    <w:rsid w:val="005A6449"/>
    <w:rsid w:val="005A6B8D"/>
    <w:rsid w:val="005A6CC4"/>
    <w:rsid w:val="005A6DD3"/>
    <w:rsid w:val="005A7944"/>
    <w:rsid w:val="005A7ADA"/>
    <w:rsid w:val="005A7D80"/>
    <w:rsid w:val="005A7F38"/>
    <w:rsid w:val="005B00F1"/>
    <w:rsid w:val="005B0297"/>
    <w:rsid w:val="005B086C"/>
    <w:rsid w:val="005B0AD9"/>
    <w:rsid w:val="005B126A"/>
    <w:rsid w:val="005B1329"/>
    <w:rsid w:val="005B20F9"/>
    <w:rsid w:val="005B212C"/>
    <w:rsid w:val="005B3468"/>
    <w:rsid w:val="005B3645"/>
    <w:rsid w:val="005B3701"/>
    <w:rsid w:val="005B3C72"/>
    <w:rsid w:val="005B40C2"/>
    <w:rsid w:val="005B4619"/>
    <w:rsid w:val="005B461A"/>
    <w:rsid w:val="005B4665"/>
    <w:rsid w:val="005B4742"/>
    <w:rsid w:val="005B5307"/>
    <w:rsid w:val="005B5326"/>
    <w:rsid w:val="005B53CE"/>
    <w:rsid w:val="005B53FD"/>
    <w:rsid w:val="005B5487"/>
    <w:rsid w:val="005B565D"/>
    <w:rsid w:val="005B583A"/>
    <w:rsid w:val="005B59B3"/>
    <w:rsid w:val="005B5BCF"/>
    <w:rsid w:val="005B6225"/>
    <w:rsid w:val="005B63A1"/>
    <w:rsid w:val="005B6B31"/>
    <w:rsid w:val="005B6FD0"/>
    <w:rsid w:val="005B7BC0"/>
    <w:rsid w:val="005B7D16"/>
    <w:rsid w:val="005C00BA"/>
    <w:rsid w:val="005C011B"/>
    <w:rsid w:val="005C0406"/>
    <w:rsid w:val="005C0521"/>
    <w:rsid w:val="005C091C"/>
    <w:rsid w:val="005C0B11"/>
    <w:rsid w:val="005C17E4"/>
    <w:rsid w:val="005C1891"/>
    <w:rsid w:val="005C1B4B"/>
    <w:rsid w:val="005C224E"/>
    <w:rsid w:val="005C29CF"/>
    <w:rsid w:val="005C2C00"/>
    <w:rsid w:val="005C2DEA"/>
    <w:rsid w:val="005C3076"/>
    <w:rsid w:val="005C3A42"/>
    <w:rsid w:val="005C3B58"/>
    <w:rsid w:val="005C3DA1"/>
    <w:rsid w:val="005C3FD7"/>
    <w:rsid w:val="005C41EE"/>
    <w:rsid w:val="005C4931"/>
    <w:rsid w:val="005C4B3F"/>
    <w:rsid w:val="005C54F2"/>
    <w:rsid w:val="005C55DF"/>
    <w:rsid w:val="005C5761"/>
    <w:rsid w:val="005C5B64"/>
    <w:rsid w:val="005C5BFA"/>
    <w:rsid w:val="005C64C4"/>
    <w:rsid w:val="005C6B11"/>
    <w:rsid w:val="005C6D12"/>
    <w:rsid w:val="005C6F21"/>
    <w:rsid w:val="005C7282"/>
    <w:rsid w:val="005C7599"/>
    <w:rsid w:val="005C768B"/>
    <w:rsid w:val="005C7878"/>
    <w:rsid w:val="005C7B67"/>
    <w:rsid w:val="005D01C7"/>
    <w:rsid w:val="005D026E"/>
    <w:rsid w:val="005D0E29"/>
    <w:rsid w:val="005D0E6C"/>
    <w:rsid w:val="005D0EF2"/>
    <w:rsid w:val="005D0F4C"/>
    <w:rsid w:val="005D1A23"/>
    <w:rsid w:val="005D1B5A"/>
    <w:rsid w:val="005D222D"/>
    <w:rsid w:val="005D2936"/>
    <w:rsid w:val="005D31C9"/>
    <w:rsid w:val="005D339D"/>
    <w:rsid w:val="005D3665"/>
    <w:rsid w:val="005D377D"/>
    <w:rsid w:val="005D3792"/>
    <w:rsid w:val="005D3E09"/>
    <w:rsid w:val="005D4217"/>
    <w:rsid w:val="005D43F7"/>
    <w:rsid w:val="005D46CB"/>
    <w:rsid w:val="005D4766"/>
    <w:rsid w:val="005D4BF9"/>
    <w:rsid w:val="005D4DD6"/>
    <w:rsid w:val="005D58E0"/>
    <w:rsid w:val="005D5ACC"/>
    <w:rsid w:val="005D5EB7"/>
    <w:rsid w:val="005D5F21"/>
    <w:rsid w:val="005D62B1"/>
    <w:rsid w:val="005D65AE"/>
    <w:rsid w:val="005D6901"/>
    <w:rsid w:val="005D694A"/>
    <w:rsid w:val="005D6985"/>
    <w:rsid w:val="005D6B15"/>
    <w:rsid w:val="005D6BB7"/>
    <w:rsid w:val="005D708B"/>
    <w:rsid w:val="005E00FB"/>
    <w:rsid w:val="005E0131"/>
    <w:rsid w:val="005E0156"/>
    <w:rsid w:val="005E04D3"/>
    <w:rsid w:val="005E065D"/>
    <w:rsid w:val="005E07F1"/>
    <w:rsid w:val="005E0CB6"/>
    <w:rsid w:val="005E0D37"/>
    <w:rsid w:val="005E0F5F"/>
    <w:rsid w:val="005E10EC"/>
    <w:rsid w:val="005E1885"/>
    <w:rsid w:val="005E1B47"/>
    <w:rsid w:val="005E2118"/>
    <w:rsid w:val="005E23A5"/>
    <w:rsid w:val="005E2916"/>
    <w:rsid w:val="005E2ACA"/>
    <w:rsid w:val="005E2DDE"/>
    <w:rsid w:val="005E2FC6"/>
    <w:rsid w:val="005E3070"/>
    <w:rsid w:val="005E3701"/>
    <w:rsid w:val="005E3FBA"/>
    <w:rsid w:val="005E40D5"/>
    <w:rsid w:val="005E42BE"/>
    <w:rsid w:val="005E4633"/>
    <w:rsid w:val="005E47EC"/>
    <w:rsid w:val="005E47F8"/>
    <w:rsid w:val="005E5337"/>
    <w:rsid w:val="005E5410"/>
    <w:rsid w:val="005E56F6"/>
    <w:rsid w:val="005E67B2"/>
    <w:rsid w:val="005E6D6B"/>
    <w:rsid w:val="005E6D74"/>
    <w:rsid w:val="005E6EA8"/>
    <w:rsid w:val="005E6F98"/>
    <w:rsid w:val="005E7196"/>
    <w:rsid w:val="005E75A4"/>
    <w:rsid w:val="005E7A6B"/>
    <w:rsid w:val="005E7B5A"/>
    <w:rsid w:val="005F023C"/>
    <w:rsid w:val="005F0429"/>
    <w:rsid w:val="005F069B"/>
    <w:rsid w:val="005F08EB"/>
    <w:rsid w:val="005F0C27"/>
    <w:rsid w:val="005F111F"/>
    <w:rsid w:val="005F13BC"/>
    <w:rsid w:val="005F1BA6"/>
    <w:rsid w:val="005F1FCF"/>
    <w:rsid w:val="005F2826"/>
    <w:rsid w:val="005F359C"/>
    <w:rsid w:val="005F374A"/>
    <w:rsid w:val="005F41AD"/>
    <w:rsid w:val="005F46FC"/>
    <w:rsid w:val="005F4C56"/>
    <w:rsid w:val="005F4E85"/>
    <w:rsid w:val="005F541A"/>
    <w:rsid w:val="005F5E42"/>
    <w:rsid w:val="005F5EAB"/>
    <w:rsid w:val="005F65E8"/>
    <w:rsid w:val="005F662C"/>
    <w:rsid w:val="005F71DD"/>
    <w:rsid w:val="005F73C6"/>
    <w:rsid w:val="005F7477"/>
    <w:rsid w:val="005F7650"/>
    <w:rsid w:val="005F7E66"/>
    <w:rsid w:val="006002E7"/>
    <w:rsid w:val="0060122A"/>
    <w:rsid w:val="006018E3"/>
    <w:rsid w:val="00602C96"/>
    <w:rsid w:val="006030DC"/>
    <w:rsid w:val="00603560"/>
    <w:rsid w:val="0060412E"/>
    <w:rsid w:val="0060415A"/>
    <w:rsid w:val="00604B6A"/>
    <w:rsid w:val="00605394"/>
    <w:rsid w:val="00605558"/>
    <w:rsid w:val="006055DB"/>
    <w:rsid w:val="006055E2"/>
    <w:rsid w:val="006059E1"/>
    <w:rsid w:val="00606796"/>
    <w:rsid w:val="006067A0"/>
    <w:rsid w:val="00606DC2"/>
    <w:rsid w:val="00606FFD"/>
    <w:rsid w:val="006070F1"/>
    <w:rsid w:val="00607254"/>
    <w:rsid w:val="0060770D"/>
    <w:rsid w:val="00607B10"/>
    <w:rsid w:val="00607D59"/>
    <w:rsid w:val="00610058"/>
    <w:rsid w:val="00610195"/>
    <w:rsid w:val="0061023F"/>
    <w:rsid w:val="006111D4"/>
    <w:rsid w:val="006111E8"/>
    <w:rsid w:val="00611279"/>
    <w:rsid w:val="0061138B"/>
    <w:rsid w:val="0061144C"/>
    <w:rsid w:val="006114BE"/>
    <w:rsid w:val="0061176A"/>
    <w:rsid w:val="006117D0"/>
    <w:rsid w:val="0061185E"/>
    <w:rsid w:val="006119E9"/>
    <w:rsid w:val="00611BDA"/>
    <w:rsid w:val="00611DD0"/>
    <w:rsid w:val="00611ED4"/>
    <w:rsid w:val="0061277A"/>
    <w:rsid w:val="0061300B"/>
    <w:rsid w:val="0061342C"/>
    <w:rsid w:val="006134DD"/>
    <w:rsid w:val="0061418C"/>
    <w:rsid w:val="006143C6"/>
    <w:rsid w:val="0061490A"/>
    <w:rsid w:val="00615152"/>
    <w:rsid w:val="00615337"/>
    <w:rsid w:val="006154B6"/>
    <w:rsid w:val="0061550C"/>
    <w:rsid w:val="00615D98"/>
    <w:rsid w:val="00615F0B"/>
    <w:rsid w:val="006163A4"/>
    <w:rsid w:val="00616936"/>
    <w:rsid w:val="00617539"/>
    <w:rsid w:val="00617656"/>
    <w:rsid w:val="00617A15"/>
    <w:rsid w:val="00617D25"/>
    <w:rsid w:val="00617F27"/>
    <w:rsid w:val="006200B9"/>
    <w:rsid w:val="006200ED"/>
    <w:rsid w:val="006202EB"/>
    <w:rsid w:val="006206FD"/>
    <w:rsid w:val="0062070C"/>
    <w:rsid w:val="00620961"/>
    <w:rsid w:val="006209AF"/>
    <w:rsid w:val="00620BBF"/>
    <w:rsid w:val="006211E3"/>
    <w:rsid w:val="006214E5"/>
    <w:rsid w:val="0062175B"/>
    <w:rsid w:val="00621965"/>
    <w:rsid w:val="00621A44"/>
    <w:rsid w:val="00621B42"/>
    <w:rsid w:val="00621CE9"/>
    <w:rsid w:val="00621DD3"/>
    <w:rsid w:val="00621E17"/>
    <w:rsid w:val="00621EC4"/>
    <w:rsid w:val="00621FA1"/>
    <w:rsid w:val="00622531"/>
    <w:rsid w:val="00622696"/>
    <w:rsid w:val="006227E6"/>
    <w:rsid w:val="00622952"/>
    <w:rsid w:val="00622B9C"/>
    <w:rsid w:val="00622ED9"/>
    <w:rsid w:val="00622FFA"/>
    <w:rsid w:val="00623565"/>
    <w:rsid w:val="006236FF"/>
    <w:rsid w:val="00623811"/>
    <w:rsid w:val="00623A3F"/>
    <w:rsid w:val="00623F63"/>
    <w:rsid w:val="00624070"/>
    <w:rsid w:val="00624532"/>
    <w:rsid w:val="0062483D"/>
    <w:rsid w:val="00624C89"/>
    <w:rsid w:val="00624F28"/>
    <w:rsid w:val="006253A5"/>
    <w:rsid w:val="0062571F"/>
    <w:rsid w:val="0062594F"/>
    <w:rsid w:val="006259BB"/>
    <w:rsid w:val="00625A19"/>
    <w:rsid w:val="00625F6E"/>
    <w:rsid w:val="00626262"/>
    <w:rsid w:val="006263C7"/>
    <w:rsid w:val="006263CD"/>
    <w:rsid w:val="00626837"/>
    <w:rsid w:val="00626A30"/>
    <w:rsid w:val="00626A91"/>
    <w:rsid w:val="00626D4B"/>
    <w:rsid w:val="00627102"/>
    <w:rsid w:val="0062734D"/>
    <w:rsid w:val="0062742C"/>
    <w:rsid w:val="00627C0D"/>
    <w:rsid w:val="0063044A"/>
    <w:rsid w:val="0063047B"/>
    <w:rsid w:val="00630582"/>
    <w:rsid w:val="0063081D"/>
    <w:rsid w:val="00630998"/>
    <w:rsid w:val="006309EC"/>
    <w:rsid w:val="00630EC8"/>
    <w:rsid w:val="00630F98"/>
    <w:rsid w:val="006312CE"/>
    <w:rsid w:val="00631494"/>
    <w:rsid w:val="00631AD0"/>
    <w:rsid w:val="00632166"/>
    <w:rsid w:val="0063224A"/>
    <w:rsid w:val="00632448"/>
    <w:rsid w:val="006325C3"/>
    <w:rsid w:val="00632811"/>
    <w:rsid w:val="0063284C"/>
    <w:rsid w:val="00632A20"/>
    <w:rsid w:val="00632F5B"/>
    <w:rsid w:val="00633044"/>
    <w:rsid w:val="00633116"/>
    <w:rsid w:val="00633180"/>
    <w:rsid w:val="00633683"/>
    <w:rsid w:val="00633899"/>
    <w:rsid w:val="0063395E"/>
    <w:rsid w:val="00633CF2"/>
    <w:rsid w:val="00633DCB"/>
    <w:rsid w:val="00633FD4"/>
    <w:rsid w:val="006343B8"/>
    <w:rsid w:val="006352E3"/>
    <w:rsid w:val="00635307"/>
    <w:rsid w:val="0063543D"/>
    <w:rsid w:val="00635836"/>
    <w:rsid w:val="00635A50"/>
    <w:rsid w:val="00635AC8"/>
    <w:rsid w:val="00636027"/>
    <w:rsid w:val="0063612E"/>
    <w:rsid w:val="006362D1"/>
    <w:rsid w:val="006367E2"/>
    <w:rsid w:val="00636F34"/>
    <w:rsid w:val="0063754D"/>
    <w:rsid w:val="00637637"/>
    <w:rsid w:val="0063779B"/>
    <w:rsid w:val="00637D0F"/>
    <w:rsid w:val="00637EE7"/>
    <w:rsid w:val="006400A2"/>
    <w:rsid w:val="00640191"/>
    <w:rsid w:val="00640340"/>
    <w:rsid w:val="0064055A"/>
    <w:rsid w:val="0064066F"/>
    <w:rsid w:val="00640AA8"/>
    <w:rsid w:val="00640C71"/>
    <w:rsid w:val="00640FD8"/>
    <w:rsid w:val="00641081"/>
    <w:rsid w:val="006410C3"/>
    <w:rsid w:val="00641545"/>
    <w:rsid w:val="00641AFD"/>
    <w:rsid w:val="006426A3"/>
    <w:rsid w:val="00642729"/>
    <w:rsid w:val="006427C9"/>
    <w:rsid w:val="00643033"/>
    <w:rsid w:val="0064337A"/>
    <w:rsid w:val="00643498"/>
    <w:rsid w:val="00643555"/>
    <w:rsid w:val="006437E1"/>
    <w:rsid w:val="006438C7"/>
    <w:rsid w:val="00643A6E"/>
    <w:rsid w:val="00643D25"/>
    <w:rsid w:val="00643E6D"/>
    <w:rsid w:val="0064405E"/>
    <w:rsid w:val="00644ADC"/>
    <w:rsid w:val="006460DF"/>
    <w:rsid w:val="0064661F"/>
    <w:rsid w:val="00646771"/>
    <w:rsid w:val="00646A73"/>
    <w:rsid w:val="00646B62"/>
    <w:rsid w:val="00647007"/>
    <w:rsid w:val="006473A5"/>
    <w:rsid w:val="00647695"/>
    <w:rsid w:val="0064786B"/>
    <w:rsid w:val="00647AC9"/>
    <w:rsid w:val="00647B00"/>
    <w:rsid w:val="00647F59"/>
    <w:rsid w:val="00647FD8"/>
    <w:rsid w:val="00647FF5"/>
    <w:rsid w:val="0065071D"/>
    <w:rsid w:val="0065093C"/>
    <w:rsid w:val="00650F4D"/>
    <w:rsid w:val="0065158C"/>
    <w:rsid w:val="006515AE"/>
    <w:rsid w:val="006519F3"/>
    <w:rsid w:val="00651A09"/>
    <w:rsid w:val="00651EC1"/>
    <w:rsid w:val="00651ED0"/>
    <w:rsid w:val="0065227A"/>
    <w:rsid w:val="0065257C"/>
    <w:rsid w:val="0065264E"/>
    <w:rsid w:val="00652AD8"/>
    <w:rsid w:val="00652CA0"/>
    <w:rsid w:val="00652FDA"/>
    <w:rsid w:val="00653061"/>
    <w:rsid w:val="00653098"/>
    <w:rsid w:val="006532DA"/>
    <w:rsid w:val="0065338A"/>
    <w:rsid w:val="0065373C"/>
    <w:rsid w:val="00653932"/>
    <w:rsid w:val="006541BE"/>
    <w:rsid w:val="006542B1"/>
    <w:rsid w:val="0065434D"/>
    <w:rsid w:val="00654896"/>
    <w:rsid w:val="006548D8"/>
    <w:rsid w:val="0065493D"/>
    <w:rsid w:val="0065494F"/>
    <w:rsid w:val="00654BE0"/>
    <w:rsid w:val="00654D5A"/>
    <w:rsid w:val="00654D92"/>
    <w:rsid w:val="006553EF"/>
    <w:rsid w:val="00655F9F"/>
    <w:rsid w:val="00656301"/>
    <w:rsid w:val="00656AD5"/>
    <w:rsid w:val="00656ECB"/>
    <w:rsid w:val="00656ECF"/>
    <w:rsid w:val="00656F55"/>
    <w:rsid w:val="0065704A"/>
    <w:rsid w:val="0065706C"/>
    <w:rsid w:val="006570EB"/>
    <w:rsid w:val="00657181"/>
    <w:rsid w:val="00657DC0"/>
    <w:rsid w:val="00657F14"/>
    <w:rsid w:val="006608DF"/>
    <w:rsid w:val="006609F2"/>
    <w:rsid w:val="00660C53"/>
    <w:rsid w:val="00660D05"/>
    <w:rsid w:val="00660D23"/>
    <w:rsid w:val="006614B0"/>
    <w:rsid w:val="0066155E"/>
    <w:rsid w:val="00661F3C"/>
    <w:rsid w:val="00662400"/>
    <w:rsid w:val="00662A8A"/>
    <w:rsid w:val="00662D61"/>
    <w:rsid w:val="00662FC3"/>
    <w:rsid w:val="00663A63"/>
    <w:rsid w:val="00663D85"/>
    <w:rsid w:val="006640DA"/>
    <w:rsid w:val="006641D5"/>
    <w:rsid w:val="00664BA2"/>
    <w:rsid w:val="00664CE2"/>
    <w:rsid w:val="00664ECA"/>
    <w:rsid w:val="00664ED6"/>
    <w:rsid w:val="00665435"/>
    <w:rsid w:val="00665666"/>
    <w:rsid w:val="00665D91"/>
    <w:rsid w:val="00666417"/>
    <w:rsid w:val="0066673D"/>
    <w:rsid w:val="00666A18"/>
    <w:rsid w:val="00666CCC"/>
    <w:rsid w:val="00666CE1"/>
    <w:rsid w:val="006671D9"/>
    <w:rsid w:val="0066723E"/>
    <w:rsid w:val="006674BA"/>
    <w:rsid w:val="00667564"/>
    <w:rsid w:val="0066770D"/>
    <w:rsid w:val="00667CBC"/>
    <w:rsid w:val="00667F38"/>
    <w:rsid w:val="00670464"/>
    <w:rsid w:val="006704B5"/>
    <w:rsid w:val="00670A35"/>
    <w:rsid w:val="00670F0C"/>
    <w:rsid w:val="00670F3B"/>
    <w:rsid w:val="006711E9"/>
    <w:rsid w:val="00671286"/>
    <w:rsid w:val="00671714"/>
    <w:rsid w:val="0067194A"/>
    <w:rsid w:val="00671E61"/>
    <w:rsid w:val="00672137"/>
    <w:rsid w:val="00672234"/>
    <w:rsid w:val="0067245F"/>
    <w:rsid w:val="0067260F"/>
    <w:rsid w:val="00672683"/>
    <w:rsid w:val="006728FB"/>
    <w:rsid w:val="00672CA1"/>
    <w:rsid w:val="00672D66"/>
    <w:rsid w:val="006730AE"/>
    <w:rsid w:val="00673124"/>
    <w:rsid w:val="00673938"/>
    <w:rsid w:val="00673A97"/>
    <w:rsid w:val="00673ECB"/>
    <w:rsid w:val="006740CD"/>
    <w:rsid w:val="00674104"/>
    <w:rsid w:val="00674459"/>
    <w:rsid w:val="00674535"/>
    <w:rsid w:val="00674610"/>
    <w:rsid w:val="0067483D"/>
    <w:rsid w:val="0067497F"/>
    <w:rsid w:val="00674C95"/>
    <w:rsid w:val="00674D6C"/>
    <w:rsid w:val="00674F99"/>
    <w:rsid w:val="0067506B"/>
    <w:rsid w:val="00675508"/>
    <w:rsid w:val="006759F4"/>
    <w:rsid w:val="00675CFC"/>
    <w:rsid w:val="00675F5D"/>
    <w:rsid w:val="00676390"/>
    <w:rsid w:val="006765A5"/>
    <w:rsid w:val="00676650"/>
    <w:rsid w:val="00676A05"/>
    <w:rsid w:val="00676A81"/>
    <w:rsid w:val="00676B6F"/>
    <w:rsid w:val="00676E5C"/>
    <w:rsid w:val="00677899"/>
    <w:rsid w:val="006778F4"/>
    <w:rsid w:val="00677B46"/>
    <w:rsid w:val="00677BB3"/>
    <w:rsid w:val="006801EC"/>
    <w:rsid w:val="006805F4"/>
    <w:rsid w:val="00680AE2"/>
    <w:rsid w:val="00680E43"/>
    <w:rsid w:val="006814EA"/>
    <w:rsid w:val="0068160D"/>
    <w:rsid w:val="00681833"/>
    <w:rsid w:val="00681AC2"/>
    <w:rsid w:val="00681C04"/>
    <w:rsid w:val="00681E4A"/>
    <w:rsid w:val="00681F94"/>
    <w:rsid w:val="006825DF"/>
    <w:rsid w:val="006827B1"/>
    <w:rsid w:val="006828A1"/>
    <w:rsid w:val="00682A19"/>
    <w:rsid w:val="00682B71"/>
    <w:rsid w:val="00682B92"/>
    <w:rsid w:val="00682E09"/>
    <w:rsid w:val="00682F06"/>
    <w:rsid w:val="006830C1"/>
    <w:rsid w:val="00683258"/>
    <w:rsid w:val="00683618"/>
    <w:rsid w:val="00683BC6"/>
    <w:rsid w:val="00683C26"/>
    <w:rsid w:val="00683C93"/>
    <w:rsid w:val="00684038"/>
    <w:rsid w:val="0068477C"/>
    <w:rsid w:val="00684A67"/>
    <w:rsid w:val="00685081"/>
    <w:rsid w:val="0068516E"/>
    <w:rsid w:val="006851C6"/>
    <w:rsid w:val="006853C9"/>
    <w:rsid w:val="00685CD4"/>
    <w:rsid w:val="00685FE6"/>
    <w:rsid w:val="00686069"/>
    <w:rsid w:val="00686BCD"/>
    <w:rsid w:val="00686C6C"/>
    <w:rsid w:val="00687038"/>
    <w:rsid w:val="0068750C"/>
    <w:rsid w:val="0068795F"/>
    <w:rsid w:val="006879D2"/>
    <w:rsid w:val="00687A87"/>
    <w:rsid w:val="00687F12"/>
    <w:rsid w:val="00691112"/>
    <w:rsid w:val="0069122C"/>
    <w:rsid w:val="00691612"/>
    <w:rsid w:val="006916F3"/>
    <w:rsid w:val="006918EF"/>
    <w:rsid w:val="00691E96"/>
    <w:rsid w:val="006922C7"/>
    <w:rsid w:val="006923C5"/>
    <w:rsid w:val="00692771"/>
    <w:rsid w:val="00692794"/>
    <w:rsid w:val="00692E67"/>
    <w:rsid w:val="00692EA8"/>
    <w:rsid w:val="00692F48"/>
    <w:rsid w:val="006933A6"/>
    <w:rsid w:val="00693613"/>
    <w:rsid w:val="006936B4"/>
    <w:rsid w:val="00693CC4"/>
    <w:rsid w:val="00693DC2"/>
    <w:rsid w:val="00694330"/>
    <w:rsid w:val="006943C8"/>
    <w:rsid w:val="00694676"/>
    <w:rsid w:val="00694DA2"/>
    <w:rsid w:val="00695071"/>
    <w:rsid w:val="00695154"/>
    <w:rsid w:val="0069531C"/>
    <w:rsid w:val="006960A0"/>
    <w:rsid w:val="006960A2"/>
    <w:rsid w:val="00696749"/>
    <w:rsid w:val="0069677A"/>
    <w:rsid w:val="00696C82"/>
    <w:rsid w:val="00696F83"/>
    <w:rsid w:val="00697A89"/>
    <w:rsid w:val="00697BF0"/>
    <w:rsid w:val="00697CF8"/>
    <w:rsid w:val="006A01FB"/>
    <w:rsid w:val="006A038E"/>
    <w:rsid w:val="006A0825"/>
    <w:rsid w:val="006A0881"/>
    <w:rsid w:val="006A093A"/>
    <w:rsid w:val="006A0E1F"/>
    <w:rsid w:val="006A103B"/>
    <w:rsid w:val="006A1069"/>
    <w:rsid w:val="006A1468"/>
    <w:rsid w:val="006A1A25"/>
    <w:rsid w:val="006A1CC6"/>
    <w:rsid w:val="006A1DF4"/>
    <w:rsid w:val="006A2BBC"/>
    <w:rsid w:val="006A2E10"/>
    <w:rsid w:val="006A335D"/>
    <w:rsid w:val="006A3901"/>
    <w:rsid w:val="006A3D7E"/>
    <w:rsid w:val="006A3FCC"/>
    <w:rsid w:val="006A42DE"/>
    <w:rsid w:val="006A4354"/>
    <w:rsid w:val="006A4679"/>
    <w:rsid w:val="006A490C"/>
    <w:rsid w:val="006A4980"/>
    <w:rsid w:val="006A50BF"/>
    <w:rsid w:val="006A5715"/>
    <w:rsid w:val="006A5A46"/>
    <w:rsid w:val="006A5B4A"/>
    <w:rsid w:val="006A5BBB"/>
    <w:rsid w:val="006A5E81"/>
    <w:rsid w:val="006A63DC"/>
    <w:rsid w:val="006A64C9"/>
    <w:rsid w:val="006A64E0"/>
    <w:rsid w:val="006A654B"/>
    <w:rsid w:val="006A68D2"/>
    <w:rsid w:val="006A69B2"/>
    <w:rsid w:val="006A6BC1"/>
    <w:rsid w:val="006A6FF2"/>
    <w:rsid w:val="006A71CD"/>
    <w:rsid w:val="006A7302"/>
    <w:rsid w:val="006A7640"/>
    <w:rsid w:val="006A78C3"/>
    <w:rsid w:val="006A7A2D"/>
    <w:rsid w:val="006A7E18"/>
    <w:rsid w:val="006B039C"/>
    <w:rsid w:val="006B05BD"/>
    <w:rsid w:val="006B06C5"/>
    <w:rsid w:val="006B094A"/>
    <w:rsid w:val="006B0ADE"/>
    <w:rsid w:val="006B0B05"/>
    <w:rsid w:val="006B0D09"/>
    <w:rsid w:val="006B13A2"/>
    <w:rsid w:val="006B1699"/>
    <w:rsid w:val="006B1895"/>
    <w:rsid w:val="006B2173"/>
    <w:rsid w:val="006B236D"/>
    <w:rsid w:val="006B2400"/>
    <w:rsid w:val="006B27F9"/>
    <w:rsid w:val="006B2B6E"/>
    <w:rsid w:val="006B2B81"/>
    <w:rsid w:val="006B2CA1"/>
    <w:rsid w:val="006B2D6E"/>
    <w:rsid w:val="006B3791"/>
    <w:rsid w:val="006B380D"/>
    <w:rsid w:val="006B3F12"/>
    <w:rsid w:val="006B4198"/>
    <w:rsid w:val="006B433A"/>
    <w:rsid w:val="006B4969"/>
    <w:rsid w:val="006B4A68"/>
    <w:rsid w:val="006B4D37"/>
    <w:rsid w:val="006B4DE1"/>
    <w:rsid w:val="006B504D"/>
    <w:rsid w:val="006B5130"/>
    <w:rsid w:val="006B51DC"/>
    <w:rsid w:val="006B528C"/>
    <w:rsid w:val="006B5296"/>
    <w:rsid w:val="006B62B9"/>
    <w:rsid w:val="006B6902"/>
    <w:rsid w:val="006B69EF"/>
    <w:rsid w:val="006B6CB3"/>
    <w:rsid w:val="006B7680"/>
    <w:rsid w:val="006B784E"/>
    <w:rsid w:val="006B795F"/>
    <w:rsid w:val="006B7B0F"/>
    <w:rsid w:val="006B7CA4"/>
    <w:rsid w:val="006C0000"/>
    <w:rsid w:val="006C0026"/>
    <w:rsid w:val="006C0359"/>
    <w:rsid w:val="006C0A70"/>
    <w:rsid w:val="006C0ACD"/>
    <w:rsid w:val="006C0FAC"/>
    <w:rsid w:val="006C119B"/>
    <w:rsid w:val="006C1542"/>
    <w:rsid w:val="006C1754"/>
    <w:rsid w:val="006C1AE1"/>
    <w:rsid w:val="006C1B30"/>
    <w:rsid w:val="006C2476"/>
    <w:rsid w:val="006C2B16"/>
    <w:rsid w:val="006C2DE6"/>
    <w:rsid w:val="006C2DF2"/>
    <w:rsid w:val="006C2E59"/>
    <w:rsid w:val="006C33E0"/>
    <w:rsid w:val="006C3714"/>
    <w:rsid w:val="006C379A"/>
    <w:rsid w:val="006C3BD9"/>
    <w:rsid w:val="006C3DD1"/>
    <w:rsid w:val="006C3EB4"/>
    <w:rsid w:val="006C4546"/>
    <w:rsid w:val="006C51FC"/>
    <w:rsid w:val="006C54DB"/>
    <w:rsid w:val="006C5B8A"/>
    <w:rsid w:val="006C5EED"/>
    <w:rsid w:val="006C5FB0"/>
    <w:rsid w:val="006C62E4"/>
    <w:rsid w:val="006C62EC"/>
    <w:rsid w:val="006C6384"/>
    <w:rsid w:val="006C6A54"/>
    <w:rsid w:val="006C6DC3"/>
    <w:rsid w:val="006C76B6"/>
    <w:rsid w:val="006C774E"/>
    <w:rsid w:val="006C7933"/>
    <w:rsid w:val="006D0154"/>
    <w:rsid w:val="006D163D"/>
    <w:rsid w:val="006D1681"/>
    <w:rsid w:val="006D1760"/>
    <w:rsid w:val="006D1C1A"/>
    <w:rsid w:val="006D225F"/>
    <w:rsid w:val="006D23E7"/>
    <w:rsid w:val="006D28CC"/>
    <w:rsid w:val="006D2D2C"/>
    <w:rsid w:val="006D2F72"/>
    <w:rsid w:val="006D36CE"/>
    <w:rsid w:val="006D415A"/>
    <w:rsid w:val="006D44BC"/>
    <w:rsid w:val="006D4B12"/>
    <w:rsid w:val="006D4B70"/>
    <w:rsid w:val="006D4E85"/>
    <w:rsid w:val="006D51B1"/>
    <w:rsid w:val="006D53AB"/>
    <w:rsid w:val="006D5483"/>
    <w:rsid w:val="006D54F2"/>
    <w:rsid w:val="006D5702"/>
    <w:rsid w:val="006D587F"/>
    <w:rsid w:val="006D6163"/>
    <w:rsid w:val="006D676E"/>
    <w:rsid w:val="006D70AA"/>
    <w:rsid w:val="006D767B"/>
    <w:rsid w:val="006D795D"/>
    <w:rsid w:val="006D7C3C"/>
    <w:rsid w:val="006D7CBC"/>
    <w:rsid w:val="006D7E39"/>
    <w:rsid w:val="006D7F45"/>
    <w:rsid w:val="006E0827"/>
    <w:rsid w:val="006E0C6C"/>
    <w:rsid w:val="006E14EB"/>
    <w:rsid w:val="006E1666"/>
    <w:rsid w:val="006E16DB"/>
    <w:rsid w:val="006E1846"/>
    <w:rsid w:val="006E1FDD"/>
    <w:rsid w:val="006E20A9"/>
    <w:rsid w:val="006E2B97"/>
    <w:rsid w:val="006E2D6F"/>
    <w:rsid w:val="006E386A"/>
    <w:rsid w:val="006E3876"/>
    <w:rsid w:val="006E39D9"/>
    <w:rsid w:val="006E3DB6"/>
    <w:rsid w:val="006E47EE"/>
    <w:rsid w:val="006E4D3F"/>
    <w:rsid w:val="006E4E9B"/>
    <w:rsid w:val="006E5519"/>
    <w:rsid w:val="006E5988"/>
    <w:rsid w:val="006E5BE2"/>
    <w:rsid w:val="006E5E05"/>
    <w:rsid w:val="006E5F0A"/>
    <w:rsid w:val="006E62B7"/>
    <w:rsid w:val="006E6D7F"/>
    <w:rsid w:val="006E794F"/>
    <w:rsid w:val="006E7A28"/>
    <w:rsid w:val="006F026D"/>
    <w:rsid w:val="006F04B8"/>
    <w:rsid w:val="006F0AA3"/>
    <w:rsid w:val="006F0C9E"/>
    <w:rsid w:val="006F0ED8"/>
    <w:rsid w:val="006F18F5"/>
    <w:rsid w:val="006F1C09"/>
    <w:rsid w:val="006F1C9B"/>
    <w:rsid w:val="006F233F"/>
    <w:rsid w:val="006F2897"/>
    <w:rsid w:val="006F2A54"/>
    <w:rsid w:val="006F2B85"/>
    <w:rsid w:val="006F2CE2"/>
    <w:rsid w:val="006F2EBE"/>
    <w:rsid w:val="006F3267"/>
    <w:rsid w:val="006F352A"/>
    <w:rsid w:val="006F3A82"/>
    <w:rsid w:val="006F3BC1"/>
    <w:rsid w:val="006F3CD6"/>
    <w:rsid w:val="006F3D19"/>
    <w:rsid w:val="006F3F7C"/>
    <w:rsid w:val="006F4002"/>
    <w:rsid w:val="006F43D1"/>
    <w:rsid w:val="006F442F"/>
    <w:rsid w:val="006F48B2"/>
    <w:rsid w:val="006F4CE3"/>
    <w:rsid w:val="006F4FA4"/>
    <w:rsid w:val="006F5275"/>
    <w:rsid w:val="006F546E"/>
    <w:rsid w:val="006F5496"/>
    <w:rsid w:val="006F5925"/>
    <w:rsid w:val="006F5995"/>
    <w:rsid w:val="006F5A43"/>
    <w:rsid w:val="006F5EF3"/>
    <w:rsid w:val="006F5F60"/>
    <w:rsid w:val="006F6076"/>
    <w:rsid w:val="006F638D"/>
    <w:rsid w:val="006F6483"/>
    <w:rsid w:val="006F64C1"/>
    <w:rsid w:val="006F670E"/>
    <w:rsid w:val="006F6EEF"/>
    <w:rsid w:val="006F70FB"/>
    <w:rsid w:val="006F7122"/>
    <w:rsid w:val="006F71C1"/>
    <w:rsid w:val="006F71D8"/>
    <w:rsid w:val="006F7311"/>
    <w:rsid w:val="006F74FA"/>
    <w:rsid w:val="006F7557"/>
    <w:rsid w:val="006F780B"/>
    <w:rsid w:val="006F78F3"/>
    <w:rsid w:val="006F79B9"/>
    <w:rsid w:val="006F7C48"/>
    <w:rsid w:val="0070003D"/>
    <w:rsid w:val="00700188"/>
    <w:rsid w:val="007004BB"/>
    <w:rsid w:val="007008B4"/>
    <w:rsid w:val="00700BF1"/>
    <w:rsid w:val="0070159D"/>
    <w:rsid w:val="007015FA"/>
    <w:rsid w:val="0070177E"/>
    <w:rsid w:val="00701799"/>
    <w:rsid w:val="00701E61"/>
    <w:rsid w:val="00702260"/>
    <w:rsid w:val="0070283C"/>
    <w:rsid w:val="00702A03"/>
    <w:rsid w:val="00703111"/>
    <w:rsid w:val="007032EC"/>
    <w:rsid w:val="0070357B"/>
    <w:rsid w:val="00703689"/>
    <w:rsid w:val="007038C7"/>
    <w:rsid w:val="00703911"/>
    <w:rsid w:val="00703BD3"/>
    <w:rsid w:val="00703EB9"/>
    <w:rsid w:val="0070404A"/>
    <w:rsid w:val="0070464E"/>
    <w:rsid w:val="00704F05"/>
    <w:rsid w:val="00704F21"/>
    <w:rsid w:val="00705033"/>
    <w:rsid w:val="0070520E"/>
    <w:rsid w:val="007056F3"/>
    <w:rsid w:val="00705978"/>
    <w:rsid w:val="0070597F"/>
    <w:rsid w:val="00705C82"/>
    <w:rsid w:val="00705D79"/>
    <w:rsid w:val="00706163"/>
    <w:rsid w:val="0070617F"/>
    <w:rsid w:val="00706247"/>
    <w:rsid w:val="00706405"/>
    <w:rsid w:val="0070643B"/>
    <w:rsid w:val="0070659C"/>
    <w:rsid w:val="00706B9C"/>
    <w:rsid w:val="0070718E"/>
    <w:rsid w:val="007073B2"/>
    <w:rsid w:val="00707435"/>
    <w:rsid w:val="00707516"/>
    <w:rsid w:val="00707A0D"/>
    <w:rsid w:val="00707C66"/>
    <w:rsid w:val="00707EAF"/>
    <w:rsid w:val="00710104"/>
    <w:rsid w:val="00710476"/>
    <w:rsid w:val="00710534"/>
    <w:rsid w:val="007108C1"/>
    <w:rsid w:val="007109FF"/>
    <w:rsid w:val="00710DF3"/>
    <w:rsid w:val="00710ED7"/>
    <w:rsid w:val="0071100E"/>
    <w:rsid w:val="007110B3"/>
    <w:rsid w:val="007110CF"/>
    <w:rsid w:val="00711670"/>
    <w:rsid w:val="007116FB"/>
    <w:rsid w:val="00711DCE"/>
    <w:rsid w:val="007121DA"/>
    <w:rsid w:val="007124E4"/>
    <w:rsid w:val="00712832"/>
    <w:rsid w:val="00712E22"/>
    <w:rsid w:val="0071344F"/>
    <w:rsid w:val="00713BD0"/>
    <w:rsid w:val="00714002"/>
    <w:rsid w:val="007146D4"/>
    <w:rsid w:val="00715379"/>
    <w:rsid w:val="00715964"/>
    <w:rsid w:val="00715A91"/>
    <w:rsid w:val="00715DE3"/>
    <w:rsid w:val="00715F16"/>
    <w:rsid w:val="00715F50"/>
    <w:rsid w:val="0071615E"/>
    <w:rsid w:val="0071628F"/>
    <w:rsid w:val="007162EF"/>
    <w:rsid w:val="00717DD9"/>
    <w:rsid w:val="0072024F"/>
    <w:rsid w:val="0072062A"/>
    <w:rsid w:val="007210C1"/>
    <w:rsid w:val="00721375"/>
    <w:rsid w:val="007213A4"/>
    <w:rsid w:val="007213E7"/>
    <w:rsid w:val="00721444"/>
    <w:rsid w:val="007214C2"/>
    <w:rsid w:val="007215C4"/>
    <w:rsid w:val="0072190B"/>
    <w:rsid w:val="00722019"/>
    <w:rsid w:val="00722A61"/>
    <w:rsid w:val="00722C96"/>
    <w:rsid w:val="00723228"/>
    <w:rsid w:val="00723277"/>
    <w:rsid w:val="0072341B"/>
    <w:rsid w:val="007235CA"/>
    <w:rsid w:val="00723682"/>
    <w:rsid w:val="0072394B"/>
    <w:rsid w:val="00724665"/>
    <w:rsid w:val="00724933"/>
    <w:rsid w:val="00724BF9"/>
    <w:rsid w:val="00724F18"/>
    <w:rsid w:val="007252FA"/>
    <w:rsid w:val="007255FC"/>
    <w:rsid w:val="00725D76"/>
    <w:rsid w:val="00726234"/>
    <w:rsid w:val="00726661"/>
    <w:rsid w:val="00726842"/>
    <w:rsid w:val="007268C6"/>
    <w:rsid w:val="00726A2F"/>
    <w:rsid w:val="00727014"/>
    <w:rsid w:val="00727397"/>
    <w:rsid w:val="0072763C"/>
    <w:rsid w:val="007304C3"/>
    <w:rsid w:val="00730599"/>
    <w:rsid w:val="00730968"/>
    <w:rsid w:val="007309AC"/>
    <w:rsid w:val="00730D28"/>
    <w:rsid w:val="0073107F"/>
    <w:rsid w:val="00731786"/>
    <w:rsid w:val="00731D9D"/>
    <w:rsid w:val="007320A3"/>
    <w:rsid w:val="007320CF"/>
    <w:rsid w:val="0073226B"/>
    <w:rsid w:val="00732A08"/>
    <w:rsid w:val="00732FA0"/>
    <w:rsid w:val="00733347"/>
    <w:rsid w:val="00733519"/>
    <w:rsid w:val="007337A8"/>
    <w:rsid w:val="00733C14"/>
    <w:rsid w:val="00733E32"/>
    <w:rsid w:val="00734306"/>
    <w:rsid w:val="007344D4"/>
    <w:rsid w:val="0073476C"/>
    <w:rsid w:val="00735648"/>
    <w:rsid w:val="007356B4"/>
    <w:rsid w:val="00735BD2"/>
    <w:rsid w:val="00735CEB"/>
    <w:rsid w:val="007361E1"/>
    <w:rsid w:val="007363EE"/>
    <w:rsid w:val="00736403"/>
    <w:rsid w:val="00736474"/>
    <w:rsid w:val="00736843"/>
    <w:rsid w:val="00737578"/>
    <w:rsid w:val="007377E8"/>
    <w:rsid w:val="007378FD"/>
    <w:rsid w:val="00737A51"/>
    <w:rsid w:val="007401B4"/>
    <w:rsid w:val="007402AF"/>
    <w:rsid w:val="0074095F"/>
    <w:rsid w:val="007409D2"/>
    <w:rsid w:val="00741068"/>
    <w:rsid w:val="00741472"/>
    <w:rsid w:val="0074179D"/>
    <w:rsid w:val="00741BF2"/>
    <w:rsid w:val="00741CF8"/>
    <w:rsid w:val="0074212D"/>
    <w:rsid w:val="007422C0"/>
    <w:rsid w:val="00742452"/>
    <w:rsid w:val="00742930"/>
    <w:rsid w:val="00742BF2"/>
    <w:rsid w:val="00742D1B"/>
    <w:rsid w:val="00743037"/>
    <w:rsid w:val="007431AF"/>
    <w:rsid w:val="00743338"/>
    <w:rsid w:val="007434D0"/>
    <w:rsid w:val="00743CD6"/>
    <w:rsid w:val="00744174"/>
    <w:rsid w:val="0074468E"/>
    <w:rsid w:val="0074493C"/>
    <w:rsid w:val="00744DC9"/>
    <w:rsid w:val="00744F0A"/>
    <w:rsid w:val="00744FE1"/>
    <w:rsid w:val="0074515C"/>
    <w:rsid w:val="00745656"/>
    <w:rsid w:val="0074567E"/>
    <w:rsid w:val="00745744"/>
    <w:rsid w:val="00745951"/>
    <w:rsid w:val="007459E8"/>
    <w:rsid w:val="00745BDB"/>
    <w:rsid w:val="00745E1A"/>
    <w:rsid w:val="00745E38"/>
    <w:rsid w:val="00746011"/>
    <w:rsid w:val="00746038"/>
    <w:rsid w:val="007460F9"/>
    <w:rsid w:val="00746709"/>
    <w:rsid w:val="00746AFC"/>
    <w:rsid w:val="0074715F"/>
    <w:rsid w:val="0074748D"/>
    <w:rsid w:val="0074788C"/>
    <w:rsid w:val="00747C5C"/>
    <w:rsid w:val="00747D00"/>
    <w:rsid w:val="00747FB1"/>
    <w:rsid w:val="0075008D"/>
    <w:rsid w:val="007501BB"/>
    <w:rsid w:val="00750579"/>
    <w:rsid w:val="00750791"/>
    <w:rsid w:val="0075082E"/>
    <w:rsid w:val="00750968"/>
    <w:rsid w:val="007511CF"/>
    <w:rsid w:val="0075138C"/>
    <w:rsid w:val="0075179A"/>
    <w:rsid w:val="007518FC"/>
    <w:rsid w:val="00751B0B"/>
    <w:rsid w:val="00751CCD"/>
    <w:rsid w:val="007529D1"/>
    <w:rsid w:val="00752C76"/>
    <w:rsid w:val="0075302C"/>
    <w:rsid w:val="00753226"/>
    <w:rsid w:val="007532FD"/>
    <w:rsid w:val="00753489"/>
    <w:rsid w:val="0075390A"/>
    <w:rsid w:val="007539B9"/>
    <w:rsid w:val="00753AB6"/>
    <w:rsid w:val="00753C9B"/>
    <w:rsid w:val="00753ECB"/>
    <w:rsid w:val="00754638"/>
    <w:rsid w:val="00754C71"/>
    <w:rsid w:val="007550B5"/>
    <w:rsid w:val="00755348"/>
    <w:rsid w:val="007555A7"/>
    <w:rsid w:val="00755C1E"/>
    <w:rsid w:val="00755D21"/>
    <w:rsid w:val="00756874"/>
    <w:rsid w:val="00756C6E"/>
    <w:rsid w:val="00756D05"/>
    <w:rsid w:val="00756F6A"/>
    <w:rsid w:val="00757143"/>
    <w:rsid w:val="00757B3F"/>
    <w:rsid w:val="00757C09"/>
    <w:rsid w:val="00760024"/>
    <w:rsid w:val="0076053B"/>
    <w:rsid w:val="00760B18"/>
    <w:rsid w:val="00760E77"/>
    <w:rsid w:val="007614F6"/>
    <w:rsid w:val="007617DB"/>
    <w:rsid w:val="007618E1"/>
    <w:rsid w:val="007628A7"/>
    <w:rsid w:val="0076297E"/>
    <w:rsid w:val="00762EB8"/>
    <w:rsid w:val="00763334"/>
    <w:rsid w:val="0076333F"/>
    <w:rsid w:val="00763340"/>
    <w:rsid w:val="007633CF"/>
    <w:rsid w:val="00763680"/>
    <w:rsid w:val="0076375A"/>
    <w:rsid w:val="00763C00"/>
    <w:rsid w:val="00763E9E"/>
    <w:rsid w:val="00764086"/>
    <w:rsid w:val="00764089"/>
    <w:rsid w:val="007643F8"/>
    <w:rsid w:val="00764D77"/>
    <w:rsid w:val="007651C5"/>
    <w:rsid w:val="00765371"/>
    <w:rsid w:val="007655BA"/>
    <w:rsid w:val="00765B5A"/>
    <w:rsid w:val="00765DD7"/>
    <w:rsid w:val="00765E08"/>
    <w:rsid w:val="00765E89"/>
    <w:rsid w:val="007662C7"/>
    <w:rsid w:val="007662CD"/>
    <w:rsid w:val="007663B6"/>
    <w:rsid w:val="007667AD"/>
    <w:rsid w:val="00766CA0"/>
    <w:rsid w:val="00766CCC"/>
    <w:rsid w:val="00766D9C"/>
    <w:rsid w:val="00766EDE"/>
    <w:rsid w:val="00766FD7"/>
    <w:rsid w:val="007671FB"/>
    <w:rsid w:val="00767814"/>
    <w:rsid w:val="00767AE9"/>
    <w:rsid w:val="00767F83"/>
    <w:rsid w:val="0077021E"/>
    <w:rsid w:val="007708FD"/>
    <w:rsid w:val="00770D1E"/>
    <w:rsid w:val="007717A1"/>
    <w:rsid w:val="00771803"/>
    <w:rsid w:val="00771B28"/>
    <w:rsid w:val="00771F9A"/>
    <w:rsid w:val="00772042"/>
    <w:rsid w:val="0077259E"/>
    <w:rsid w:val="00772609"/>
    <w:rsid w:val="00772659"/>
    <w:rsid w:val="007726B9"/>
    <w:rsid w:val="00772B4F"/>
    <w:rsid w:val="00772EEE"/>
    <w:rsid w:val="0077311D"/>
    <w:rsid w:val="007741B1"/>
    <w:rsid w:val="00774224"/>
    <w:rsid w:val="007747F4"/>
    <w:rsid w:val="00774956"/>
    <w:rsid w:val="00774A18"/>
    <w:rsid w:val="00774AE1"/>
    <w:rsid w:val="00774B7D"/>
    <w:rsid w:val="00775367"/>
    <w:rsid w:val="00775791"/>
    <w:rsid w:val="00775E4C"/>
    <w:rsid w:val="00776378"/>
    <w:rsid w:val="00776E1D"/>
    <w:rsid w:val="00777019"/>
    <w:rsid w:val="00777057"/>
    <w:rsid w:val="0077706D"/>
    <w:rsid w:val="00777541"/>
    <w:rsid w:val="0077773E"/>
    <w:rsid w:val="00777902"/>
    <w:rsid w:val="00777C83"/>
    <w:rsid w:val="00777D81"/>
    <w:rsid w:val="00777DC3"/>
    <w:rsid w:val="007804F4"/>
    <w:rsid w:val="007805F8"/>
    <w:rsid w:val="00780A4E"/>
    <w:rsid w:val="00780BB3"/>
    <w:rsid w:val="007810DA"/>
    <w:rsid w:val="00781944"/>
    <w:rsid w:val="00781C1F"/>
    <w:rsid w:val="007822F6"/>
    <w:rsid w:val="007823D7"/>
    <w:rsid w:val="00782E93"/>
    <w:rsid w:val="007837FA"/>
    <w:rsid w:val="00783929"/>
    <w:rsid w:val="00783CD5"/>
    <w:rsid w:val="007841FD"/>
    <w:rsid w:val="0078461F"/>
    <w:rsid w:val="00784CED"/>
    <w:rsid w:val="00784DF2"/>
    <w:rsid w:val="00785106"/>
    <w:rsid w:val="00785393"/>
    <w:rsid w:val="00785689"/>
    <w:rsid w:val="007857FB"/>
    <w:rsid w:val="00785FCA"/>
    <w:rsid w:val="0078621C"/>
    <w:rsid w:val="007871FA"/>
    <w:rsid w:val="00787C03"/>
    <w:rsid w:val="00787DF8"/>
    <w:rsid w:val="00790BFA"/>
    <w:rsid w:val="00790C51"/>
    <w:rsid w:val="00790E74"/>
    <w:rsid w:val="007915DD"/>
    <w:rsid w:val="007917DD"/>
    <w:rsid w:val="00791B65"/>
    <w:rsid w:val="007920DA"/>
    <w:rsid w:val="0079216A"/>
    <w:rsid w:val="00792341"/>
    <w:rsid w:val="00792835"/>
    <w:rsid w:val="007928C0"/>
    <w:rsid w:val="007929FE"/>
    <w:rsid w:val="00792BC1"/>
    <w:rsid w:val="00792F5C"/>
    <w:rsid w:val="00793492"/>
    <w:rsid w:val="007937D9"/>
    <w:rsid w:val="007941E7"/>
    <w:rsid w:val="007946CB"/>
    <w:rsid w:val="00794DBE"/>
    <w:rsid w:val="00794E67"/>
    <w:rsid w:val="00794F4D"/>
    <w:rsid w:val="007955AD"/>
    <w:rsid w:val="007957BE"/>
    <w:rsid w:val="00795A4D"/>
    <w:rsid w:val="0079619B"/>
    <w:rsid w:val="00796780"/>
    <w:rsid w:val="00796840"/>
    <w:rsid w:val="00796DD4"/>
    <w:rsid w:val="00797053"/>
    <w:rsid w:val="007971F1"/>
    <w:rsid w:val="007973AA"/>
    <w:rsid w:val="00797C72"/>
    <w:rsid w:val="007A072C"/>
    <w:rsid w:val="007A19D1"/>
    <w:rsid w:val="007A1A50"/>
    <w:rsid w:val="007A2155"/>
    <w:rsid w:val="007A2206"/>
    <w:rsid w:val="007A2237"/>
    <w:rsid w:val="007A2472"/>
    <w:rsid w:val="007A2857"/>
    <w:rsid w:val="007A2D2E"/>
    <w:rsid w:val="007A337E"/>
    <w:rsid w:val="007A3499"/>
    <w:rsid w:val="007A34A4"/>
    <w:rsid w:val="007A3C18"/>
    <w:rsid w:val="007A3CDF"/>
    <w:rsid w:val="007A3E03"/>
    <w:rsid w:val="007A4180"/>
    <w:rsid w:val="007A42CF"/>
    <w:rsid w:val="007A4418"/>
    <w:rsid w:val="007A441F"/>
    <w:rsid w:val="007A442E"/>
    <w:rsid w:val="007A4514"/>
    <w:rsid w:val="007A468A"/>
    <w:rsid w:val="007A4790"/>
    <w:rsid w:val="007A4DE2"/>
    <w:rsid w:val="007A4EE3"/>
    <w:rsid w:val="007A4F8B"/>
    <w:rsid w:val="007A4F97"/>
    <w:rsid w:val="007A5903"/>
    <w:rsid w:val="007A5AA4"/>
    <w:rsid w:val="007A5C2F"/>
    <w:rsid w:val="007A5D2A"/>
    <w:rsid w:val="007A5FEF"/>
    <w:rsid w:val="007A6351"/>
    <w:rsid w:val="007A670A"/>
    <w:rsid w:val="007A742D"/>
    <w:rsid w:val="007A7765"/>
    <w:rsid w:val="007A78F0"/>
    <w:rsid w:val="007A7A05"/>
    <w:rsid w:val="007A7D46"/>
    <w:rsid w:val="007A7FA3"/>
    <w:rsid w:val="007B011A"/>
    <w:rsid w:val="007B0172"/>
    <w:rsid w:val="007B02E5"/>
    <w:rsid w:val="007B0591"/>
    <w:rsid w:val="007B05A5"/>
    <w:rsid w:val="007B0A48"/>
    <w:rsid w:val="007B0BAC"/>
    <w:rsid w:val="007B0D07"/>
    <w:rsid w:val="007B0DB2"/>
    <w:rsid w:val="007B14A1"/>
    <w:rsid w:val="007B186A"/>
    <w:rsid w:val="007B1953"/>
    <w:rsid w:val="007B21C2"/>
    <w:rsid w:val="007B237E"/>
    <w:rsid w:val="007B26F4"/>
    <w:rsid w:val="007B34C4"/>
    <w:rsid w:val="007B3577"/>
    <w:rsid w:val="007B3ADC"/>
    <w:rsid w:val="007B3B84"/>
    <w:rsid w:val="007B452B"/>
    <w:rsid w:val="007B467F"/>
    <w:rsid w:val="007B4894"/>
    <w:rsid w:val="007B504A"/>
    <w:rsid w:val="007B542B"/>
    <w:rsid w:val="007B560A"/>
    <w:rsid w:val="007B5785"/>
    <w:rsid w:val="007B5928"/>
    <w:rsid w:val="007B5C52"/>
    <w:rsid w:val="007B60B1"/>
    <w:rsid w:val="007B6550"/>
    <w:rsid w:val="007B6EB3"/>
    <w:rsid w:val="007B700D"/>
    <w:rsid w:val="007B71D3"/>
    <w:rsid w:val="007B7858"/>
    <w:rsid w:val="007B7C37"/>
    <w:rsid w:val="007B7D46"/>
    <w:rsid w:val="007B7EAD"/>
    <w:rsid w:val="007C01F5"/>
    <w:rsid w:val="007C045E"/>
    <w:rsid w:val="007C0636"/>
    <w:rsid w:val="007C12EF"/>
    <w:rsid w:val="007C159A"/>
    <w:rsid w:val="007C1D3A"/>
    <w:rsid w:val="007C20B0"/>
    <w:rsid w:val="007C2336"/>
    <w:rsid w:val="007C26C4"/>
    <w:rsid w:val="007C2AEA"/>
    <w:rsid w:val="007C39D6"/>
    <w:rsid w:val="007C43B7"/>
    <w:rsid w:val="007C4634"/>
    <w:rsid w:val="007C4766"/>
    <w:rsid w:val="007C506D"/>
    <w:rsid w:val="007C5185"/>
    <w:rsid w:val="007C5E38"/>
    <w:rsid w:val="007C62D5"/>
    <w:rsid w:val="007C6573"/>
    <w:rsid w:val="007C6641"/>
    <w:rsid w:val="007C67BD"/>
    <w:rsid w:val="007C6ECB"/>
    <w:rsid w:val="007C7192"/>
    <w:rsid w:val="007C739B"/>
    <w:rsid w:val="007C78B6"/>
    <w:rsid w:val="007C78F8"/>
    <w:rsid w:val="007C7C7E"/>
    <w:rsid w:val="007C7CF0"/>
    <w:rsid w:val="007D014D"/>
    <w:rsid w:val="007D0BAA"/>
    <w:rsid w:val="007D0C45"/>
    <w:rsid w:val="007D0E68"/>
    <w:rsid w:val="007D2D81"/>
    <w:rsid w:val="007D2E01"/>
    <w:rsid w:val="007D2FC4"/>
    <w:rsid w:val="007D3D06"/>
    <w:rsid w:val="007D3E1B"/>
    <w:rsid w:val="007D3EFB"/>
    <w:rsid w:val="007D4338"/>
    <w:rsid w:val="007D43E3"/>
    <w:rsid w:val="007D46C3"/>
    <w:rsid w:val="007D46EE"/>
    <w:rsid w:val="007D49F9"/>
    <w:rsid w:val="007D4AE2"/>
    <w:rsid w:val="007D517C"/>
    <w:rsid w:val="007D5545"/>
    <w:rsid w:val="007D558B"/>
    <w:rsid w:val="007D582E"/>
    <w:rsid w:val="007D5B86"/>
    <w:rsid w:val="007D5CBC"/>
    <w:rsid w:val="007D5D9C"/>
    <w:rsid w:val="007D5FE2"/>
    <w:rsid w:val="007D67FD"/>
    <w:rsid w:val="007D69BF"/>
    <w:rsid w:val="007D6AA0"/>
    <w:rsid w:val="007D6F0F"/>
    <w:rsid w:val="007D7636"/>
    <w:rsid w:val="007D7734"/>
    <w:rsid w:val="007E0156"/>
    <w:rsid w:val="007E04E1"/>
    <w:rsid w:val="007E0BCC"/>
    <w:rsid w:val="007E12BD"/>
    <w:rsid w:val="007E159A"/>
    <w:rsid w:val="007E1640"/>
    <w:rsid w:val="007E16AE"/>
    <w:rsid w:val="007E1BC8"/>
    <w:rsid w:val="007E1BD6"/>
    <w:rsid w:val="007E1E84"/>
    <w:rsid w:val="007E21E8"/>
    <w:rsid w:val="007E2572"/>
    <w:rsid w:val="007E273D"/>
    <w:rsid w:val="007E27F6"/>
    <w:rsid w:val="007E2935"/>
    <w:rsid w:val="007E2AFC"/>
    <w:rsid w:val="007E3070"/>
    <w:rsid w:val="007E31B8"/>
    <w:rsid w:val="007E34C7"/>
    <w:rsid w:val="007E4368"/>
    <w:rsid w:val="007E43CA"/>
    <w:rsid w:val="007E4DED"/>
    <w:rsid w:val="007E5A19"/>
    <w:rsid w:val="007E5EE5"/>
    <w:rsid w:val="007E61F8"/>
    <w:rsid w:val="007E6517"/>
    <w:rsid w:val="007E6E44"/>
    <w:rsid w:val="007E7083"/>
    <w:rsid w:val="007E71E9"/>
    <w:rsid w:val="007E77FD"/>
    <w:rsid w:val="007F01B2"/>
    <w:rsid w:val="007F04B2"/>
    <w:rsid w:val="007F0813"/>
    <w:rsid w:val="007F085E"/>
    <w:rsid w:val="007F0B42"/>
    <w:rsid w:val="007F0BC1"/>
    <w:rsid w:val="007F0CB9"/>
    <w:rsid w:val="007F0D30"/>
    <w:rsid w:val="007F13E3"/>
    <w:rsid w:val="007F149C"/>
    <w:rsid w:val="007F1553"/>
    <w:rsid w:val="007F17D6"/>
    <w:rsid w:val="007F1A83"/>
    <w:rsid w:val="007F1C91"/>
    <w:rsid w:val="007F1E03"/>
    <w:rsid w:val="007F2220"/>
    <w:rsid w:val="007F2332"/>
    <w:rsid w:val="007F25AB"/>
    <w:rsid w:val="007F29F3"/>
    <w:rsid w:val="007F2E38"/>
    <w:rsid w:val="007F2E9E"/>
    <w:rsid w:val="007F319F"/>
    <w:rsid w:val="007F3234"/>
    <w:rsid w:val="007F3C93"/>
    <w:rsid w:val="007F3CC6"/>
    <w:rsid w:val="007F40AE"/>
    <w:rsid w:val="007F435E"/>
    <w:rsid w:val="007F47E3"/>
    <w:rsid w:val="007F4B71"/>
    <w:rsid w:val="007F525C"/>
    <w:rsid w:val="007F57B6"/>
    <w:rsid w:val="007F5A46"/>
    <w:rsid w:val="007F6135"/>
    <w:rsid w:val="007F6D8E"/>
    <w:rsid w:val="007F6FF2"/>
    <w:rsid w:val="007F7208"/>
    <w:rsid w:val="007F745A"/>
    <w:rsid w:val="007F75F3"/>
    <w:rsid w:val="007F7893"/>
    <w:rsid w:val="007F7B63"/>
    <w:rsid w:val="007F7CB7"/>
    <w:rsid w:val="0080017B"/>
    <w:rsid w:val="00800659"/>
    <w:rsid w:val="008007E4"/>
    <w:rsid w:val="008009F9"/>
    <w:rsid w:val="00800EF8"/>
    <w:rsid w:val="00800F85"/>
    <w:rsid w:val="008016F4"/>
    <w:rsid w:val="008017EC"/>
    <w:rsid w:val="00801A96"/>
    <w:rsid w:val="00801BA0"/>
    <w:rsid w:val="00801C7F"/>
    <w:rsid w:val="00801C89"/>
    <w:rsid w:val="00801F3B"/>
    <w:rsid w:val="00802116"/>
    <w:rsid w:val="008025FC"/>
    <w:rsid w:val="0080286D"/>
    <w:rsid w:val="00802DF1"/>
    <w:rsid w:val="00803197"/>
    <w:rsid w:val="00803762"/>
    <w:rsid w:val="00803AB3"/>
    <w:rsid w:val="00803B93"/>
    <w:rsid w:val="00803D95"/>
    <w:rsid w:val="00803F36"/>
    <w:rsid w:val="0080421F"/>
    <w:rsid w:val="00804582"/>
    <w:rsid w:val="00804B81"/>
    <w:rsid w:val="00804EC0"/>
    <w:rsid w:val="0080512E"/>
    <w:rsid w:val="00805F39"/>
    <w:rsid w:val="0080605A"/>
    <w:rsid w:val="008063AD"/>
    <w:rsid w:val="0080696B"/>
    <w:rsid w:val="00806D47"/>
    <w:rsid w:val="00807170"/>
    <w:rsid w:val="008076C9"/>
    <w:rsid w:val="00807D0F"/>
    <w:rsid w:val="00807EBB"/>
    <w:rsid w:val="00810890"/>
    <w:rsid w:val="008108E6"/>
    <w:rsid w:val="00811021"/>
    <w:rsid w:val="00811286"/>
    <w:rsid w:val="008112AA"/>
    <w:rsid w:val="00811A21"/>
    <w:rsid w:val="00811B74"/>
    <w:rsid w:val="00811CF0"/>
    <w:rsid w:val="00811F60"/>
    <w:rsid w:val="00812358"/>
    <w:rsid w:val="008125FD"/>
    <w:rsid w:val="00812980"/>
    <w:rsid w:val="008129A1"/>
    <w:rsid w:val="00812B0E"/>
    <w:rsid w:val="00813192"/>
    <w:rsid w:val="00813435"/>
    <w:rsid w:val="00813636"/>
    <w:rsid w:val="00813F09"/>
    <w:rsid w:val="008143B6"/>
    <w:rsid w:val="00814607"/>
    <w:rsid w:val="0081463C"/>
    <w:rsid w:val="00814B54"/>
    <w:rsid w:val="00814E57"/>
    <w:rsid w:val="00814E93"/>
    <w:rsid w:val="00815249"/>
    <w:rsid w:val="008152A8"/>
    <w:rsid w:val="00815321"/>
    <w:rsid w:val="00815897"/>
    <w:rsid w:val="00815A1B"/>
    <w:rsid w:val="00815FDA"/>
    <w:rsid w:val="00816245"/>
    <w:rsid w:val="00816499"/>
    <w:rsid w:val="008166EA"/>
    <w:rsid w:val="008166F2"/>
    <w:rsid w:val="00816EB2"/>
    <w:rsid w:val="0081732D"/>
    <w:rsid w:val="00817471"/>
    <w:rsid w:val="008175E2"/>
    <w:rsid w:val="008176B1"/>
    <w:rsid w:val="008176D1"/>
    <w:rsid w:val="008206B7"/>
    <w:rsid w:val="00820758"/>
    <w:rsid w:val="00820786"/>
    <w:rsid w:val="0082089F"/>
    <w:rsid w:val="00820F01"/>
    <w:rsid w:val="00821341"/>
    <w:rsid w:val="008215BC"/>
    <w:rsid w:val="0082187D"/>
    <w:rsid w:val="00821EB9"/>
    <w:rsid w:val="008224EF"/>
    <w:rsid w:val="0082252B"/>
    <w:rsid w:val="00822820"/>
    <w:rsid w:val="00822F09"/>
    <w:rsid w:val="008236CD"/>
    <w:rsid w:val="008238DB"/>
    <w:rsid w:val="008239F8"/>
    <w:rsid w:val="00823B98"/>
    <w:rsid w:val="00823FF5"/>
    <w:rsid w:val="008246A6"/>
    <w:rsid w:val="008246CF"/>
    <w:rsid w:val="00824724"/>
    <w:rsid w:val="00824755"/>
    <w:rsid w:val="00824A55"/>
    <w:rsid w:val="00824C46"/>
    <w:rsid w:val="00824F29"/>
    <w:rsid w:val="0082502C"/>
    <w:rsid w:val="008250A3"/>
    <w:rsid w:val="00825151"/>
    <w:rsid w:val="008251AE"/>
    <w:rsid w:val="00825ACA"/>
    <w:rsid w:val="008267A6"/>
    <w:rsid w:val="00826A9D"/>
    <w:rsid w:val="0082771F"/>
    <w:rsid w:val="0083011A"/>
    <w:rsid w:val="0083064B"/>
    <w:rsid w:val="008307ED"/>
    <w:rsid w:val="00830FF0"/>
    <w:rsid w:val="00831397"/>
    <w:rsid w:val="00831412"/>
    <w:rsid w:val="00831788"/>
    <w:rsid w:val="00831CAB"/>
    <w:rsid w:val="00831FD6"/>
    <w:rsid w:val="00831FF5"/>
    <w:rsid w:val="0083253E"/>
    <w:rsid w:val="00832644"/>
    <w:rsid w:val="0083269B"/>
    <w:rsid w:val="00832D35"/>
    <w:rsid w:val="00832D6D"/>
    <w:rsid w:val="00832F5B"/>
    <w:rsid w:val="00833037"/>
    <w:rsid w:val="0083303A"/>
    <w:rsid w:val="0083305A"/>
    <w:rsid w:val="008331AC"/>
    <w:rsid w:val="00833506"/>
    <w:rsid w:val="008336FF"/>
    <w:rsid w:val="00833823"/>
    <w:rsid w:val="008338BE"/>
    <w:rsid w:val="00833AFB"/>
    <w:rsid w:val="00833B8C"/>
    <w:rsid w:val="008340EB"/>
    <w:rsid w:val="008340F3"/>
    <w:rsid w:val="00834345"/>
    <w:rsid w:val="00834B9A"/>
    <w:rsid w:val="00834CAF"/>
    <w:rsid w:val="00834D9A"/>
    <w:rsid w:val="00834F38"/>
    <w:rsid w:val="00834F40"/>
    <w:rsid w:val="00834FAB"/>
    <w:rsid w:val="00835281"/>
    <w:rsid w:val="008355C1"/>
    <w:rsid w:val="00835881"/>
    <w:rsid w:val="008359FF"/>
    <w:rsid w:val="00836938"/>
    <w:rsid w:val="00836E81"/>
    <w:rsid w:val="00837013"/>
    <w:rsid w:val="008371D9"/>
    <w:rsid w:val="00837366"/>
    <w:rsid w:val="00837957"/>
    <w:rsid w:val="008379E0"/>
    <w:rsid w:val="00837A0E"/>
    <w:rsid w:val="00837A52"/>
    <w:rsid w:val="00837C83"/>
    <w:rsid w:val="0084034E"/>
    <w:rsid w:val="00840500"/>
    <w:rsid w:val="00840AAE"/>
    <w:rsid w:val="00840E29"/>
    <w:rsid w:val="00841120"/>
    <w:rsid w:val="00841333"/>
    <w:rsid w:val="008413A9"/>
    <w:rsid w:val="008413B5"/>
    <w:rsid w:val="008418AE"/>
    <w:rsid w:val="00841915"/>
    <w:rsid w:val="008419C8"/>
    <w:rsid w:val="00841A21"/>
    <w:rsid w:val="00841A2A"/>
    <w:rsid w:val="00842327"/>
    <w:rsid w:val="008427D7"/>
    <w:rsid w:val="00842BF7"/>
    <w:rsid w:val="00842E1A"/>
    <w:rsid w:val="00842E4F"/>
    <w:rsid w:val="00842FAC"/>
    <w:rsid w:val="0084326B"/>
    <w:rsid w:val="0084366F"/>
    <w:rsid w:val="008437B2"/>
    <w:rsid w:val="00843925"/>
    <w:rsid w:val="00843C59"/>
    <w:rsid w:val="00843CB3"/>
    <w:rsid w:val="008441A1"/>
    <w:rsid w:val="00844439"/>
    <w:rsid w:val="00844DBF"/>
    <w:rsid w:val="0084503D"/>
    <w:rsid w:val="0084521B"/>
    <w:rsid w:val="00845320"/>
    <w:rsid w:val="00845543"/>
    <w:rsid w:val="008456DF"/>
    <w:rsid w:val="008458B2"/>
    <w:rsid w:val="00845A4B"/>
    <w:rsid w:val="00845D88"/>
    <w:rsid w:val="0084606A"/>
    <w:rsid w:val="008462A4"/>
    <w:rsid w:val="00846301"/>
    <w:rsid w:val="008463D6"/>
    <w:rsid w:val="008465B2"/>
    <w:rsid w:val="008465FD"/>
    <w:rsid w:val="008466E3"/>
    <w:rsid w:val="008466F2"/>
    <w:rsid w:val="00846C48"/>
    <w:rsid w:val="00847120"/>
    <w:rsid w:val="008472ED"/>
    <w:rsid w:val="0084739A"/>
    <w:rsid w:val="00847449"/>
    <w:rsid w:val="008474CC"/>
    <w:rsid w:val="00847695"/>
    <w:rsid w:val="0084769C"/>
    <w:rsid w:val="008476A7"/>
    <w:rsid w:val="00847830"/>
    <w:rsid w:val="00847939"/>
    <w:rsid w:val="00847D34"/>
    <w:rsid w:val="0085037B"/>
    <w:rsid w:val="00850CD9"/>
    <w:rsid w:val="00851159"/>
    <w:rsid w:val="00851389"/>
    <w:rsid w:val="00852874"/>
    <w:rsid w:val="00852926"/>
    <w:rsid w:val="00853215"/>
    <w:rsid w:val="008533A8"/>
    <w:rsid w:val="00853820"/>
    <w:rsid w:val="008539E2"/>
    <w:rsid w:val="00853E89"/>
    <w:rsid w:val="008540EA"/>
    <w:rsid w:val="008542FB"/>
    <w:rsid w:val="0085431D"/>
    <w:rsid w:val="0085446C"/>
    <w:rsid w:val="0085457D"/>
    <w:rsid w:val="00854D9A"/>
    <w:rsid w:val="00854EE0"/>
    <w:rsid w:val="00855784"/>
    <w:rsid w:val="00855B6D"/>
    <w:rsid w:val="00855C6C"/>
    <w:rsid w:val="00856B20"/>
    <w:rsid w:val="00856B30"/>
    <w:rsid w:val="008571E9"/>
    <w:rsid w:val="008573B2"/>
    <w:rsid w:val="008579F9"/>
    <w:rsid w:val="0086044D"/>
    <w:rsid w:val="0086064B"/>
    <w:rsid w:val="00860D0F"/>
    <w:rsid w:val="00860DC9"/>
    <w:rsid w:val="008611D2"/>
    <w:rsid w:val="00861268"/>
    <w:rsid w:val="00861636"/>
    <w:rsid w:val="008619B2"/>
    <w:rsid w:val="00861C68"/>
    <w:rsid w:val="00861F48"/>
    <w:rsid w:val="00862487"/>
    <w:rsid w:val="00862523"/>
    <w:rsid w:val="0086285F"/>
    <w:rsid w:val="0086287D"/>
    <w:rsid w:val="0086291F"/>
    <w:rsid w:val="008631A4"/>
    <w:rsid w:val="00863A24"/>
    <w:rsid w:val="00863FF7"/>
    <w:rsid w:val="008647E9"/>
    <w:rsid w:val="00864D1F"/>
    <w:rsid w:val="00864D69"/>
    <w:rsid w:val="00865227"/>
    <w:rsid w:val="00865766"/>
    <w:rsid w:val="0086581C"/>
    <w:rsid w:val="00865DE9"/>
    <w:rsid w:val="008661CD"/>
    <w:rsid w:val="00866218"/>
    <w:rsid w:val="0086649A"/>
    <w:rsid w:val="00866B00"/>
    <w:rsid w:val="00867853"/>
    <w:rsid w:val="008678D4"/>
    <w:rsid w:val="00867955"/>
    <w:rsid w:val="00867C47"/>
    <w:rsid w:val="00867C7B"/>
    <w:rsid w:val="00867D3E"/>
    <w:rsid w:val="008702D5"/>
    <w:rsid w:val="008704B0"/>
    <w:rsid w:val="00870E90"/>
    <w:rsid w:val="00871453"/>
    <w:rsid w:val="008718A0"/>
    <w:rsid w:val="00871977"/>
    <w:rsid w:val="0087224E"/>
    <w:rsid w:val="0087274E"/>
    <w:rsid w:val="00872785"/>
    <w:rsid w:val="00872D57"/>
    <w:rsid w:val="00872E1F"/>
    <w:rsid w:val="00872EB2"/>
    <w:rsid w:val="00873050"/>
    <w:rsid w:val="0087354E"/>
    <w:rsid w:val="00873559"/>
    <w:rsid w:val="00874419"/>
    <w:rsid w:val="00874479"/>
    <w:rsid w:val="00874844"/>
    <w:rsid w:val="00874DC5"/>
    <w:rsid w:val="00874E88"/>
    <w:rsid w:val="0087565F"/>
    <w:rsid w:val="00875779"/>
    <w:rsid w:val="00875E9F"/>
    <w:rsid w:val="00875FE9"/>
    <w:rsid w:val="00876036"/>
    <w:rsid w:val="0087630A"/>
    <w:rsid w:val="00876B03"/>
    <w:rsid w:val="008773C3"/>
    <w:rsid w:val="0087764A"/>
    <w:rsid w:val="0087774C"/>
    <w:rsid w:val="00877777"/>
    <w:rsid w:val="008777E5"/>
    <w:rsid w:val="008778A3"/>
    <w:rsid w:val="00877919"/>
    <w:rsid w:val="00877D25"/>
    <w:rsid w:val="00877ED1"/>
    <w:rsid w:val="008805A5"/>
    <w:rsid w:val="008806F2"/>
    <w:rsid w:val="008807A7"/>
    <w:rsid w:val="008807C5"/>
    <w:rsid w:val="00880DDE"/>
    <w:rsid w:val="00880EE1"/>
    <w:rsid w:val="00881369"/>
    <w:rsid w:val="00881412"/>
    <w:rsid w:val="008817D8"/>
    <w:rsid w:val="00881A5D"/>
    <w:rsid w:val="00881C64"/>
    <w:rsid w:val="00881D45"/>
    <w:rsid w:val="00881E46"/>
    <w:rsid w:val="00881EDC"/>
    <w:rsid w:val="00881EF2"/>
    <w:rsid w:val="0088245F"/>
    <w:rsid w:val="008824B7"/>
    <w:rsid w:val="0088258A"/>
    <w:rsid w:val="00882730"/>
    <w:rsid w:val="00882758"/>
    <w:rsid w:val="00882C64"/>
    <w:rsid w:val="00882E66"/>
    <w:rsid w:val="00883260"/>
    <w:rsid w:val="0088367C"/>
    <w:rsid w:val="008838C9"/>
    <w:rsid w:val="00883AC7"/>
    <w:rsid w:val="00883E8A"/>
    <w:rsid w:val="0088413C"/>
    <w:rsid w:val="008842B4"/>
    <w:rsid w:val="00884E5A"/>
    <w:rsid w:val="00885056"/>
    <w:rsid w:val="008857DD"/>
    <w:rsid w:val="00885D92"/>
    <w:rsid w:val="00885ED9"/>
    <w:rsid w:val="00885FC5"/>
    <w:rsid w:val="00886787"/>
    <w:rsid w:val="008869AC"/>
    <w:rsid w:val="00886D02"/>
    <w:rsid w:val="00886EB8"/>
    <w:rsid w:val="00887368"/>
    <w:rsid w:val="008875D7"/>
    <w:rsid w:val="00887D84"/>
    <w:rsid w:val="00890107"/>
    <w:rsid w:val="00890423"/>
    <w:rsid w:val="00890426"/>
    <w:rsid w:val="00890721"/>
    <w:rsid w:val="008908D6"/>
    <w:rsid w:val="00890AC8"/>
    <w:rsid w:val="00891190"/>
    <w:rsid w:val="008916B8"/>
    <w:rsid w:val="008916D7"/>
    <w:rsid w:val="00891A67"/>
    <w:rsid w:val="00891B38"/>
    <w:rsid w:val="008920FE"/>
    <w:rsid w:val="00892248"/>
    <w:rsid w:val="0089240B"/>
    <w:rsid w:val="0089256A"/>
    <w:rsid w:val="008929BA"/>
    <w:rsid w:val="00892A83"/>
    <w:rsid w:val="00892AFC"/>
    <w:rsid w:val="00892C6F"/>
    <w:rsid w:val="008930C0"/>
    <w:rsid w:val="00893849"/>
    <w:rsid w:val="00893D5D"/>
    <w:rsid w:val="008943C7"/>
    <w:rsid w:val="0089461B"/>
    <w:rsid w:val="0089484B"/>
    <w:rsid w:val="00894F16"/>
    <w:rsid w:val="008950BC"/>
    <w:rsid w:val="00895546"/>
    <w:rsid w:val="00895AF2"/>
    <w:rsid w:val="008960BB"/>
    <w:rsid w:val="00896621"/>
    <w:rsid w:val="00896C2E"/>
    <w:rsid w:val="00896D14"/>
    <w:rsid w:val="00896D4D"/>
    <w:rsid w:val="00896F58"/>
    <w:rsid w:val="0089751D"/>
    <w:rsid w:val="00897561"/>
    <w:rsid w:val="00897608"/>
    <w:rsid w:val="00897960"/>
    <w:rsid w:val="008A01BB"/>
    <w:rsid w:val="008A0313"/>
    <w:rsid w:val="008A0A86"/>
    <w:rsid w:val="008A0BC2"/>
    <w:rsid w:val="008A0FBF"/>
    <w:rsid w:val="008A1171"/>
    <w:rsid w:val="008A11F6"/>
    <w:rsid w:val="008A12CA"/>
    <w:rsid w:val="008A1933"/>
    <w:rsid w:val="008A1F1F"/>
    <w:rsid w:val="008A25EA"/>
    <w:rsid w:val="008A2790"/>
    <w:rsid w:val="008A2913"/>
    <w:rsid w:val="008A3D42"/>
    <w:rsid w:val="008A44FC"/>
    <w:rsid w:val="008A4CB0"/>
    <w:rsid w:val="008A4F2B"/>
    <w:rsid w:val="008A53DB"/>
    <w:rsid w:val="008A5772"/>
    <w:rsid w:val="008A5BD0"/>
    <w:rsid w:val="008A5E64"/>
    <w:rsid w:val="008A6155"/>
    <w:rsid w:val="008A668D"/>
    <w:rsid w:val="008A67B5"/>
    <w:rsid w:val="008A6BD7"/>
    <w:rsid w:val="008A6BFD"/>
    <w:rsid w:val="008A6F10"/>
    <w:rsid w:val="008A7043"/>
    <w:rsid w:val="008A73D5"/>
    <w:rsid w:val="008A7799"/>
    <w:rsid w:val="008A7824"/>
    <w:rsid w:val="008A7FBA"/>
    <w:rsid w:val="008B00D6"/>
    <w:rsid w:val="008B01EE"/>
    <w:rsid w:val="008B0440"/>
    <w:rsid w:val="008B05B3"/>
    <w:rsid w:val="008B0ADE"/>
    <w:rsid w:val="008B0B73"/>
    <w:rsid w:val="008B1499"/>
    <w:rsid w:val="008B1D2F"/>
    <w:rsid w:val="008B1EF6"/>
    <w:rsid w:val="008B21C2"/>
    <w:rsid w:val="008B27D6"/>
    <w:rsid w:val="008B2A4F"/>
    <w:rsid w:val="008B2E0E"/>
    <w:rsid w:val="008B355E"/>
    <w:rsid w:val="008B3617"/>
    <w:rsid w:val="008B3DC3"/>
    <w:rsid w:val="008B3DD1"/>
    <w:rsid w:val="008B3FD0"/>
    <w:rsid w:val="008B4155"/>
    <w:rsid w:val="008B4609"/>
    <w:rsid w:val="008B4BCE"/>
    <w:rsid w:val="008B5318"/>
    <w:rsid w:val="008B5384"/>
    <w:rsid w:val="008B5819"/>
    <w:rsid w:val="008B63E0"/>
    <w:rsid w:val="008B650E"/>
    <w:rsid w:val="008B69F2"/>
    <w:rsid w:val="008B6C6A"/>
    <w:rsid w:val="008B702D"/>
    <w:rsid w:val="008B7447"/>
    <w:rsid w:val="008B7A4E"/>
    <w:rsid w:val="008B7F28"/>
    <w:rsid w:val="008C03B0"/>
    <w:rsid w:val="008C0CB3"/>
    <w:rsid w:val="008C0CEB"/>
    <w:rsid w:val="008C1215"/>
    <w:rsid w:val="008C12EC"/>
    <w:rsid w:val="008C1722"/>
    <w:rsid w:val="008C1845"/>
    <w:rsid w:val="008C211A"/>
    <w:rsid w:val="008C2925"/>
    <w:rsid w:val="008C29C7"/>
    <w:rsid w:val="008C2D65"/>
    <w:rsid w:val="008C2DCF"/>
    <w:rsid w:val="008C2DF0"/>
    <w:rsid w:val="008C2F57"/>
    <w:rsid w:val="008C2FC1"/>
    <w:rsid w:val="008C313C"/>
    <w:rsid w:val="008C3987"/>
    <w:rsid w:val="008C39E8"/>
    <w:rsid w:val="008C40FD"/>
    <w:rsid w:val="008C41AD"/>
    <w:rsid w:val="008C4762"/>
    <w:rsid w:val="008C49EF"/>
    <w:rsid w:val="008C5017"/>
    <w:rsid w:val="008C5245"/>
    <w:rsid w:val="008C533D"/>
    <w:rsid w:val="008C551D"/>
    <w:rsid w:val="008C5B3B"/>
    <w:rsid w:val="008C5B5C"/>
    <w:rsid w:val="008C5B7F"/>
    <w:rsid w:val="008C5DA7"/>
    <w:rsid w:val="008C5DF3"/>
    <w:rsid w:val="008C60A1"/>
    <w:rsid w:val="008C6551"/>
    <w:rsid w:val="008C6E0A"/>
    <w:rsid w:val="008C6F33"/>
    <w:rsid w:val="008C736C"/>
    <w:rsid w:val="008C75F0"/>
    <w:rsid w:val="008C77AE"/>
    <w:rsid w:val="008C7B61"/>
    <w:rsid w:val="008C7CC3"/>
    <w:rsid w:val="008C7DE3"/>
    <w:rsid w:val="008C7EE8"/>
    <w:rsid w:val="008D01F3"/>
    <w:rsid w:val="008D01FF"/>
    <w:rsid w:val="008D0834"/>
    <w:rsid w:val="008D1203"/>
    <w:rsid w:val="008D1579"/>
    <w:rsid w:val="008D1698"/>
    <w:rsid w:val="008D1DEF"/>
    <w:rsid w:val="008D1E21"/>
    <w:rsid w:val="008D287F"/>
    <w:rsid w:val="008D29FA"/>
    <w:rsid w:val="008D2B15"/>
    <w:rsid w:val="008D2ED4"/>
    <w:rsid w:val="008D3A35"/>
    <w:rsid w:val="008D3FE3"/>
    <w:rsid w:val="008D4340"/>
    <w:rsid w:val="008D4485"/>
    <w:rsid w:val="008D46A6"/>
    <w:rsid w:val="008D50C6"/>
    <w:rsid w:val="008D5161"/>
    <w:rsid w:val="008D5246"/>
    <w:rsid w:val="008D5294"/>
    <w:rsid w:val="008D52DC"/>
    <w:rsid w:val="008D538E"/>
    <w:rsid w:val="008D570A"/>
    <w:rsid w:val="008D63B9"/>
    <w:rsid w:val="008D6F7E"/>
    <w:rsid w:val="008D7513"/>
    <w:rsid w:val="008D759F"/>
    <w:rsid w:val="008D7A54"/>
    <w:rsid w:val="008D7C6D"/>
    <w:rsid w:val="008D7CDF"/>
    <w:rsid w:val="008D7D98"/>
    <w:rsid w:val="008E00BB"/>
    <w:rsid w:val="008E0110"/>
    <w:rsid w:val="008E05D4"/>
    <w:rsid w:val="008E0845"/>
    <w:rsid w:val="008E0D8D"/>
    <w:rsid w:val="008E0DDD"/>
    <w:rsid w:val="008E138B"/>
    <w:rsid w:val="008E13B7"/>
    <w:rsid w:val="008E16DB"/>
    <w:rsid w:val="008E1C0A"/>
    <w:rsid w:val="008E1FD2"/>
    <w:rsid w:val="008E1FEA"/>
    <w:rsid w:val="008E238D"/>
    <w:rsid w:val="008E264F"/>
    <w:rsid w:val="008E2D06"/>
    <w:rsid w:val="008E2D4C"/>
    <w:rsid w:val="008E2FBC"/>
    <w:rsid w:val="008E31A0"/>
    <w:rsid w:val="008E361D"/>
    <w:rsid w:val="008E5068"/>
    <w:rsid w:val="008E540B"/>
    <w:rsid w:val="008E573C"/>
    <w:rsid w:val="008E5A18"/>
    <w:rsid w:val="008E5CD7"/>
    <w:rsid w:val="008E5E96"/>
    <w:rsid w:val="008E5EE3"/>
    <w:rsid w:val="008E5F5F"/>
    <w:rsid w:val="008E609F"/>
    <w:rsid w:val="008E647E"/>
    <w:rsid w:val="008E6942"/>
    <w:rsid w:val="008E69B6"/>
    <w:rsid w:val="008E6C68"/>
    <w:rsid w:val="008E72E8"/>
    <w:rsid w:val="008E7A14"/>
    <w:rsid w:val="008E7C50"/>
    <w:rsid w:val="008E7D59"/>
    <w:rsid w:val="008E7E9C"/>
    <w:rsid w:val="008F04D9"/>
    <w:rsid w:val="008F08FA"/>
    <w:rsid w:val="008F0E5F"/>
    <w:rsid w:val="008F1108"/>
    <w:rsid w:val="008F119F"/>
    <w:rsid w:val="008F185E"/>
    <w:rsid w:val="008F192C"/>
    <w:rsid w:val="008F1BCC"/>
    <w:rsid w:val="008F1FC0"/>
    <w:rsid w:val="008F20C6"/>
    <w:rsid w:val="008F21AD"/>
    <w:rsid w:val="008F25D6"/>
    <w:rsid w:val="008F271C"/>
    <w:rsid w:val="008F2B85"/>
    <w:rsid w:val="008F2CDE"/>
    <w:rsid w:val="008F303F"/>
    <w:rsid w:val="008F354F"/>
    <w:rsid w:val="008F3671"/>
    <w:rsid w:val="008F3847"/>
    <w:rsid w:val="008F3DA1"/>
    <w:rsid w:val="008F3EA3"/>
    <w:rsid w:val="008F3EDD"/>
    <w:rsid w:val="008F4200"/>
    <w:rsid w:val="008F4292"/>
    <w:rsid w:val="008F45CB"/>
    <w:rsid w:val="008F4727"/>
    <w:rsid w:val="008F4BD0"/>
    <w:rsid w:val="008F51D2"/>
    <w:rsid w:val="008F532B"/>
    <w:rsid w:val="008F5380"/>
    <w:rsid w:val="008F565E"/>
    <w:rsid w:val="008F5A51"/>
    <w:rsid w:val="008F5A9E"/>
    <w:rsid w:val="008F61EB"/>
    <w:rsid w:val="008F6DBB"/>
    <w:rsid w:val="008F74D7"/>
    <w:rsid w:val="008F7879"/>
    <w:rsid w:val="00900278"/>
    <w:rsid w:val="009004B4"/>
    <w:rsid w:val="009004FC"/>
    <w:rsid w:val="009007B2"/>
    <w:rsid w:val="00900C24"/>
    <w:rsid w:val="009019E8"/>
    <w:rsid w:val="00901A30"/>
    <w:rsid w:val="00901B75"/>
    <w:rsid w:val="00901BFA"/>
    <w:rsid w:val="00901C01"/>
    <w:rsid w:val="00901E83"/>
    <w:rsid w:val="00901EA2"/>
    <w:rsid w:val="009024B4"/>
    <w:rsid w:val="0090259B"/>
    <w:rsid w:val="0090261F"/>
    <w:rsid w:val="009026FC"/>
    <w:rsid w:val="00902B15"/>
    <w:rsid w:val="00902EFD"/>
    <w:rsid w:val="009030B2"/>
    <w:rsid w:val="00903B95"/>
    <w:rsid w:val="00903CBB"/>
    <w:rsid w:val="00903CC6"/>
    <w:rsid w:val="00903D7F"/>
    <w:rsid w:val="00903FBB"/>
    <w:rsid w:val="009040F8"/>
    <w:rsid w:val="00904407"/>
    <w:rsid w:val="00904497"/>
    <w:rsid w:val="009049EA"/>
    <w:rsid w:val="00905809"/>
    <w:rsid w:val="00905D7B"/>
    <w:rsid w:val="0090601D"/>
    <w:rsid w:val="009062B0"/>
    <w:rsid w:val="009064E5"/>
    <w:rsid w:val="009067E5"/>
    <w:rsid w:val="009067FF"/>
    <w:rsid w:val="009068CC"/>
    <w:rsid w:val="00906A76"/>
    <w:rsid w:val="00906BB1"/>
    <w:rsid w:val="00906CEC"/>
    <w:rsid w:val="00906F62"/>
    <w:rsid w:val="00907041"/>
    <w:rsid w:val="00910463"/>
    <w:rsid w:val="0091054C"/>
    <w:rsid w:val="00910A00"/>
    <w:rsid w:val="00910F2B"/>
    <w:rsid w:val="0091104A"/>
    <w:rsid w:val="0091104E"/>
    <w:rsid w:val="00911181"/>
    <w:rsid w:val="0091153F"/>
    <w:rsid w:val="00911A20"/>
    <w:rsid w:val="00911DBB"/>
    <w:rsid w:val="00912068"/>
    <w:rsid w:val="0091219B"/>
    <w:rsid w:val="009125A0"/>
    <w:rsid w:val="00912611"/>
    <w:rsid w:val="00912703"/>
    <w:rsid w:val="00912CA2"/>
    <w:rsid w:val="00912CCE"/>
    <w:rsid w:val="00913312"/>
    <w:rsid w:val="0091344D"/>
    <w:rsid w:val="0091363B"/>
    <w:rsid w:val="00913A57"/>
    <w:rsid w:val="00913E0C"/>
    <w:rsid w:val="00914556"/>
    <w:rsid w:val="009148CF"/>
    <w:rsid w:val="00914EEC"/>
    <w:rsid w:val="009152FD"/>
    <w:rsid w:val="009157B6"/>
    <w:rsid w:val="00915C3D"/>
    <w:rsid w:val="00915C81"/>
    <w:rsid w:val="00916062"/>
    <w:rsid w:val="0091633B"/>
    <w:rsid w:val="009165A1"/>
    <w:rsid w:val="00916CCD"/>
    <w:rsid w:val="00916CD0"/>
    <w:rsid w:val="0091701B"/>
    <w:rsid w:val="009170B1"/>
    <w:rsid w:val="0091721C"/>
    <w:rsid w:val="009173A6"/>
    <w:rsid w:val="00917AC5"/>
    <w:rsid w:val="00917CE4"/>
    <w:rsid w:val="00917DDF"/>
    <w:rsid w:val="0092012F"/>
    <w:rsid w:val="009202C3"/>
    <w:rsid w:val="009206F9"/>
    <w:rsid w:val="009209E7"/>
    <w:rsid w:val="00921452"/>
    <w:rsid w:val="009215B4"/>
    <w:rsid w:val="00921834"/>
    <w:rsid w:val="009219A4"/>
    <w:rsid w:val="0092205D"/>
    <w:rsid w:val="0092224D"/>
    <w:rsid w:val="009229DC"/>
    <w:rsid w:val="00922DD2"/>
    <w:rsid w:val="00922E57"/>
    <w:rsid w:val="0092391D"/>
    <w:rsid w:val="00923BAB"/>
    <w:rsid w:val="00923CCC"/>
    <w:rsid w:val="00923D0C"/>
    <w:rsid w:val="00924336"/>
    <w:rsid w:val="00924574"/>
    <w:rsid w:val="00924B97"/>
    <w:rsid w:val="00924CE6"/>
    <w:rsid w:val="009256A8"/>
    <w:rsid w:val="0092584E"/>
    <w:rsid w:val="00925AF8"/>
    <w:rsid w:val="009261CC"/>
    <w:rsid w:val="009261EF"/>
    <w:rsid w:val="00926532"/>
    <w:rsid w:val="0092659E"/>
    <w:rsid w:val="009274CA"/>
    <w:rsid w:val="0092756F"/>
    <w:rsid w:val="00927667"/>
    <w:rsid w:val="009277ED"/>
    <w:rsid w:val="00927BCB"/>
    <w:rsid w:val="00927BD7"/>
    <w:rsid w:val="00927EAA"/>
    <w:rsid w:val="0093026A"/>
    <w:rsid w:val="00930648"/>
    <w:rsid w:val="00931439"/>
    <w:rsid w:val="00931CB5"/>
    <w:rsid w:val="00931F35"/>
    <w:rsid w:val="00931FE8"/>
    <w:rsid w:val="00932176"/>
    <w:rsid w:val="00932373"/>
    <w:rsid w:val="0093240F"/>
    <w:rsid w:val="009328F6"/>
    <w:rsid w:val="00932A1E"/>
    <w:rsid w:val="00932D74"/>
    <w:rsid w:val="00932EAD"/>
    <w:rsid w:val="00932FA1"/>
    <w:rsid w:val="00932FD8"/>
    <w:rsid w:val="0093350B"/>
    <w:rsid w:val="0093377E"/>
    <w:rsid w:val="0093395D"/>
    <w:rsid w:val="00933F67"/>
    <w:rsid w:val="0093403C"/>
    <w:rsid w:val="0093412C"/>
    <w:rsid w:val="009342D5"/>
    <w:rsid w:val="009344B6"/>
    <w:rsid w:val="00934630"/>
    <w:rsid w:val="00934634"/>
    <w:rsid w:val="0093518E"/>
    <w:rsid w:val="009356E5"/>
    <w:rsid w:val="00936610"/>
    <w:rsid w:val="00936E50"/>
    <w:rsid w:val="00936EBC"/>
    <w:rsid w:val="00936FA2"/>
    <w:rsid w:val="0093790C"/>
    <w:rsid w:val="00937C04"/>
    <w:rsid w:val="00940919"/>
    <w:rsid w:val="00940AD4"/>
    <w:rsid w:val="00940B1A"/>
    <w:rsid w:val="00940FC2"/>
    <w:rsid w:val="00941270"/>
    <w:rsid w:val="009416C0"/>
    <w:rsid w:val="0094171C"/>
    <w:rsid w:val="00942068"/>
    <w:rsid w:val="0094207B"/>
    <w:rsid w:val="00942647"/>
    <w:rsid w:val="00942EBF"/>
    <w:rsid w:val="00942FE3"/>
    <w:rsid w:val="0094322F"/>
    <w:rsid w:val="00943731"/>
    <w:rsid w:val="0094381D"/>
    <w:rsid w:val="00943C21"/>
    <w:rsid w:val="00943F7D"/>
    <w:rsid w:val="00945596"/>
    <w:rsid w:val="00945AF1"/>
    <w:rsid w:val="00946247"/>
    <w:rsid w:val="009464CD"/>
    <w:rsid w:val="00946529"/>
    <w:rsid w:val="00946619"/>
    <w:rsid w:val="00946ED5"/>
    <w:rsid w:val="00947029"/>
    <w:rsid w:val="00947C3B"/>
    <w:rsid w:val="00947F32"/>
    <w:rsid w:val="009500FB"/>
    <w:rsid w:val="00950168"/>
    <w:rsid w:val="009501CF"/>
    <w:rsid w:val="00950589"/>
    <w:rsid w:val="0095091B"/>
    <w:rsid w:val="00950942"/>
    <w:rsid w:val="00950A21"/>
    <w:rsid w:val="00950D1A"/>
    <w:rsid w:val="00951496"/>
    <w:rsid w:val="0095158F"/>
    <w:rsid w:val="00951641"/>
    <w:rsid w:val="00951844"/>
    <w:rsid w:val="00951B1A"/>
    <w:rsid w:val="00951C60"/>
    <w:rsid w:val="00951E18"/>
    <w:rsid w:val="009529F8"/>
    <w:rsid w:val="00953147"/>
    <w:rsid w:val="009537F9"/>
    <w:rsid w:val="00953BB4"/>
    <w:rsid w:val="00953CAA"/>
    <w:rsid w:val="009547BB"/>
    <w:rsid w:val="00955358"/>
    <w:rsid w:val="009553D3"/>
    <w:rsid w:val="009556A9"/>
    <w:rsid w:val="0095597A"/>
    <w:rsid w:val="00955CFB"/>
    <w:rsid w:val="00955DD9"/>
    <w:rsid w:val="00956466"/>
    <w:rsid w:val="00956571"/>
    <w:rsid w:val="00956650"/>
    <w:rsid w:val="00956839"/>
    <w:rsid w:val="00956914"/>
    <w:rsid w:val="00956AA6"/>
    <w:rsid w:val="00956BB8"/>
    <w:rsid w:val="00956DF9"/>
    <w:rsid w:val="009572B6"/>
    <w:rsid w:val="00957379"/>
    <w:rsid w:val="00957AF3"/>
    <w:rsid w:val="00957BF6"/>
    <w:rsid w:val="00957D32"/>
    <w:rsid w:val="00960068"/>
    <w:rsid w:val="0096025C"/>
    <w:rsid w:val="009606B3"/>
    <w:rsid w:val="009606EB"/>
    <w:rsid w:val="00960A6C"/>
    <w:rsid w:val="00960DF2"/>
    <w:rsid w:val="00960F17"/>
    <w:rsid w:val="00961EA5"/>
    <w:rsid w:val="009624A2"/>
    <w:rsid w:val="009625DD"/>
    <w:rsid w:val="00962F29"/>
    <w:rsid w:val="009632BD"/>
    <w:rsid w:val="009639B6"/>
    <w:rsid w:val="00963ABD"/>
    <w:rsid w:val="00963B3C"/>
    <w:rsid w:val="00963FA6"/>
    <w:rsid w:val="0096438C"/>
    <w:rsid w:val="0096525C"/>
    <w:rsid w:val="0096558E"/>
    <w:rsid w:val="0096579B"/>
    <w:rsid w:val="009657BF"/>
    <w:rsid w:val="00965B97"/>
    <w:rsid w:val="00965C65"/>
    <w:rsid w:val="00966A3D"/>
    <w:rsid w:val="00966AC6"/>
    <w:rsid w:val="00967381"/>
    <w:rsid w:val="00967474"/>
    <w:rsid w:val="00967508"/>
    <w:rsid w:val="00967776"/>
    <w:rsid w:val="00967A76"/>
    <w:rsid w:val="00967AED"/>
    <w:rsid w:val="00967FC1"/>
    <w:rsid w:val="0097023C"/>
    <w:rsid w:val="009702FB"/>
    <w:rsid w:val="00971287"/>
    <w:rsid w:val="009713A0"/>
    <w:rsid w:val="0097159A"/>
    <w:rsid w:val="00971849"/>
    <w:rsid w:val="0097191E"/>
    <w:rsid w:val="00971939"/>
    <w:rsid w:val="0097238D"/>
    <w:rsid w:val="00972C09"/>
    <w:rsid w:val="00972F51"/>
    <w:rsid w:val="00972F81"/>
    <w:rsid w:val="0097332F"/>
    <w:rsid w:val="00973332"/>
    <w:rsid w:val="00973515"/>
    <w:rsid w:val="0097399D"/>
    <w:rsid w:val="00974376"/>
    <w:rsid w:val="00974E97"/>
    <w:rsid w:val="00975269"/>
    <w:rsid w:val="009755D5"/>
    <w:rsid w:val="00975729"/>
    <w:rsid w:val="0097638A"/>
    <w:rsid w:val="00976529"/>
    <w:rsid w:val="009769B5"/>
    <w:rsid w:val="00976B6A"/>
    <w:rsid w:val="00976BD4"/>
    <w:rsid w:val="00977F96"/>
    <w:rsid w:val="0098016D"/>
    <w:rsid w:val="00980175"/>
    <w:rsid w:val="009807C5"/>
    <w:rsid w:val="00980AC4"/>
    <w:rsid w:val="0098148B"/>
    <w:rsid w:val="00981AA4"/>
    <w:rsid w:val="00981CC9"/>
    <w:rsid w:val="00981DEB"/>
    <w:rsid w:val="0098237F"/>
    <w:rsid w:val="00982533"/>
    <w:rsid w:val="00982583"/>
    <w:rsid w:val="00982595"/>
    <w:rsid w:val="00982777"/>
    <w:rsid w:val="00982817"/>
    <w:rsid w:val="00982934"/>
    <w:rsid w:val="00982C69"/>
    <w:rsid w:val="0098300C"/>
    <w:rsid w:val="00983254"/>
    <w:rsid w:val="00983380"/>
    <w:rsid w:val="0098383B"/>
    <w:rsid w:val="00983875"/>
    <w:rsid w:val="0098391F"/>
    <w:rsid w:val="00983A9E"/>
    <w:rsid w:val="00983F84"/>
    <w:rsid w:val="0098428B"/>
    <w:rsid w:val="00984323"/>
    <w:rsid w:val="009849CB"/>
    <w:rsid w:val="00984AFD"/>
    <w:rsid w:val="009854CD"/>
    <w:rsid w:val="0098574D"/>
    <w:rsid w:val="0098579C"/>
    <w:rsid w:val="00985D0C"/>
    <w:rsid w:val="00986196"/>
    <w:rsid w:val="009861FC"/>
    <w:rsid w:val="009865DA"/>
    <w:rsid w:val="0098738E"/>
    <w:rsid w:val="0098753B"/>
    <w:rsid w:val="00987752"/>
    <w:rsid w:val="00987947"/>
    <w:rsid w:val="009879D9"/>
    <w:rsid w:val="00987A54"/>
    <w:rsid w:val="0099020C"/>
    <w:rsid w:val="00990454"/>
    <w:rsid w:val="009905BB"/>
    <w:rsid w:val="00990628"/>
    <w:rsid w:val="00990685"/>
    <w:rsid w:val="009906D9"/>
    <w:rsid w:val="0099085A"/>
    <w:rsid w:val="00990FE4"/>
    <w:rsid w:val="00991544"/>
    <w:rsid w:val="00991AA2"/>
    <w:rsid w:val="00991B45"/>
    <w:rsid w:val="0099206D"/>
    <w:rsid w:val="00992259"/>
    <w:rsid w:val="009924AB"/>
    <w:rsid w:val="009925F7"/>
    <w:rsid w:val="009927C9"/>
    <w:rsid w:val="0099291D"/>
    <w:rsid w:val="009929F8"/>
    <w:rsid w:val="00992C38"/>
    <w:rsid w:val="00992DD1"/>
    <w:rsid w:val="00993470"/>
    <w:rsid w:val="009938A2"/>
    <w:rsid w:val="009938E2"/>
    <w:rsid w:val="00993E6B"/>
    <w:rsid w:val="00993E9F"/>
    <w:rsid w:val="00994123"/>
    <w:rsid w:val="00994233"/>
    <w:rsid w:val="00994280"/>
    <w:rsid w:val="009942D8"/>
    <w:rsid w:val="009946B0"/>
    <w:rsid w:val="0099480C"/>
    <w:rsid w:val="00994A46"/>
    <w:rsid w:val="00994B54"/>
    <w:rsid w:val="00995826"/>
    <w:rsid w:val="00995B02"/>
    <w:rsid w:val="009964E9"/>
    <w:rsid w:val="0099675D"/>
    <w:rsid w:val="00996878"/>
    <w:rsid w:val="00996DE0"/>
    <w:rsid w:val="00996F65"/>
    <w:rsid w:val="00997127"/>
    <w:rsid w:val="00997408"/>
    <w:rsid w:val="0099756C"/>
    <w:rsid w:val="00997CF5"/>
    <w:rsid w:val="00997F7A"/>
    <w:rsid w:val="009A08E2"/>
    <w:rsid w:val="009A15F7"/>
    <w:rsid w:val="009A1686"/>
    <w:rsid w:val="009A16D4"/>
    <w:rsid w:val="009A212D"/>
    <w:rsid w:val="009A2193"/>
    <w:rsid w:val="009A22CB"/>
    <w:rsid w:val="009A24E2"/>
    <w:rsid w:val="009A2555"/>
    <w:rsid w:val="009A2ADE"/>
    <w:rsid w:val="009A2B5C"/>
    <w:rsid w:val="009A2E3D"/>
    <w:rsid w:val="009A2F05"/>
    <w:rsid w:val="009A33A1"/>
    <w:rsid w:val="009A35D5"/>
    <w:rsid w:val="009A37D3"/>
    <w:rsid w:val="009A4082"/>
    <w:rsid w:val="009A446E"/>
    <w:rsid w:val="009A4789"/>
    <w:rsid w:val="009A484D"/>
    <w:rsid w:val="009A484E"/>
    <w:rsid w:val="009A4B75"/>
    <w:rsid w:val="009A4F65"/>
    <w:rsid w:val="009A5551"/>
    <w:rsid w:val="009A5690"/>
    <w:rsid w:val="009A58C5"/>
    <w:rsid w:val="009A61DF"/>
    <w:rsid w:val="009A6A83"/>
    <w:rsid w:val="009A6A92"/>
    <w:rsid w:val="009A6B07"/>
    <w:rsid w:val="009A6EE9"/>
    <w:rsid w:val="009A6F28"/>
    <w:rsid w:val="009A6FD0"/>
    <w:rsid w:val="009A76EB"/>
    <w:rsid w:val="009A77E1"/>
    <w:rsid w:val="009A78D0"/>
    <w:rsid w:val="009A797F"/>
    <w:rsid w:val="009A7AD7"/>
    <w:rsid w:val="009A7CE6"/>
    <w:rsid w:val="009A7DE9"/>
    <w:rsid w:val="009B013C"/>
    <w:rsid w:val="009B0B97"/>
    <w:rsid w:val="009B10E5"/>
    <w:rsid w:val="009B1170"/>
    <w:rsid w:val="009B117F"/>
    <w:rsid w:val="009B1213"/>
    <w:rsid w:val="009B1A69"/>
    <w:rsid w:val="009B1EC0"/>
    <w:rsid w:val="009B2019"/>
    <w:rsid w:val="009B211A"/>
    <w:rsid w:val="009B2728"/>
    <w:rsid w:val="009B2943"/>
    <w:rsid w:val="009B2AA2"/>
    <w:rsid w:val="009B2B90"/>
    <w:rsid w:val="009B2D08"/>
    <w:rsid w:val="009B2E5C"/>
    <w:rsid w:val="009B2E66"/>
    <w:rsid w:val="009B2F03"/>
    <w:rsid w:val="009B3495"/>
    <w:rsid w:val="009B34AC"/>
    <w:rsid w:val="009B3778"/>
    <w:rsid w:val="009B3C7B"/>
    <w:rsid w:val="009B4A85"/>
    <w:rsid w:val="009B4FA0"/>
    <w:rsid w:val="009B511F"/>
    <w:rsid w:val="009B54AC"/>
    <w:rsid w:val="009B6033"/>
    <w:rsid w:val="009B64B6"/>
    <w:rsid w:val="009B6A39"/>
    <w:rsid w:val="009B6FEE"/>
    <w:rsid w:val="009B6FF4"/>
    <w:rsid w:val="009B7011"/>
    <w:rsid w:val="009B73F8"/>
    <w:rsid w:val="009B79B5"/>
    <w:rsid w:val="009B7CEF"/>
    <w:rsid w:val="009B7D1A"/>
    <w:rsid w:val="009C0010"/>
    <w:rsid w:val="009C0AA9"/>
    <w:rsid w:val="009C0E7D"/>
    <w:rsid w:val="009C289F"/>
    <w:rsid w:val="009C290C"/>
    <w:rsid w:val="009C2A04"/>
    <w:rsid w:val="009C2AA2"/>
    <w:rsid w:val="009C3140"/>
    <w:rsid w:val="009C3236"/>
    <w:rsid w:val="009C3D16"/>
    <w:rsid w:val="009C4392"/>
    <w:rsid w:val="009C46ED"/>
    <w:rsid w:val="009C48F4"/>
    <w:rsid w:val="009C4919"/>
    <w:rsid w:val="009C4AA9"/>
    <w:rsid w:val="009C4DEB"/>
    <w:rsid w:val="009C4E3C"/>
    <w:rsid w:val="009C4F90"/>
    <w:rsid w:val="009C4F93"/>
    <w:rsid w:val="009C50F8"/>
    <w:rsid w:val="009C5346"/>
    <w:rsid w:val="009C5551"/>
    <w:rsid w:val="009C6001"/>
    <w:rsid w:val="009C7130"/>
    <w:rsid w:val="009C7206"/>
    <w:rsid w:val="009C78F9"/>
    <w:rsid w:val="009C7C24"/>
    <w:rsid w:val="009C7E72"/>
    <w:rsid w:val="009D022F"/>
    <w:rsid w:val="009D03C8"/>
    <w:rsid w:val="009D08AB"/>
    <w:rsid w:val="009D0E1D"/>
    <w:rsid w:val="009D107A"/>
    <w:rsid w:val="009D1258"/>
    <w:rsid w:val="009D12C2"/>
    <w:rsid w:val="009D12D3"/>
    <w:rsid w:val="009D156C"/>
    <w:rsid w:val="009D15E6"/>
    <w:rsid w:val="009D1A2C"/>
    <w:rsid w:val="009D1D01"/>
    <w:rsid w:val="009D209B"/>
    <w:rsid w:val="009D226A"/>
    <w:rsid w:val="009D244C"/>
    <w:rsid w:val="009D282C"/>
    <w:rsid w:val="009D2BEF"/>
    <w:rsid w:val="009D315C"/>
    <w:rsid w:val="009D316F"/>
    <w:rsid w:val="009D3479"/>
    <w:rsid w:val="009D3C66"/>
    <w:rsid w:val="009D3DD0"/>
    <w:rsid w:val="009D3F71"/>
    <w:rsid w:val="009D498C"/>
    <w:rsid w:val="009D4AD0"/>
    <w:rsid w:val="009D4BAD"/>
    <w:rsid w:val="009D4E48"/>
    <w:rsid w:val="009D4EA2"/>
    <w:rsid w:val="009D511D"/>
    <w:rsid w:val="009D53A4"/>
    <w:rsid w:val="009D5648"/>
    <w:rsid w:val="009D5B48"/>
    <w:rsid w:val="009D5EB4"/>
    <w:rsid w:val="009D66D6"/>
    <w:rsid w:val="009D6A4F"/>
    <w:rsid w:val="009D6B01"/>
    <w:rsid w:val="009D6B3D"/>
    <w:rsid w:val="009D6CBA"/>
    <w:rsid w:val="009D6DC4"/>
    <w:rsid w:val="009D70F8"/>
    <w:rsid w:val="009D718E"/>
    <w:rsid w:val="009D743A"/>
    <w:rsid w:val="009D762E"/>
    <w:rsid w:val="009D7BD6"/>
    <w:rsid w:val="009E04E3"/>
    <w:rsid w:val="009E0741"/>
    <w:rsid w:val="009E092F"/>
    <w:rsid w:val="009E0A9A"/>
    <w:rsid w:val="009E11B4"/>
    <w:rsid w:val="009E124C"/>
    <w:rsid w:val="009E1432"/>
    <w:rsid w:val="009E146A"/>
    <w:rsid w:val="009E15F9"/>
    <w:rsid w:val="009E1A60"/>
    <w:rsid w:val="009E1BA6"/>
    <w:rsid w:val="009E1FCC"/>
    <w:rsid w:val="009E20FD"/>
    <w:rsid w:val="009E2204"/>
    <w:rsid w:val="009E2210"/>
    <w:rsid w:val="009E2678"/>
    <w:rsid w:val="009E28B0"/>
    <w:rsid w:val="009E2BAE"/>
    <w:rsid w:val="009E2E42"/>
    <w:rsid w:val="009E2ED0"/>
    <w:rsid w:val="009E2F08"/>
    <w:rsid w:val="009E341C"/>
    <w:rsid w:val="009E3451"/>
    <w:rsid w:val="009E3A39"/>
    <w:rsid w:val="009E3E96"/>
    <w:rsid w:val="009E3EF6"/>
    <w:rsid w:val="009E42ED"/>
    <w:rsid w:val="009E4583"/>
    <w:rsid w:val="009E4598"/>
    <w:rsid w:val="009E459D"/>
    <w:rsid w:val="009E45AD"/>
    <w:rsid w:val="009E46F7"/>
    <w:rsid w:val="009E47FF"/>
    <w:rsid w:val="009E5BCC"/>
    <w:rsid w:val="009E645A"/>
    <w:rsid w:val="009E66AE"/>
    <w:rsid w:val="009E6773"/>
    <w:rsid w:val="009E68EC"/>
    <w:rsid w:val="009E6D42"/>
    <w:rsid w:val="009E6E66"/>
    <w:rsid w:val="009E6F05"/>
    <w:rsid w:val="009E75EB"/>
    <w:rsid w:val="009E78CC"/>
    <w:rsid w:val="009E7BCD"/>
    <w:rsid w:val="009E7C40"/>
    <w:rsid w:val="009E7FA3"/>
    <w:rsid w:val="009F0A63"/>
    <w:rsid w:val="009F0C32"/>
    <w:rsid w:val="009F0C79"/>
    <w:rsid w:val="009F0FE8"/>
    <w:rsid w:val="009F1442"/>
    <w:rsid w:val="009F1A40"/>
    <w:rsid w:val="009F1CFF"/>
    <w:rsid w:val="009F1EB9"/>
    <w:rsid w:val="009F1EC4"/>
    <w:rsid w:val="009F22E5"/>
    <w:rsid w:val="009F3AFA"/>
    <w:rsid w:val="009F3B36"/>
    <w:rsid w:val="009F3B8F"/>
    <w:rsid w:val="009F3F46"/>
    <w:rsid w:val="009F419B"/>
    <w:rsid w:val="009F4482"/>
    <w:rsid w:val="009F4623"/>
    <w:rsid w:val="009F493B"/>
    <w:rsid w:val="009F4962"/>
    <w:rsid w:val="009F4FCA"/>
    <w:rsid w:val="009F5579"/>
    <w:rsid w:val="009F57BD"/>
    <w:rsid w:val="009F5842"/>
    <w:rsid w:val="009F58F9"/>
    <w:rsid w:val="009F5B79"/>
    <w:rsid w:val="009F5E97"/>
    <w:rsid w:val="009F6216"/>
    <w:rsid w:val="009F7236"/>
    <w:rsid w:val="009F7384"/>
    <w:rsid w:val="009F75AA"/>
    <w:rsid w:val="009F78C0"/>
    <w:rsid w:val="00A00304"/>
    <w:rsid w:val="00A00931"/>
    <w:rsid w:val="00A00ABB"/>
    <w:rsid w:val="00A00B6D"/>
    <w:rsid w:val="00A01560"/>
    <w:rsid w:val="00A01E89"/>
    <w:rsid w:val="00A0219F"/>
    <w:rsid w:val="00A0278E"/>
    <w:rsid w:val="00A02A97"/>
    <w:rsid w:val="00A02B24"/>
    <w:rsid w:val="00A032D6"/>
    <w:rsid w:val="00A03667"/>
    <w:rsid w:val="00A03769"/>
    <w:rsid w:val="00A03864"/>
    <w:rsid w:val="00A038C6"/>
    <w:rsid w:val="00A0396C"/>
    <w:rsid w:val="00A03D94"/>
    <w:rsid w:val="00A043E2"/>
    <w:rsid w:val="00A0458B"/>
    <w:rsid w:val="00A04BF0"/>
    <w:rsid w:val="00A04C08"/>
    <w:rsid w:val="00A04E25"/>
    <w:rsid w:val="00A05209"/>
    <w:rsid w:val="00A053A6"/>
    <w:rsid w:val="00A055F8"/>
    <w:rsid w:val="00A0588B"/>
    <w:rsid w:val="00A0599F"/>
    <w:rsid w:val="00A05D68"/>
    <w:rsid w:val="00A06769"/>
    <w:rsid w:val="00A06F45"/>
    <w:rsid w:val="00A0712E"/>
    <w:rsid w:val="00A0751D"/>
    <w:rsid w:val="00A07580"/>
    <w:rsid w:val="00A0767D"/>
    <w:rsid w:val="00A07A70"/>
    <w:rsid w:val="00A101FA"/>
    <w:rsid w:val="00A10689"/>
    <w:rsid w:val="00A10999"/>
    <w:rsid w:val="00A10EEE"/>
    <w:rsid w:val="00A118F8"/>
    <w:rsid w:val="00A119FF"/>
    <w:rsid w:val="00A11B9D"/>
    <w:rsid w:val="00A11DBC"/>
    <w:rsid w:val="00A12645"/>
    <w:rsid w:val="00A12E1B"/>
    <w:rsid w:val="00A135DC"/>
    <w:rsid w:val="00A13819"/>
    <w:rsid w:val="00A1440A"/>
    <w:rsid w:val="00A146D4"/>
    <w:rsid w:val="00A14F42"/>
    <w:rsid w:val="00A14FD7"/>
    <w:rsid w:val="00A150CE"/>
    <w:rsid w:val="00A15182"/>
    <w:rsid w:val="00A15324"/>
    <w:rsid w:val="00A1590E"/>
    <w:rsid w:val="00A15A03"/>
    <w:rsid w:val="00A15A87"/>
    <w:rsid w:val="00A15B45"/>
    <w:rsid w:val="00A15F98"/>
    <w:rsid w:val="00A16068"/>
    <w:rsid w:val="00A1626A"/>
    <w:rsid w:val="00A164C2"/>
    <w:rsid w:val="00A1697A"/>
    <w:rsid w:val="00A16B2E"/>
    <w:rsid w:val="00A16BEA"/>
    <w:rsid w:val="00A16BFB"/>
    <w:rsid w:val="00A16DEC"/>
    <w:rsid w:val="00A171DC"/>
    <w:rsid w:val="00A17243"/>
    <w:rsid w:val="00A17704"/>
    <w:rsid w:val="00A177D4"/>
    <w:rsid w:val="00A20051"/>
    <w:rsid w:val="00A20120"/>
    <w:rsid w:val="00A209C9"/>
    <w:rsid w:val="00A20F6D"/>
    <w:rsid w:val="00A2120B"/>
    <w:rsid w:val="00A21489"/>
    <w:rsid w:val="00A2198B"/>
    <w:rsid w:val="00A21A4D"/>
    <w:rsid w:val="00A21C3F"/>
    <w:rsid w:val="00A22081"/>
    <w:rsid w:val="00A223A2"/>
    <w:rsid w:val="00A2298B"/>
    <w:rsid w:val="00A22D74"/>
    <w:rsid w:val="00A22D7C"/>
    <w:rsid w:val="00A22F25"/>
    <w:rsid w:val="00A23581"/>
    <w:rsid w:val="00A235A0"/>
    <w:rsid w:val="00A23B47"/>
    <w:rsid w:val="00A23B86"/>
    <w:rsid w:val="00A243B1"/>
    <w:rsid w:val="00A24ACC"/>
    <w:rsid w:val="00A24DDD"/>
    <w:rsid w:val="00A24FF7"/>
    <w:rsid w:val="00A253E8"/>
    <w:rsid w:val="00A254A6"/>
    <w:rsid w:val="00A256D5"/>
    <w:rsid w:val="00A2583A"/>
    <w:rsid w:val="00A25C07"/>
    <w:rsid w:val="00A25DD4"/>
    <w:rsid w:val="00A26193"/>
    <w:rsid w:val="00A26391"/>
    <w:rsid w:val="00A26569"/>
    <w:rsid w:val="00A26B63"/>
    <w:rsid w:val="00A26BAF"/>
    <w:rsid w:val="00A2706F"/>
    <w:rsid w:val="00A2717D"/>
    <w:rsid w:val="00A273EC"/>
    <w:rsid w:val="00A27B5B"/>
    <w:rsid w:val="00A27C30"/>
    <w:rsid w:val="00A27E4E"/>
    <w:rsid w:val="00A27FB5"/>
    <w:rsid w:val="00A300CE"/>
    <w:rsid w:val="00A30133"/>
    <w:rsid w:val="00A30867"/>
    <w:rsid w:val="00A312EA"/>
    <w:rsid w:val="00A31F26"/>
    <w:rsid w:val="00A3201D"/>
    <w:rsid w:val="00A32235"/>
    <w:rsid w:val="00A322E5"/>
    <w:rsid w:val="00A32375"/>
    <w:rsid w:val="00A32379"/>
    <w:rsid w:val="00A3295C"/>
    <w:rsid w:val="00A32FEF"/>
    <w:rsid w:val="00A33036"/>
    <w:rsid w:val="00A333C1"/>
    <w:rsid w:val="00A336E4"/>
    <w:rsid w:val="00A33B7C"/>
    <w:rsid w:val="00A33B8E"/>
    <w:rsid w:val="00A33BCD"/>
    <w:rsid w:val="00A33BEC"/>
    <w:rsid w:val="00A33D3D"/>
    <w:rsid w:val="00A33DA9"/>
    <w:rsid w:val="00A33EBC"/>
    <w:rsid w:val="00A33EE5"/>
    <w:rsid w:val="00A342DB"/>
    <w:rsid w:val="00A3463A"/>
    <w:rsid w:val="00A34947"/>
    <w:rsid w:val="00A3499B"/>
    <w:rsid w:val="00A349A5"/>
    <w:rsid w:val="00A34ABB"/>
    <w:rsid w:val="00A34BCB"/>
    <w:rsid w:val="00A354A2"/>
    <w:rsid w:val="00A35588"/>
    <w:rsid w:val="00A35C19"/>
    <w:rsid w:val="00A360DF"/>
    <w:rsid w:val="00A3615E"/>
    <w:rsid w:val="00A36818"/>
    <w:rsid w:val="00A37118"/>
    <w:rsid w:val="00A372C0"/>
    <w:rsid w:val="00A373F8"/>
    <w:rsid w:val="00A375FC"/>
    <w:rsid w:val="00A3764C"/>
    <w:rsid w:val="00A37C61"/>
    <w:rsid w:val="00A37E3F"/>
    <w:rsid w:val="00A37E8A"/>
    <w:rsid w:val="00A402B8"/>
    <w:rsid w:val="00A40605"/>
    <w:rsid w:val="00A40714"/>
    <w:rsid w:val="00A409F4"/>
    <w:rsid w:val="00A40B1D"/>
    <w:rsid w:val="00A40CC1"/>
    <w:rsid w:val="00A40EF6"/>
    <w:rsid w:val="00A41038"/>
    <w:rsid w:val="00A413E4"/>
    <w:rsid w:val="00A41B2D"/>
    <w:rsid w:val="00A41DA4"/>
    <w:rsid w:val="00A41DB0"/>
    <w:rsid w:val="00A41DE7"/>
    <w:rsid w:val="00A41F1D"/>
    <w:rsid w:val="00A423AD"/>
    <w:rsid w:val="00A42564"/>
    <w:rsid w:val="00A4278A"/>
    <w:rsid w:val="00A427D0"/>
    <w:rsid w:val="00A42A49"/>
    <w:rsid w:val="00A42EE9"/>
    <w:rsid w:val="00A42F3A"/>
    <w:rsid w:val="00A432BA"/>
    <w:rsid w:val="00A435BB"/>
    <w:rsid w:val="00A43D34"/>
    <w:rsid w:val="00A4484B"/>
    <w:rsid w:val="00A4532C"/>
    <w:rsid w:val="00A454E6"/>
    <w:rsid w:val="00A45504"/>
    <w:rsid w:val="00A45632"/>
    <w:rsid w:val="00A456E3"/>
    <w:rsid w:val="00A45DEA"/>
    <w:rsid w:val="00A4622C"/>
    <w:rsid w:val="00A46B62"/>
    <w:rsid w:val="00A47314"/>
    <w:rsid w:val="00A47618"/>
    <w:rsid w:val="00A47841"/>
    <w:rsid w:val="00A51DE7"/>
    <w:rsid w:val="00A51E16"/>
    <w:rsid w:val="00A5218C"/>
    <w:rsid w:val="00A52524"/>
    <w:rsid w:val="00A5252C"/>
    <w:rsid w:val="00A5295A"/>
    <w:rsid w:val="00A53B3A"/>
    <w:rsid w:val="00A5428D"/>
    <w:rsid w:val="00A5456B"/>
    <w:rsid w:val="00A54A64"/>
    <w:rsid w:val="00A54B3E"/>
    <w:rsid w:val="00A54DCC"/>
    <w:rsid w:val="00A54FA9"/>
    <w:rsid w:val="00A5508B"/>
    <w:rsid w:val="00A55267"/>
    <w:rsid w:val="00A5553B"/>
    <w:rsid w:val="00A557BE"/>
    <w:rsid w:val="00A55D34"/>
    <w:rsid w:val="00A563A3"/>
    <w:rsid w:val="00A564C7"/>
    <w:rsid w:val="00A56657"/>
    <w:rsid w:val="00A56760"/>
    <w:rsid w:val="00A56FB1"/>
    <w:rsid w:val="00A57081"/>
    <w:rsid w:val="00A572DA"/>
    <w:rsid w:val="00A57310"/>
    <w:rsid w:val="00A5763A"/>
    <w:rsid w:val="00A57835"/>
    <w:rsid w:val="00A605AF"/>
    <w:rsid w:val="00A60774"/>
    <w:rsid w:val="00A60843"/>
    <w:rsid w:val="00A60999"/>
    <w:rsid w:val="00A60DEB"/>
    <w:rsid w:val="00A60FB4"/>
    <w:rsid w:val="00A611D1"/>
    <w:rsid w:val="00A6131D"/>
    <w:rsid w:val="00A618AB"/>
    <w:rsid w:val="00A62053"/>
    <w:rsid w:val="00A62592"/>
    <w:rsid w:val="00A62A7F"/>
    <w:rsid w:val="00A62B63"/>
    <w:rsid w:val="00A62CC4"/>
    <w:rsid w:val="00A631FC"/>
    <w:rsid w:val="00A633A6"/>
    <w:rsid w:val="00A6381B"/>
    <w:rsid w:val="00A63FBF"/>
    <w:rsid w:val="00A64068"/>
    <w:rsid w:val="00A64398"/>
    <w:rsid w:val="00A64626"/>
    <w:rsid w:val="00A646F4"/>
    <w:rsid w:val="00A64993"/>
    <w:rsid w:val="00A64DD8"/>
    <w:rsid w:val="00A65046"/>
    <w:rsid w:val="00A6549E"/>
    <w:rsid w:val="00A6592F"/>
    <w:rsid w:val="00A65B2E"/>
    <w:rsid w:val="00A65CD4"/>
    <w:rsid w:val="00A663FC"/>
    <w:rsid w:val="00A66C81"/>
    <w:rsid w:val="00A673CA"/>
    <w:rsid w:val="00A67D4A"/>
    <w:rsid w:val="00A67F72"/>
    <w:rsid w:val="00A70149"/>
    <w:rsid w:val="00A70652"/>
    <w:rsid w:val="00A70D42"/>
    <w:rsid w:val="00A7103D"/>
    <w:rsid w:val="00A71AD8"/>
    <w:rsid w:val="00A71D4C"/>
    <w:rsid w:val="00A72C70"/>
    <w:rsid w:val="00A73285"/>
    <w:rsid w:val="00A73566"/>
    <w:rsid w:val="00A736F8"/>
    <w:rsid w:val="00A7372B"/>
    <w:rsid w:val="00A7373D"/>
    <w:rsid w:val="00A73FCE"/>
    <w:rsid w:val="00A7406C"/>
    <w:rsid w:val="00A7471A"/>
    <w:rsid w:val="00A748D0"/>
    <w:rsid w:val="00A74AA9"/>
    <w:rsid w:val="00A74C84"/>
    <w:rsid w:val="00A74C87"/>
    <w:rsid w:val="00A7567F"/>
    <w:rsid w:val="00A75AE0"/>
    <w:rsid w:val="00A75C84"/>
    <w:rsid w:val="00A76119"/>
    <w:rsid w:val="00A7627A"/>
    <w:rsid w:val="00A7636F"/>
    <w:rsid w:val="00A76A60"/>
    <w:rsid w:val="00A76D21"/>
    <w:rsid w:val="00A7712A"/>
    <w:rsid w:val="00A77AD4"/>
    <w:rsid w:val="00A77DA7"/>
    <w:rsid w:val="00A8022A"/>
    <w:rsid w:val="00A80367"/>
    <w:rsid w:val="00A8039B"/>
    <w:rsid w:val="00A806E2"/>
    <w:rsid w:val="00A80AC2"/>
    <w:rsid w:val="00A80B46"/>
    <w:rsid w:val="00A80D1D"/>
    <w:rsid w:val="00A80EE7"/>
    <w:rsid w:val="00A810CF"/>
    <w:rsid w:val="00A81148"/>
    <w:rsid w:val="00A817C8"/>
    <w:rsid w:val="00A81A2D"/>
    <w:rsid w:val="00A81C3E"/>
    <w:rsid w:val="00A81C51"/>
    <w:rsid w:val="00A8215C"/>
    <w:rsid w:val="00A822EA"/>
    <w:rsid w:val="00A82386"/>
    <w:rsid w:val="00A8265A"/>
    <w:rsid w:val="00A82762"/>
    <w:rsid w:val="00A836EA"/>
    <w:rsid w:val="00A838D2"/>
    <w:rsid w:val="00A839FF"/>
    <w:rsid w:val="00A83B80"/>
    <w:rsid w:val="00A83B8B"/>
    <w:rsid w:val="00A83C70"/>
    <w:rsid w:val="00A83E29"/>
    <w:rsid w:val="00A840EB"/>
    <w:rsid w:val="00A8420D"/>
    <w:rsid w:val="00A84A14"/>
    <w:rsid w:val="00A84BAF"/>
    <w:rsid w:val="00A8520B"/>
    <w:rsid w:val="00A855AC"/>
    <w:rsid w:val="00A858D1"/>
    <w:rsid w:val="00A85A9B"/>
    <w:rsid w:val="00A85BF5"/>
    <w:rsid w:val="00A85F4B"/>
    <w:rsid w:val="00A85F99"/>
    <w:rsid w:val="00A86161"/>
    <w:rsid w:val="00A8636B"/>
    <w:rsid w:val="00A86380"/>
    <w:rsid w:val="00A865F1"/>
    <w:rsid w:val="00A86AA6"/>
    <w:rsid w:val="00A86D89"/>
    <w:rsid w:val="00A87199"/>
    <w:rsid w:val="00A874F8"/>
    <w:rsid w:val="00A875A3"/>
    <w:rsid w:val="00A87802"/>
    <w:rsid w:val="00A87AA5"/>
    <w:rsid w:val="00A87C85"/>
    <w:rsid w:val="00A87CC3"/>
    <w:rsid w:val="00A900B7"/>
    <w:rsid w:val="00A9028C"/>
    <w:rsid w:val="00A90B90"/>
    <w:rsid w:val="00A9124C"/>
    <w:rsid w:val="00A913EE"/>
    <w:rsid w:val="00A914EE"/>
    <w:rsid w:val="00A91752"/>
    <w:rsid w:val="00A91E57"/>
    <w:rsid w:val="00A91ECA"/>
    <w:rsid w:val="00A92063"/>
    <w:rsid w:val="00A92477"/>
    <w:rsid w:val="00A92687"/>
    <w:rsid w:val="00A927D6"/>
    <w:rsid w:val="00A929A7"/>
    <w:rsid w:val="00A92D42"/>
    <w:rsid w:val="00A93562"/>
    <w:rsid w:val="00A93812"/>
    <w:rsid w:val="00A939BB"/>
    <w:rsid w:val="00A943AE"/>
    <w:rsid w:val="00A943BA"/>
    <w:rsid w:val="00A94A7C"/>
    <w:rsid w:val="00A94B0D"/>
    <w:rsid w:val="00A94B57"/>
    <w:rsid w:val="00A9532C"/>
    <w:rsid w:val="00A95499"/>
    <w:rsid w:val="00A95972"/>
    <w:rsid w:val="00A95A39"/>
    <w:rsid w:val="00A95FD9"/>
    <w:rsid w:val="00A96085"/>
    <w:rsid w:val="00A96202"/>
    <w:rsid w:val="00A96350"/>
    <w:rsid w:val="00A9649B"/>
    <w:rsid w:val="00A96A17"/>
    <w:rsid w:val="00A96DB5"/>
    <w:rsid w:val="00A96E3B"/>
    <w:rsid w:val="00A972D2"/>
    <w:rsid w:val="00A97E4B"/>
    <w:rsid w:val="00AA0039"/>
    <w:rsid w:val="00AA02C0"/>
    <w:rsid w:val="00AA0DA9"/>
    <w:rsid w:val="00AA19BE"/>
    <w:rsid w:val="00AA1E88"/>
    <w:rsid w:val="00AA2428"/>
    <w:rsid w:val="00AA2D2A"/>
    <w:rsid w:val="00AA32AA"/>
    <w:rsid w:val="00AA3907"/>
    <w:rsid w:val="00AA3A24"/>
    <w:rsid w:val="00AA3F44"/>
    <w:rsid w:val="00AA3F8F"/>
    <w:rsid w:val="00AA40A2"/>
    <w:rsid w:val="00AA40B1"/>
    <w:rsid w:val="00AA418F"/>
    <w:rsid w:val="00AA46E9"/>
    <w:rsid w:val="00AA47E4"/>
    <w:rsid w:val="00AA4865"/>
    <w:rsid w:val="00AA4BC1"/>
    <w:rsid w:val="00AA4D96"/>
    <w:rsid w:val="00AA4ED6"/>
    <w:rsid w:val="00AA557C"/>
    <w:rsid w:val="00AA5797"/>
    <w:rsid w:val="00AA57D9"/>
    <w:rsid w:val="00AA5863"/>
    <w:rsid w:val="00AA5911"/>
    <w:rsid w:val="00AA5B61"/>
    <w:rsid w:val="00AA656E"/>
    <w:rsid w:val="00AA666D"/>
    <w:rsid w:val="00AA69D6"/>
    <w:rsid w:val="00AA6CC3"/>
    <w:rsid w:val="00AA6DB3"/>
    <w:rsid w:val="00AA6E04"/>
    <w:rsid w:val="00AA6EBA"/>
    <w:rsid w:val="00AA6F58"/>
    <w:rsid w:val="00AA70F5"/>
    <w:rsid w:val="00AA712D"/>
    <w:rsid w:val="00AA73F2"/>
    <w:rsid w:val="00AA7497"/>
    <w:rsid w:val="00AA7535"/>
    <w:rsid w:val="00AA76A1"/>
    <w:rsid w:val="00AA76B6"/>
    <w:rsid w:val="00AA7AAC"/>
    <w:rsid w:val="00AA7BC6"/>
    <w:rsid w:val="00AA7EE8"/>
    <w:rsid w:val="00AA7EF2"/>
    <w:rsid w:val="00AB03D7"/>
    <w:rsid w:val="00AB0B3C"/>
    <w:rsid w:val="00AB0DCA"/>
    <w:rsid w:val="00AB120B"/>
    <w:rsid w:val="00AB1541"/>
    <w:rsid w:val="00AB17A8"/>
    <w:rsid w:val="00AB1855"/>
    <w:rsid w:val="00AB19F9"/>
    <w:rsid w:val="00AB2535"/>
    <w:rsid w:val="00AB25F6"/>
    <w:rsid w:val="00AB2BDF"/>
    <w:rsid w:val="00AB2EA5"/>
    <w:rsid w:val="00AB30DC"/>
    <w:rsid w:val="00AB37F3"/>
    <w:rsid w:val="00AB42CE"/>
    <w:rsid w:val="00AB474A"/>
    <w:rsid w:val="00AB4B33"/>
    <w:rsid w:val="00AB4B61"/>
    <w:rsid w:val="00AB4E0F"/>
    <w:rsid w:val="00AB4E1F"/>
    <w:rsid w:val="00AB508B"/>
    <w:rsid w:val="00AB51F7"/>
    <w:rsid w:val="00AB5321"/>
    <w:rsid w:val="00AB5E35"/>
    <w:rsid w:val="00AB5F60"/>
    <w:rsid w:val="00AB6317"/>
    <w:rsid w:val="00AB6CD2"/>
    <w:rsid w:val="00AB6D0D"/>
    <w:rsid w:val="00AB6F8D"/>
    <w:rsid w:val="00AB705A"/>
    <w:rsid w:val="00AB72D7"/>
    <w:rsid w:val="00AB745D"/>
    <w:rsid w:val="00AB7787"/>
    <w:rsid w:val="00AB77D8"/>
    <w:rsid w:val="00AB7A17"/>
    <w:rsid w:val="00AB7C34"/>
    <w:rsid w:val="00AC00DB"/>
    <w:rsid w:val="00AC0143"/>
    <w:rsid w:val="00AC032C"/>
    <w:rsid w:val="00AC07E2"/>
    <w:rsid w:val="00AC0FE2"/>
    <w:rsid w:val="00AC16F6"/>
    <w:rsid w:val="00AC26E4"/>
    <w:rsid w:val="00AC275D"/>
    <w:rsid w:val="00AC2DF8"/>
    <w:rsid w:val="00AC2FD4"/>
    <w:rsid w:val="00AC2FE8"/>
    <w:rsid w:val="00AC33C3"/>
    <w:rsid w:val="00AC3469"/>
    <w:rsid w:val="00AC37CD"/>
    <w:rsid w:val="00AC3D73"/>
    <w:rsid w:val="00AC4235"/>
    <w:rsid w:val="00AC43BD"/>
    <w:rsid w:val="00AC467B"/>
    <w:rsid w:val="00AC493D"/>
    <w:rsid w:val="00AC4ACF"/>
    <w:rsid w:val="00AC519A"/>
    <w:rsid w:val="00AC52A2"/>
    <w:rsid w:val="00AC53C7"/>
    <w:rsid w:val="00AC56D1"/>
    <w:rsid w:val="00AC5C8D"/>
    <w:rsid w:val="00AC5E79"/>
    <w:rsid w:val="00AC647A"/>
    <w:rsid w:val="00AC64B7"/>
    <w:rsid w:val="00AC6A8E"/>
    <w:rsid w:val="00AC7137"/>
    <w:rsid w:val="00AC732D"/>
    <w:rsid w:val="00AC79A8"/>
    <w:rsid w:val="00AC7B91"/>
    <w:rsid w:val="00AD0538"/>
    <w:rsid w:val="00AD0BD4"/>
    <w:rsid w:val="00AD10F1"/>
    <w:rsid w:val="00AD13BA"/>
    <w:rsid w:val="00AD1597"/>
    <w:rsid w:val="00AD1607"/>
    <w:rsid w:val="00AD280D"/>
    <w:rsid w:val="00AD282A"/>
    <w:rsid w:val="00AD2907"/>
    <w:rsid w:val="00AD30EC"/>
    <w:rsid w:val="00AD3381"/>
    <w:rsid w:val="00AD362D"/>
    <w:rsid w:val="00AD3846"/>
    <w:rsid w:val="00AD3861"/>
    <w:rsid w:val="00AD4529"/>
    <w:rsid w:val="00AD49CB"/>
    <w:rsid w:val="00AD4A39"/>
    <w:rsid w:val="00AD4A3F"/>
    <w:rsid w:val="00AD4AAD"/>
    <w:rsid w:val="00AD4E5F"/>
    <w:rsid w:val="00AD4F2E"/>
    <w:rsid w:val="00AD520A"/>
    <w:rsid w:val="00AD53AE"/>
    <w:rsid w:val="00AD54D2"/>
    <w:rsid w:val="00AD5651"/>
    <w:rsid w:val="00AD5740"/>
    <w:rsid w:val="00AD5763"/>
    <w:rsid w:val="00AD5878"/>
    <w:rsid w:val="00AD59AC"/>
    <w:rsid w:val="00AD612C"/>
    <w:rsid w:val="00AD6A3E"/>
    <w:rsid w:val="00AD6E3A"/>
    <w:rsid w:val="00AD7120"/>
    <w:rsid w:val="00AD7146"/>
    <w:rsid w:val="00AD72D0"/>
    <w:rsid w:val="00AD7682"/>
    <w:rsid w:val="00AE008E"/>
    <w:rsid w:val="00AE070C"/>
    <w:rsid w:val="00AE072B"/>
    <w:rsid w:val="00AE0B05"/>
    <w:rsid w:val="00AE0D4A"/>
    <w:rsid w:val="00AE119B"/>
    <w:rsid w:val="00AE127B"/>
    <w:rsid w:val="00AE1AE0"/>
    <w:rsid w:val="00AE21F3"/>
    <w:rsid w:val="00AE2895"/>
    <w:rsid w:val="00AE2DC5"/>
    <w:rsid w:val="00AE2F05"/>
    <w:rsid w:val="00AE3157"/>
    <w:rsid w:val="00AE37F1"/>
    <w:rsid w:val="00AE3CB5"/>
    <w:rsid w:val="00AE3F26"/>
    <w:rsid w:val="00AE4483"/>
    <w:rsid w:val="00AE4765"/>
    <w:rsid w:val="00AE4864"/>
    <w:rsid w:val="00AE4D6B"/>
    <w:rsid w:val="00AE4E55"/>
    <w:rsid w:val="00AE593E"/>
    <w:rsid w:val="00AE64DC"/>
    <w:rsid w:val="00AE7401"/>
    <w:rsid w:val="00AE769F"/>
    <w:rsid w:val="00AE7C34"/>
    <w:rsid w:val="00AE7E23"/>
    <w:rsid w:val="00AE7E43"/>
    <w:rsid w:val="00AF027A"/>
    <w:rsid w:val="00AF076A"/>
    <w:rsid w:val="00AF0A24"/>
    <w:rsid w:val="00AF0C3C"/>
    <w:rsid w:val="00AF0ED6"/>
    <w:rsid w:val="00AF1108"/>
    <w:rsid w:val="00AF1176"/>
    <w:rsid w:val="00AF1413"/>
    <w:rsid w:val="00AF14E6"/>
    <w:rsid w:val="00AF1A65"/>
    <w:rsid w:val="00AF1DB2"/>
    <w:rsid w:val="00AF1F40"/>
    <w:rsid w:val="00AF2327"/>
    <w:rsid w:val="00AF236C"/>
    <w:rsid w:val="00AF2774"/>
    <w:rsid w:val="00AF2C18"/>
    <w:rsid w:val="00AF3124"/>
    <w:rsid w:val="00AF3406"/>
    <w:rsid w:val="00AF3554"/>
    <w:rsid w:val="00AF3589"/>
    <w:rsid w:val="00AF3713"/>
    <w:rsid w:val="00AF3B4F"/>
    <w:rsid w:val="00AF3D02"/>
    <w:rsid w:val="00AF3EF7"/>
    <w:rsid w:val="00AF4003"/>
    <w:rsid w:val="00AF4756"/>
    <w:rsid w:val="00AF4996"/>
    <w:rsid w:val="00AF4B60"/>
    <w:rsid w:val="00AF4EE7"/>
    <w:rsid w:val="00AF4F26"/>
    <w:rsid w:val="00AF5440"/>
    <w:rsid w:val="00AF5C7B"/>
    <w:rsid w:val="00AF649B"/>
    <w:rsid w:val="00AF697E"/>
    <w:rsid w:val="00AF6B6E"/>
    <w:rsid w:val="00AF6BDD"/>
    <w:rsid w:val="00AF6DC6"/>
    <w:rsid w:val="00AF6F58"/>
    <w:rsid w:val="00AF750B"/>
    <w:rsid w:val="00AF7559"/>
    <w:rsid w:val="00AF790E"/>
    <w:rsid w:val="00AF7B86"/>
    <w:rsid w:val="00AF7B9B"/>
    <w:rsid w:val="00B002D3"/>
    <w:rsid w:val="00B00555"/>
    <w:rsid w:val="00B00B24"/>
    <w:rsid w:val="00B00E76"/>
    <w:rsid w:val="00B01C52"/>
    <w:rsid w:val="00B01DA3"/>
    <w:rsid w:val="00B01DB6"/>
    <w:rsid w:val="00B01E94"/>
    <w:rsid w:val="00B021AE"/>
    <w:rsid w:val="00B024A8"/>
    <w:rsid w:val="00B0263C"/>
    <w:rsid w:val="00B0278B"/>
    <w:rsid w:val="00B02C26"/>
    <w:rsid w:val="00B02CB5"/>
    <w:rsid w:val="00B03157"/>
    <w:rsid w:val="00B0320A"/>
    <w:rsid w:val="00B03271"/>
    <w:rsid w:val="00B03575"/>
    <w:rsid w:val="00B035CC"/>
    <w:rsid w:val="00B039EC"/>
    <w:rsid w:val="00B03BF3"/>
    <w:rsid w:val="00B03DF9"/>
    <w:rsid w:val="00B04578"/>
    <w:rsid w:val="00B045F0"/>
    <w:rsid w:val="00B04745"/>
    <w:rsid w:val="00B04B6E"/>
    <w:rsid w:val="00B04F8A"/>
    <w:rsid w:val="00B05080"/>
    <w:rsid w:val="00B050D0"/>
    <w:rsid w:val="00B059B0"/>
    <w:rsid w:val="00B05D33"/>
    <w:rsid w:val="00B0620E"/>
    <w:rsid w:val="00B068CD"/>
    <w:rsid w:val="00B06941"/>
    <w:rsid w:val="00B06C50"/>
    <w:rsid w:val="00B06EEF"/>
    <w:rsid w:val="00B070EA"/>
    <w:rsid w:val="00B071E8"/>
    <w:rsid w:val="00B079C3"/>
    <w:rsid w:val="00B07D49"/>
    <w:rsid w:val="00B07EB1"/>
    <w:rsid w:val="00B103C3"/>
    <w:rsid w:val="00B10AC2"/>
    <w:rsid w:val="00B10B09"/>
    <w:rsid w:val="00B10C77"/>
    <w:rsid w:val="00B10CE2"/>
    <w:rsid w:val="00B10DD0"/>
    <w:rsid w:val="00B1112D"/>
    <w:rsid w:val="00B11388"/>
    <w:rsid w:val="00B11440"/>
    <w:rsid w:val="00B11866"/>
    <w:rsid w:val="00B11905"/>
    <w:rsid w:val="00B122DF"/>
    <w:rsid w:val="00B12380"/>
    <w:rsid w:val="00B123F7"/>
    <w:rsid w:val="00B125CC"/>
    <w:rsid w:val="00B131C6"/>
    <w:rsid w:val="00B13318"/>
    <w:rsid w:val="00B13C98"/>
    <w:rsid w:val="00B13C9A"/>
    <w:rsid w:val="00B141B4"/>
    <w:rsid w:val="00B150B5"/>
    <w:rsid w:val="00B151DD"/>
    <w:rsid w:val="00B1540B"/>
    <w:rsid w:val="00B1580B"/>
    <w:rsid w:val="00B15D2E"/>
    <w:rsid w:val="00B15DD5"/>
    <w:rsid w:val="00B16247"/>
    <w:rsid w:val="00B1624A"/>
    <w:rsid w:val="00B16759"/>
    <w:rsid w:val="00B1681F"/>
    <w:rsid w:val="00B17357"/>
    <w:rsid w:val="00B17A27"/>
    <w:rsid w:val="00B17C70"/>
    <w:rsid w:val="00B2028C"/>
    <w:rsid w:val="00B20797"/>
    <w:rsid w:val="00B20DDF"/>
    <w:rsid w:val="00B20F7A"/>
    <w:rsid w:val="00B2105A"/>
    <w:rsid w:val="00B22BE4"/>
    <w:rsid w:val="00B22D84"/>
    <w:rsid w:val="00B22E79"/>
    <w:rsid w:val="00B23BB9"/>
    <w:rsid w:val="00B23FA2"/>
    <w:rsid w:val="00B24408"/>
    <w:rsid w:val="00B249DF"/>
    <w:rsid w:val="00B24BA3"/>
    <w:rsid w:val="00B24BEB"/>
    <w:rsid w:val="00B24DCB"/>
    <w:rsid w:val="00B2530C"/>
    <w:rsid w:val="00B2558D"/>
    <w:rsid w:val="00B25822"/>
    <w:rsid w:val="00B25B63"/>
    <w:rsid w:val="00B25E74"/>
    <w:rsid w:val="00B26263"/>
    <w:rsid w:val="00B26336"/>
    <w:rsid w:val="00B2667B"/>
    <w:rsid w:val="00B269CF"/>
    <w:rsid w:val="00B26A5B"/>
    <w:rsid w:val="00B26EBD"/>
    <w:rsid w:val="00B26F82"/>
    <w:rsid w:val="00B26F8D"/>
    <w:rsid w:val="00B27084"/>
    <w:rsid w:val="00B27791"/>
    <w:rsid w:val="00B30446"/>
    <w:rsid w:val="00B30B89"/>
    <w:rsid w:val="00B30BBF"/>
    <w:rsid w:val="00B30F23"/>
    <w:rsid w:val="00B310CC"/>
    <w:rsid w:val="00B312B4"/>
    <w:rsid w:val="00B31DAF"/>
    <w:rsid w:val="00B31DF1"/>
    <w:rsid w:val="00B31DF3"/>
    <w:rsid w:val="00B31E8B"/>
    <w:rsid w:val="00B321B6"/>
    <w:rsid w:val="00B3251E"/>
    <w:rsid w:val="00B3259B"/>
    <w:rsid w:val="00B328E1"/>
    <w:rsid w:val="00B32B31"/>
    <w:rsid w:val="00B32BE1"/>
    <w:rsid w:val="00B32CC1"/>
    <w:rsid w:val="00B32CF2"/>
    <w:rsid w:val="00B32D0C"/>
    <w:rsid w:val="00B33593"/>
    <w:rsid w:val="00B3432D"/>
    <w:rsid w:val="00B344F9"/>
    <w:rsid w:val="00B34A49"/>
    <w:rsid w:val="00B34DCE"/>
    <w:rsid w:val="00B350F0"/>
    <w:rsid w:val="00B351F5"/>
    <w:rsid w:val="00B364C3"/>
    <w:rsid w:val="00B365EE"/>
    <w:rsid w:val="00B366C9"/>
    <w:rsid w:val="00B36794"/>
    <w:rsid w:val="00B37046"/>
    <w:rsid w:val="00B370DC"/>
    <w:rsid w:val="00B37C08"/>
    <w:rsid w:val="00B401C0"/>
    <w:rsid w:val="00B4020F"/>
    <w:rsid w:val="00B40C83"/>
    <w:rsid w:val="00B40F1F"/>
    <w:rsid w:val="00B41371"/>
    <w:rsid w:val="00B4175C"/>
    <w:rsid w:val="00B41A42"/>
    <w:rsid w:val="00B41F63"/>
    <w:rsid w:val="00B42071"/>
    <w:rsid w:val="00B4210D"/>
    <w:rsid w:val="00B42136"/>
    <w:rsid w:val="00B42615"/>
    <w:rsid w:val="00B42982"/>
    <w:rsid w:val="00B43A86"/>
    <w:rsid w:val="00B43BC8"/>
    <w:rsid w:val="00B4421B"/>
    <w:rsid w:val="00B443AC"/>
    <w:rsid w:val="00B447E3"/>
    <w:rsid w:val="00B44F05"/>
    <w:rsid w:val="00B45755"/>
    <w:rsid w:val="00B458AE"/>
    <w:rsid w:val="00B459D5"/>
    <w:rsid w:val="00B4629B"/>
    <w:rsid w:val="00B464C8"/>
    <w:rsid w:val="00B4682B"/>
    <w:rsid w:val="00B46B6E"/>
    <w:rsid w:val="00B46DD9"/>
    <w:rsid w:val="00B46F74"/>
    <w:rsid w:val="00B47614"/>
    <w:rsid w:val="00B47647"/>
    <w:rsid w:val="00B4768F"/>
    <w:rsid w:val="00B478AC"/>
    <w:rsid w:val="00B505FA"/>
    <w:rsid w:val="00B506B0"/>
    <w:rsid w:val="00B507F0"/>
    <w:rsid w:val="00B50989"/>
    <w:rsid w:val="00B512A1"/>
    <w:rsid w:val="00B51601"/>
    <w:rsid w:val="00B519E0"/>
    <w:rsid w:val="00B51AA9"/>
    <w:rsid w:val="00B51B80"/>
    <w:rsid w:val="00B51EB2"/>
    <w:rsid w:val="00B52067"/>
    <w:rsid w:val="00B52167"/>
    <w:rsid w:val="00B52376"/>
    <w:rsid w:val="00B52843"/>
    <w:rsid w:val="00B5298F"/>
    <w:rsid w:val="00B52A80"/>
    <w:rsid w:val="00B52BB2"/>
    <w:rsid w:val="00B52E01"/>
    <w:rsid w:val="00B5300D"/>
    <w:rsid w:val="00B53187"/>
    <w:rsid w:val="00B536F7"/>
    <w:rsid w:val="00B539DC"/>
    <w:rsid w:val="00B53EB7"/>
    <w:rsid w:val="00B53EBE"/>
    <w:rsid w:val="00B54452"/>
    <w:rsid w:val="00B54562"/>
    <w:rsid w:val="00B54601"/>
    <w:rsid w:val="00B547CC"/>
    <w:rsid w:val="00B5487F"/>
    <w:rsid w:val="00B548B7"/>
    <w:rsid w:val="00B549B9"/>
    <w:rsid w:val="00B54A73"/>
    <w:rsid w:val="00B54B12"/>
    <w:rsid w:val="00B54C80"/>
    <w:rsid w:val="00B54CBB"/>
    <w:rsid w:val="00B553A8"/>
    <w:rsid w:val="00B55446"/>
    <w:rsid w:val="00B55BB2"/>
    <w:rsid w:val="00B55E21"/>
    <w:rsid w:val="00B55F28"/>
    <w:rsid w:val="00B55F88"/>
    <w:rsid w:val="00B56033"/>
    <w:rsid w:val="00B560CD"/>
    <w:rsid w:val="00B5616B"/>
    <w:rsid w:val="00B565C8"/>
    <w:rsid w:val="00B5698F"/>
    <w:rsid w:val="00B569B2"/>
    <w:rsid w:val="00B569E7"/>
    <w:rsid w:val="00B56C8E"/>
    <w:rsid w:val="00B56FBA"/>
    <w:rsid w:val="00B5707B"/>
    <w:rsid w:val="00B5716B"/>
    <w:rsid w:val="00B575D0"/>
    <w:rsid w:val="00B6074E"/>
    <w:rsid w:val="00B607A1"/>
    <w:rsid w:val="00B60C45"/>
    <w:rsid w:val="00B6110B"/>
    <w:rsid w:val="00B61110"/>
    <w:rsid w:val="00B614D5"/>
    <w:rsid w:val="00B61578"/>
    <w:rsid w:val="00B6171A"/>
    <w:rsid w:val="00B61825"/>
    <w:rsid w:val="00B618D0"/>
    <w:rsid w:val="00B61A9B"/>
    <w:rsid w:val="00B61F21"/>
    <w:rsid w:val="00B61FB1"/>
    <w:rsid w:val="00B62272"/>
    <w:rsid w:val="00B62343"/>
    <w:rsid w:val="00B6235B"/>
    <w:rsid w:val="00B62568"/>
    <w:rsid w:val="00B62741"/>
    <w:rsid w:val="00B627CC"/>
    <w:rsid w:val="00B62D22"/>
    <w:rsid w:val="00B62DE3"/>
    <w:rsid w:val="00B62DE8"/>
    <w:rsid w:val="00B6390B"/>
    <w:rsid w:val="00B63CFA"/>
    <w:rsid w:val="00B63DE5"/>
    <w:rsid w:val="00B6415C"/>
    <w:rsid w:val="00B6423B"/>
    <w:rsid w:val="00B64959"/>
    <w:rsid w:val="00B64CB7"/>
    <w:rsid w:val="00B65027"/>
    <w:rsid w:val="00B650F3"/>
    <w:rsid w:val="00B65354"/>
    <w:rsid w:val="00B65422"/>
    <w:rsid w:val="00B659F7"/>
    <w:rsid w:val="00B65ADC"/>
    <w:rsid w:val="00B6628F"/>
    <w:rsid w:val="00B667BD"/>
    <w:rsid w:val="00B66CB8"/>
    <w:rsid w:val="00B66E2B"/>
    <w:rsid w:val="00B67466"/>
    <w:rsid w:val="00B67942"/>
    <w:rsid w:val="00B67D88"/>
    <w:rsid w:val="00B67DDA"/>
    <w:rsid w:val="00B7018C"/>
    <w:rsid w:val="00B70368"/>
    <w:rsid w:val="00B70845"/>
    <w:rsid w:val="00B70DB1"/>
    <w:rsid w:val="00B710A4"/>
    <w:rsid w:val="00B7119C"/>
    <w:rsid w:val="00B713F1"/>
    <w:rsid w:val="00B71922"/>
    <w:rsid w:val="00B7226E"/>
    <w:rsid w:val="00B7226F"/>
    <w:rsid w:val="00B72315"/>
    <w:rsid w:val="00B72381"/>
    <w:rsid w:val="00B7280B"/>
    <w:rsid w:val="00B729CF"/>
    <w:rsid w:val="00B72D43"/>
    <w:rsid w:val="00B7331F"/>
    <w:rsid w:val="00B7362F"/>
    <w:rsid w:val="00B7363E"/>
    <w:rsid w:val="00B74707"/>
    <w:rsid w:val="00B74B6B"/>
    <w:rsid w:val="00B74E05"/>
    <w:rsid w:val="00B7523C"/>
    <w:rsid w:val="00B7528A"/>
    <w:rsid w:val="00B75550"/>
    <w:rsid w:val="00B7584E"/>
    <w:rsid w:val="00B75921"/>
    <w:rsid w:val="00B75A03"/>
    <w:rsid w:val="00B75B58"/>
    <w:rsid w:val="00B75C87"/>
    <w:rsid w:val="00B761D7"/>
    <w:rsid w:val="00B765EA"/>
    <w:rsid w:val="00B76B56"/>
    <w:rsid w:val="00B76E74"/>
    <w:rsid w:val="00B76EFD"/>
    <w:rsid w:val="00B775C8"/>
    <w:rsid w:val="00B779A2"/>
    <w:rsid w:val="00B77C51"/>
    <w:rsid w:val="00B77D0F"/>
    <w:rsid w:val="00B8160F"/>
    <w:rsid w:val="00B81C69"/>
    <w:rsid w:val="00B81DE2"/>
    <w:rsid w:val="00B82135"/>
    <w:rsid w:val="00B8224F"/>
    <w:rsid w:val="00B82833"/>
    <w:rsid w:val="00B82DEA"/>
    <w:rsid w:val="00B82EFE"/>
    <w:rsid w:val="00B82F64"/>
    <w:rsid w:val="00B8342D"/>
    <w:rsid w:val="00B83C75"/>
    <w:rsid w:val="00B8400B"/>
    <w:rsid w:val="00B85321"/>
    <w:rsid w:val="00B854B8"/>
    <w:rsid w:val="00B85954"/>
    <w:rsid w:val="00B85F0E"/>
    <w:rsid w:val="00B86453"/>
    <w:rsid w:val="00B86955"/>
    <w:rsid w:val="00B86A66"/>
    <w:rsid w:val="00B8708F"/>
    <w:rsid w:val="00B872CD"/>
    <w:rsid w:val="00B87371"/>
    <w:rsid w:val="00B87954"/>
    <w:rsid w:val="00B87B71"/>
    <w:rsid w:val="00B87C2E"/>
    <w:rsid w:val="00B87F30"/>
    <w:rsid w:val="00B907A1"/>
    <w:rsid w:val="00B90860"/>
    <w:rsid w:val="00B90AC8"/>
    <w:rsid w:val="00B90B42"/>
    <w:rsid w:val="00B912B2"/>
    <w:rsid w:val="00B914A9"/>
    <w:rsid w:val="00B91595"/>
    <w:rsid w:val="00B91C3D"/>
    <w:rsid w:val="00B91D57"/>
    <w:rsid w:val="00B9204E"/>
    <w:rsid w:val="00B9209C"/>
    <w:rsid w:val="00B92372"/>
    <w:rsid w:val="00B923BC"/>
    <w:rsid w:val="00B9280D"/>
    <w:rsid w:val="00B9281D"/>
    <w:rsid w:val="00B92AE0"/>
    <w:rsid w:val="00B92C02"/>
    <w:rsid w:val="00B92CCF"/>
    <w:rsid w:val="00B938E7"/>
    <w:rsid w:val="00B93AD3"/>
    <w:rsid w:val="00B93C98"/>
    <w:rsid w:val="00B93CE3"/>
    <w:rsid w:val="00B94583"/>
    <w:rsid w:val="00B945FE"/>
    <w:rsid w:val="00B946D4"/>
    <w:rsid w:val="00B9497F"/>
    <w:rsid w:val="00B94E98"/>
    <w:rsid w:val="00B95456"/>
    <w:rsid w:val="00B95AFB"/>
    <w:rsid w:val="00B95BFB"/>
    <w:rsid w:val="00B95E67"/>
    <w:rsid w:val="00B96394"/>
    <w:rsid w:val="00B9676B"/>
    <w:rsid w:val="00B96AAD"/>
    <w:rsid w:val="00B96D0E"/>
    <w:rsid w:val="00B97298"/>
    <w:rsid w:val="00B97368"/>
    <w:rsid w:val="00B9736C"/>
    <w:rsid w:val="00B976E6"/>
    <w:rsid w:val="00B97C4A"/>
    <w:rsid w:val="00BA01D7"/>
    <w:rsid w:val="00BA0561"/>
    <w:rsid w:val="00BA0583"/>
    <w:rsid w:val="00BA0ADC"/>
    <w:rsid w:val="00BA0C5B"/>
    <w:rsid w:val="00BA1385"/>
    <w:rsid w:val="00BA13D8"/>
    <w:rsid w:val="00BA1583"/>
    <w:rsid w:val="00BA17A9"/>
    <w:rsid w:val="00BA19FE"/>
    <w:rsid w:val="00BA1B73"/>
    <w:rsid w:val="00BA217E"/>
    <w:rsid w:val="00BA2470"/>
    <w:rsid w:val="00BA265A"/>
    <w:rsid w:val="00BA2951"/>
    <w:rsid w:val="00BA305A"/>
    <w:rsid w:val="00BA368C"/>
    <w:rsid w:val="00BA3B64"/>
    <w:rsid w:val="00BA40A9"/>
    <w:rsid w:val="00BA43B0"/>
    <w:rsid w:val="00BA5151"/>
    <w:rsid w:val="00BA5BE7"/>
    <w:rsid w:val="00BA60C6"/>
    <w:rsid w:val="00BA642D"/>
    <w:rsid w:val="00BA6455"/>
    <w:rsid w:val="00BA64B8"/>
    <w:rsid w:val="00BA6727"/>
    <w:rsid w:val="00BA694A"/>
    <w:rsid w:val="00BA6F46"/>
    <w:rsid w:val="00BA7207"/>
    <w:rsid w:val="00BA749B"/>
    <w:rsid w:val="00BA76EA"/>
    <w:rsid w:val="00BA772E"/>
    <w:rsid w:val="00BA783E"/>
    <w:rsid w:val="00BA7B26"/>
    <w:rsid w:val="00BA7CEC"/>
    <w:rsid w:val="00BB05A3"/>
    <w:rsid w:val="00BB05AC"/>
    <w:rsid w:val="00BB0686"/>
    <w:rsid w:val="00BB0D4E"/>
    <w:rsid w:val="00BB1CAB"/>
    <w:rsid w:val="00BB1E34"/>
    <w:rsid w:val="00BB1E97"/>
    <w:rsid w:val="00BB2095"/>
    <w:rsid w:val="00BB220E"/>
    <w:rsid w:val="00BB24C5"/>
    <w:rsid w:val="00BB25DE"/>
    <w:rsid w:val="00BB278F"/>
    <w:rsid w:val="00BB2868"/>
    <w:rsid w:val="00BB2995"/>
    <w:rsid w:val="00BB2CE1"/>
    <w:rsid w:val="00BB2DD5"/>
    <w:rsid w:val="00BB2E1A"/>
    <w:rsid w:val="00BB2FC7"/>
    <w:rsid w:val="00BB2FDE"/>
    <w:rsid w:val="00BB32F7"/>
    <w:rsid w:val="00BB3690"/>
    <w:rsid w:val="00BB3ABF"/>
    <w:rsid w:val="00BB3F4D"/>
    <w:rsid w:val="00BB4142"/>
    <w:rsid w:val="00BB45B5"/>
    <w:rsid w:val="00BB4755"/>
    <w:rsid w:val="00BB47C5"/>
    <w:rsid w:val="00BB557A"/>
    <w:rsid w:val="00BB59E6"/>
    <w:rsid w:val="00BB5F5A"/>
    <w:rsid w:val="00BB6288"/>
    <w:rsid w:val="00BB64B0"/>
    <w:rsid w:val="00BB6630"/>
    <w:rsid w:val="00BB6659"/>
    <w:rsid w:val="00BB69BD"/>
    <w:rsid w:val="00BB6F01"/>
    <w:rsid w:val="00BB7A5B"/>
    <w:rsid w:val="00BB7C5A"/>
    <w:rsid w:val="00BC0020"/>
    <w:rsid w:val="00BC006A"/>
    <w:rsid w:val="00BC04C3"/>
    <w:rsid w:val="00BC099D"/>
    <w:rsid w:val="00BC0E77"/>
    <w:rsid w:val="00BC1435"/>
    <w:rsid w:val="00BC15AD"/>
    <w:rsid w:val="00BC1698"/>
    <w:rsid w:val="00BC1B75"/>
    <w:rsid w:val="00BC1C9C"/>
    <w:rsid w:val="00BC2082"/>
    <w:rsid w:val="00BC2300"/>
    <w:rsid w:val="00BC2F25"/>
    <w:rsid w:val="00BC312E"/>
    <w:rsid w:val="00BC3AE8"/>
    <w:rsid w:val="00BC3D11"/>
    <w:rsid w:val="00BC3ED9"/>
    <w:rsid w:val="00BC3FEC"/>
    <w:rsid w:val="00BC40F4"/>
    <w:rsid w:val="00BC4876"/>
    <w:rsid w:val="00BC4E54"/>
    <w:rsid w:val="00BC56EC"/>
    <w:rsid w:val="00BC578C"/>
    <w:rsid w:val="00BC5CA9"/>
    <w:rsid w:val="00BC5D5A"/>
    <w:rsid w:val="00BC5E21"/>
    <w:rsid w:val="00BC689F"/>
    <w:rsid w:val="00BC68B2"/>
    <w:rsid w:val="00BC6B7A"/>
    <w:rsid w:val="00BC6BA6"/>
    <w:rsid w:val="00BC71EC"/>
    <w:rsid w:val="00BC75FD"/>
    <w:rsid w:val="00BC7723"/>
    <w:rsid w:val="00BC7D7A"/>
    <w:rsid w:val="00BC7DF5"/>
    <w:rsid w:val="00BD0017"/>
    <w:rsid w:val="00BD0741"/>
    <w:rsid w:val="00BD075E"/>
    <w:rsid w:val="00BD09C5"/>
    <w:rsid w:val="00BD0CBA"/>
    <w:rsid w:val="00BD0D65"/>
    <w:rsid w:val="00BD0EEB"/>
    <w:rsid w:val="00BD1027"/>
    <w:rsid w:val="00BD1076"/>
    <w:rsid w:val="00BD16B9"/>
    <w:rsid w:val="00BD170D"/>
    <w:rsid w:val="00BD1E64"/>
    <w:rsid w:val="00BD1FDD"/>
    <w:rsid w:val="00BD2189"/>
    <w:rsid w:val="00BD34B4"/>
    <w:rsid w:val="00BD3ACA"/>
    <w:rsid w:val="00BD3FE6"/>
    <w:rsid w:val="00BD40D4"/>
    <w:rsid w:val="00BD4293"/>
    <w:rsid w:val="00BD4485"/>
    <w:rsid w:val="00BD463E"/>
    <w:rsid w:val="00BD48A4"/>
    <w:rsid w:val="00BD4956"/>
    <w:rsid w:val="00BD4BB5"/>
    <w:rsid w:val="00BD4EFC"/>
    <w:rsid w:val="00BD500B"/>
    <w:rsid w:val="00BD5592"/>
    <w:rsid w:val="00BD5809"/>
    <w:rsid w:val="00BD5846"/>
    <w:rsid w:val="00BD5A78"/>
    <w:rsid w:val="00BD5C68"/>
    <w:rsid w:val="00BD600D"/>
    <w:rsid w:val="00BD6502"/>
    <w:rsid w:val="00BD6CA6"/>
    <w:rsid w:val="00BD715F"/>
    <w:rsid w:val="00BD738F"/>
    <w:rsid w:val="00BD783A"/>
    <w:rsid w:val="00BD7971"/>
    <w:rsid w:val="00BE02CD"/>
    <w:rsid w:val="00BE034D"/>
    <w:rsid w:val="00BE03B6"/>
    <w:rsid w:val="00BE05D3"/>
    <w:rsid w:val="00BE0655"/>
    <w:rsid w:val="00BE0790"/>
    <w:rsid w:val="00BE0D1C"/>
    <w:rsid w:val="00BE0DC1"/>
    <w:rsid w:val="00BE1693"/>
    <w:rsid w:val="00BE1696"/>
    <w:rsid w:val="00BE1A9B"/>
    <w:rsid w:val="00BE1B26"/>
    <w:rsid w:val="00BE1DCC"/>
    <w:rsid w:val="00BE1DDF"/>
    <w:rsid w:val="00BE1EBF"/>
    <w:rsid w:val="00BE27C6"/>
    <w:rsid w:val="00BE2850"/>
    <w:rsid w:val="00BE28D1"/>
    <w:rsid w:val="00BE299C"/>
    <w:rsid w:val="00BE29A1"/>
    <w:rsid w:val="00BE2C53"/>
    <w:rsid w:val="00BE2D12"/>
    <w:rsid w:val="00BE2FD4"/>
    <w:rsid w:val="00BE318F"/>
    <w:rsid w:val="00BE31EB"/>
    <w:rsid w:val="00BE322D"/>
    <w:rsid w:val="00BE39D5"/>
    <w:rsid w:val="00BE3D78"/>
    <w:rsid w:val="00BE497D"/>
    <w:rsid w:val="00BE4A88"/>
    <w:rsid w:val="00BE4B46"/>
    <w:rsid w:val="00BE4B94"/>
    <w:rsid w:val="00BE4F52"/>
    <w:rsid w:val="00BE4F60"/>
    <w:rsid w:val="00BE4FED"/>
    <w:rsid w:val="00BE50BC"/>
    <w:rsid w:val="00BE52BE"/>
    <w:rsid w:val="00BE5628"/>
    <w:rsid w:val="00BE5A0C"/>
    <w:rsid w:val="00BE5EEC"/>
    <w:rsid w:val="00BE6726"/>
    <w:rsid w:val="00BE68ED"/>
    <w:rsid w:val="00BE6C17"/>
    <w:rsid w:val="00BE70C6"/>
    <w:rsid w:val="00BE759F"/>
    <w:rsid w:val="00BE77FD"/>
    <w:rsid w:val="00BE7B54"/>
    <w:rsid w:val="00BF01E7"/>
    <w:rsid w:val="00BF0727"/>
    <w:rsid w:val="00BF0AD3"/>
    <w:rsid w:val="00BF0C9A"/>
    <w:rsid w:val="00BF0F29"/>
    <w:rsid w:val="00BF1375"/>
    <w:rsid w:val="00BF157B"/>
    <w:rsid w:val="00BF1604"/>
    <w:rsid w:val="00BF1888"/>
    <w:rsid w:val="00BF2F3F"/>
    <w:rsid w:val="00BF2F5F"/>
    <w:rsid w:val="00BF3091"/>
    <w:rsid w:val="00BF31E8"/>
    <w:rsid w:val="00BF3299"/>
    <w:rsid w:val="00BF3557"/>
    <w:rsid w:val="00BF3B2E"/>
    <w:rsid w:val="00BF3B83"/>
    <w:rsid w:val="00BF4951"/>
    <w:rsid w:val="00BF49FA"/>
    <w:rsid w:val="00BF4AEB"/>
    <w:rsid w:val="00BF53EA"/>
    <w:rsid w:val="00BF566B"/>
    <w:rsid w:val="00BF568F"/>
    <w:rsid w:val="00BF5AFB"/>
    <w:rsid w:val="00BF5E6C"/>
    <w:rsid w:val="00BF6548"/>
    <w:rsid w:val="00BF67B9"/>
    <w:rsid w:val="00BF6AFE"/>
    <w:rsid w:val="00BF6BC4"/>
    <w:rsid w:val="00BF6CBB"/>
    <w:rsid w:val="00BF6FE8"/>
    <w:rsid w:val="00BF719A"/>
    <w:rsid w:val="00BF77EB"/>
    <w:rsid w:val="00BF7A43"/>
    <w:rsid w:val="00C0042E"/>
    <w:rsid w:val="00C005F8"/>
    <w:rsid w:val="00C0096F"/>
    <w:rsid w:val="00C00C17"/>
    <w:rsid w:val="00C00F4A"/>
    <w:rsid w:val="00C01468"/>
    <w:rsid w:val="00C016A3"/>
    <w:rsid w:val="00C01701"/>
    <w:rsid w:val="00C01AF1"/>
    <w:rsid w:val="00C01B4E"/>
    <w:rsid w:val="00C0206A"/>
    <w:rsid w:val="00C02A71"/>
    <w:rsid w:val="00C02C8D"/>
    <w:rsid w:val="00C02F50"/>
    <w:rsid w:val="00C039A9"/>
    <w:rsid w:val="00C03AC6"/>
    <w:rsid w:val="00C03E33"/>
    <w:rsid w:val="00C03F86"/>
    <w:rsid w:val="00C04022"/>
    <w:rsid w:val="00C04329"/>
    <w:rsid w:val="00C044B0"/>
    <w:rsid w:val="00C049F6"/>
    <w:rsid w:val="00C04AD8"/>
    <w:rsid w:val="00C04D10"/>
    <w:rsid w:val="00C04D4A"/>
    <w:rsid w:val="00C054A8"/>
    <w:rsid w:val="00C0560F"/>
    <w:rsid w:val="00C05795"/>
    <w:rsid w:val="00C05874"/>
    <w:rsid w:val="00C0618F"/>
    <w:rsid w:val="00C061AE"/>
    <w:rsid w:val="00C0631A"/>
    <w:rsid w:val="00C06BCC"/>
    <w:rsid w:val="00C06DD9"/>
    <w:rsid w:val="00C06FFC"/>
    <w:rsid w:val="00C0768A"/>
    <w:rsid w:val="00C0773D"/>
    <w:rsid w:val="00C0796A"/>
    <w:rsid w:val="00C1057E"/>
    <w:rsid w:val="00C105C4"/>
    <w:rsid w:val="00C10B08"/>
    <w:rsid w:val="00C10D6A"/>
    <w:rsid w:val="00C10E6A"/>
    <w:rsid w:val="00C11164"/>
    <w:rsid w:val="00C117FA"/>
    <w:rsid w:val="00C119C5"/>
    <w:rsid w:val="00C11B5B"/>
    <w:rsid w:val="00C123A9"/>
    <w:rsid w:val="00C13098"/>
    <w:rsid w:val="00C130C9"/>
    <w:rsid w:val="00C131B4"/>
    <w:rsid w:val="00C13292"/>
    <w:rsid w:val="00C135E1"/>
    <w:rsid w:val="00C13B2C"/>
    <w:rsid w:val="00C13B7B"/>
    <w:rsid w:val="00C13C35"/>
    <w:rsid w:val="00C13C4B"/>
    <w:rsid w:val="00C143E2"/>
    <w:rsid w:val="00C14475"/>
    <w:rsid w:val="00C14959"/>
    <w:rsid w:val="00C14A68"/>
    <w:rsid w:val="00C15061"/>
    <w:rsid w:val="00C152C4"/>
    <w:rsid w:val="00C15433"/>
    <w:rsid w:val="00C15498"/>
    <w:rsid w:val="00C1594F"/>
    <w:rsid w:val="00C15983"/>
    <w:rsid w:val="00C15F48"/>
    <w:rsid w:val="00C16428"/>
    <w:rsid w:val="00C164D6"/>
    <w:rsid w:val="00C1697A"/>
    <w:rsid w:val="00C16C8D"/>
    <w:rsid w:val="00C1706B"/>
    <w:rsid w:val="00C17587"/>
    <w:rsid w:val="00C17C6B"/>
    <w:rsid w:val="00C17F71"/>
    <w:rsid w:val="00C204B7"/>
    <w:rsid w:val="00C20B3E"/>
    <w:rsid w:val="00C20C08"/>
    <w:rsid w:val="00C20C1F"/>
    <w:rsid w:val="00C216D4"/>
    <w:rsid w:val="00C21725"/>
    <w:rsid w:val="00C21901"/>
    <w:rsid w:val="00C21AFA"/>
    <w:rsid w:val="00C21BF1"/>
    <w:rsid w:val="00C21F99"/>
    <w:rsid w:val="00C228CB"/>
    <w:rsid w:val="00C22A0C"/>
    <w:rsid w:val="00C22BAA"/>
    <w:rsid w:val="00C22BE9"/>
    <w:rsid w:val="00C235F3"/>
    <w:rsid w:val="00C236A6"/>
    <w:rsid w:val="00C2399A"/>
    <w:rsid w:val="00C2410D"/>
    <w:rsid w:val="00C24396"/>
    <w:rsid w:val="00C244E4"/>
    <w:rsid w:val="00C24B50"/>
    <w:rsid w:val="00C24F78"/>
    <w:rsid w:val="00C255A5"/>
    <w:rsid w:val="00C2580C"/>
    <w:rsid w:val="00C2585B"/>
    <w:rsid w:val="00C25946"/>
    <w:rsid w:val="00C25953"/>
    <w:rsid w:val="00C25FCA"/>
    <w:rsid w:val="00C262B4"/>
    <w:rsid w:val="00C2635F"/>
    <w:rsid w:val="00C2642C"/>
    <w:rsid w:val="00C2682E"/>
    <w:rsid w:val="00C26A19"/>
    <w:rsid w:val="00C26CB1"/>
    <w:rsid w:val="00C270B3"/>
    <w:rsid w:val="00C27245"/>
    <w:rsid w:val="00C27413"/>
    <w:rsid w:val="00C27C26"/>
    <w:rsid w:val="00C27D2C"/>
    <w:rsid w:val="00C27E92"/>
    <w:rsid w:val="00C30043"/>
    <w:rsid w:val="00C30309"/>
    <w:rsid w:val="00C30625"/>
    <w:rsid w:val="00C306A7"/>
    <w:rsid w:val="00C30725"/>
    <w:rsid w:val="00C30956"/>
    <w:rsid w:val="00C30AB3"/>
    <w:rsid w:val="00C30C57"/>
    <w:rsid w:val="00C30D87"/>
    <w:rsid w:val="00C31569"/>
    <w:rsid w:val="00C317A5"/>
    <w:rsid w:val="00C319A6"/>
    <w:rsid w:val="00C31CAB"/>
    <w:rsid w:val="00C31CB2"/>
    <w:rsid w:val="00C32043"/>
    <w:rsid w:val="00C32822"/>
    <w:rsid w:val="00C32AFF"/>
    <w:rsid w:val="00C32F92"/>
    <w:rsid w:val="00C336B0"/>
    <w:rsid w:val="00C33851"/>
    <w:rsid w:val="00C33B43"/>
    <w:rsid w:val="00C33B51"/>
    <w:rsid w:val="00C33C36"/>
    <w:rsid w:val="00C33C7C"/>
    <w:rsid w:val="00C34299"/>
    <w:rsid w:val="00C348AA"/>
    <w:rsid w:val="00C34CDA"/>
    <w:rsid w:val="00C35120"/>
    <w:rsid w:val="00C35BEC"/>
    <w:rsid w:val="00C35DCD"/>
    <w:rsid w:val="00C36CE8"/>
    <w:rsid w:val="00C373D4"/>
    <w:rsid w:val="00C37722"/>
    <w:rsid w:val="00C378DF"/>
    <w:rsid w:val="00C379C1"/>
    <w:rsid w:val="00C401F9"/>
    <w:rsid w:val="00C40575"/>
    <w:rsid w:val="00C40602"/>
    <w:rsid w:val="00C40DED"/>
    <w:rsid w:val="00C418A0"/>
    <w:rsid w:val="00C423A9"/>
    <w:rsid w:val="00C425AB"/>
    <w:rsid w:val="00C42B4C"/>
    <w:rsid w:val="00C435E1"/>
    <w:rsid w:val="00C43692"/>
    <w:rsid w:val="00C43B5E"/>
    <w:rsid w:val="00C43FC8"/>
    <w:rsid w:val="00C44329"/>
    <w:rsid w:val="00C44331"/>
    <w:rsid w:val="00C443E9"/>
    <w:rsid w:val="00C445B0"/>
    <w:rsid w:val="00C4462F"/>
    <w:rsid w:val="00C44AFD"/>
    <w:rsid w:val="00C44B71"/>
    <w:rsid w:val="00C45455"/>
    <w:rsid w:val="00C454D9"/>
    <w:rsid w:val="00C45AEC"/>
    <w:rsid w:val="00C45D0E"/>
    <w:rsid w:val="00C464FF"/>
    <w:rsid w:val="00C4653A"/>
    <w:rsid w:val="00C467BC"/>
    <w:rsid w:val="00C4680B"/>
    <w:rsid w:val="00C46BD6"/>
    <w:rsid w:val="00C46D8C"/>
    <w:rsid w:val="00C470E3"/>
    <w:rsid w:val="00C4724B"/>
    <w:rsid w:val="00C476D1"/>
    <w:rsid w:val="00C47841"/>
    <w:rsid w:val="00C47C7D"/>
    <w:rsid w:val="00C50263"/>
    <w:rsid w:val="00C50431"/>
    <w:rsid w:val="00C50A2E"/>
    <w:rsid w:val="00C512EC"/>
    <w:rsid w:val="00C517EB"/>
    <w:rsid w:val="00C51B09"/>
    <w:rsid w:val="00C521F2"/>
    <w:rsid w:val="00C525BF"/>
    <w:rsid w:val="00C52AB5"/>
    <w:rsid w:val="00C53104"/>
    <w:rsid w:val="00C5321A"/>
    <w:rsid w:val="00C53301"/>
    <w:rsid w:val="00C5346E"/>
    <w:rsid w:val="00C534E1"/>
    <w:rsid w:val="00C537F0"/>
    <w:rsid w:val="00C53976"/>
    <w:rsid w:val="00C53C05"/>
    <w:rsid w:val="00C542C3"/>
    <w:rsid w:val="00C547AD"/>
    <w:rsid w:val="00C547DD"/>
    <w:rsid w:val="00C54ECE"/>
    <w:rsid w:val="00C55017"/>
    <w:rsid w:val="00C5509F"/>
    <w:rsid w:val="00C552B4"/>
    <w:rsid w:val="00C5540F"/>
    <w:rsid w:val="00C5558E"/>
    <w:rsid w:val="00C55685"/>
    <w:rsid w:val="00C55A5F"/>
    <w:rsid w:val="00C55D19"/>
    <w:rsid w:val="00C55E28"/>
    <w:rsid w:val="00C5621B"/>
    <w:rsid w:val="00C5629D"/>
    <w:rsid w:val="00C56670"/>
    <w:rsid w:val="00C56937"/>
    <w:rsid w:val="00C56A8F"/>
    <w:rsid w:val="00C56F86"/>
    <w:rsid w:val="00C573A4"/>
    <w:rsid w:val="00C574DA"/>
    <w:rsid w:val="00C57BE5"/>
    <w:rsid w:val="00C6032E"/>
    <w:rsid w:val="00C60C9D"/>
    <w:rsid w:val="00C60CB0"/>
    <w:rsid w:val="00C6103D"/>
    <w:rsid w:val="00C61094"/>
    <w:rsid w:val="00C611D5"/>
    <w:rsid w:val="00C61260"/>
    <w:rsid w:val="00C61363"/>
    <w:rsid w:val="00C61499"/>
    <w:rsid w:val="00C62429"/>
    <w:rsid w:val="00C6248F"/>
    <w:rsid w:val="00C62672"/>
    <w:rsid w:val="00C62B48"/>
    <w:rsid w:val="00C62F51"/>
    <w:rsid w:val="00C63153"/>
    <w:rsid w:val="00C635A5"/>
    <w:rsid w:val="00C6385C"/>
    <w:rsid w:val="00C63B38"/>
    <w:rsid w:val="00C63B45"/>
    <w:rsid w:val="00C64337"/>
    <w:rsid w:val="00C6442D"/>
    <w:rsid w:val="00C64845"/>
    <w:rsid w:val="00C64AA4"/>
    <w:rsid w:val="00C64ADD"/>
    <w:rsid w:val="00C64BD0"/>
    <w:rsid w:val="00C64CAB"/>
    <w:rsid w:val="00C64DA5"/>
    <w:rsid w:val="00C651FD"/>
    <w:rsid w:val="00C6547B"/>
    <w:rsid w:val="00C65A72"/>
    <w:rsid w:val="00C65E97"/>
    <w:rsid w:val="00C65F55"/>
    <w:rsid w:val="00C6616C"/>
    <w:rsid w:val="00C6633A"/>
    <w:rsid w:val="00C6664B"/>
    <w:rsid w:val="00C666F2"/>
    <w:rsid w:val="00C66DD9"/>
    <w:rsid w:val="00C6732D"/>
    <w:rsid w:val="00C67458"/>
    <w:rsid w:val="00C678FA"/>
    <w:rsid w:val="00C679FF"/>
    <w:rsid w:val="00C67C4E"/>
    <w:rsid w:val="00C67D52"/>
    <w:rsid w:val="00C701C3"/>
    <w:rsid w:val="00C704B9"/>
    <w:rsid w:val="00C706EB"/>
    <w:rsid w:val="00C70DE3"/>
    <w:rsid w:val="00C711A4"/>
    <w:rsid w:val="00C71583"/>
    <w:rsid w:val="00C71DD0"/>
    <w:rsid w:val="00C72289"/>
    <w:rsid w:val="00C72E5F"/>
    <w:rsid w:val="00C73102"/>
    <w:rsid w:val="00C73AEB"/>
    <w:rsid w:val="00C73BAF"/>
    <w:rsid w:val="00C73E16"/>
    <w:rsid w:val="00C73F21"/>
    <w:rsid w:val="00C7426F"/>
    <w:rsid w:val="00C74E1E"/>
    <w:rsid w:val="00C752C0"/>
    <w:rsid w:val="00C75495"/>
    <w:rsid w:val="00C7559B"/>
    <w:rsid w:val="00C75A50"/>
    <w:rsid w:val="00C75B6E"/>
    <w:rsid w:val="00C75E47"/>
    <w:rsid w:val="00C76663"/>
    <w:rsid w:val="00C76891"/>
    <w:rsid w:val="00C768FF"/>
    <w:rsid w:val="00C76E59"/>
    <w:rsid w:val="00C7731D"/>
    <w:rsid w:val="00C77A52"/>
    <w:rsid w:val="00C77CA0"/>
    <w:rsid w:val="00C8003C"/>
    <w:rsid w:val="00C800E1"/>
    <w:rsid w:val="00C802F5"/>
    <w:rsid w:val="00C803C7"/>
    <w:rsid w:val="00C808EC"/>
    <w:rsid w:val="00C810A2"/>
    <w:rsid w:val="00C81167"/>
    <w:rsid w:val="00C815C4"/>
    <w:rsid w:val="00C81981"/>
    <w:rsid w:val="00C81C7C"/>
    <w:rsid w:val="00C81EBC"/>
    <w:rsid w:val="00C81FE0"/>
    <w:rsid w:val="00C82259"/>
    <w:rsid w:val="00C8229E"/>
    <w:rsid w:val="00C823F4"/>
    <w:rsid w:val="00C82790"/>
    <w:rsid w:val="00C82E14"/>
    <w:rsid w:val="00C833F3"/>
    <w:rsid w:val="00C83672"/>
    <w:rsid w:val="00C83E43"/>
    <w:rsid w:val="00C83F01"/>
    <w:rsid w:val="00C84491"/>
    <w:rsid w:val="00C84524"/>
    <w:rsid w:val="00C84901"/>
    <w:rsid w:val="00C84F9B"/>
    <w:rsid w:val="00C85287"/>
    <w:rsid w:val="00C85F58"/>
    <w:rsid w:val="00C860C7"/>
    <w:rsid w:val="00C86F3C"/>
    <w:rsid w:val="00C86F84"/>
    <w:rsid w:val="00C87C16"/>
    <w:rsid w:val="00C90127"/>
    <w:rsid w:val="00C901F7"/>
    <w:rsid w:val="00C9033B"/>
    <w:rsid w:val="00C9052F"/>
    <w:rsid w:val="00C90C48"/>
    <w:rsid w:val="00C9151B"/>
    <w:rsid w:val="00C917C9"/>
    <w:rsid w:val="00C9185B"/>
    <w:rsid w:val="00C91C0F"/>
    <w:rsid w:val="00C91EA8"/>
    <w:rsid w:val="00C91F3B"/>
    <w:rsid w:val="00C92700"/>
    <w:rsid w:val="00C92F91"/>
    <w:rsid w:val="00C93081"/>
    <w:rsid w:val="00C93254"/>
    <w:rsid w:val="00C935A9"/>
    <w:rsid w:val="00C93E42"/>
    <w:rsid w:val="00C94221"/>
    <w:rsid w:val="00C94315"/>
    <w:rsid w:val="00C94582"/>
    <w:rsid w:val="00C947BA"/>
    <w:rsid w:val="00C94883"/>
    <w:rsid w:val="00C94A6A"/>
    <w:rsid w:val="00C94AE7"/>
    <w:rsid w:val="00C95010"/>
    <w:rsid w:val="00C951AD"/>
    <w:rsid w:val="00C95230"/>
    <w:rsid w:val="00C95843"/>
    <w:rsid w:val="00C9586E"/>
    <w:rsid w:val="00C959C7"/>
    <w:rsid w:val="00C95C21"/>
    <w:rsid w:val="00C95E55"/>
    <w:rsid w:val="00C965AC"/>
    <w:rsid w:val="00C96B1D"/>
    <w:rsid w:val="00C96D70"/>
    <w:rsid w:val="00C96EDE"/>
    <w:rsid w:val="00C97A71"/>
    <w:rsid w:val="00C97A7B"/>
    <w:rsid w:val="00C97D91"/>
    <w:rsid w:val="00CA0090"/>
    <w:rsid w:val="00CA00F9"/>
    <w:rsid w:val="00CA03A1"/>
    <w:rsid w:val="00CA04F4"/>
    <w:rsid w:val="00CA0532"/>
    <w:rsid w:val="00CA07E0"/>
    <w:rsid w:val="00CA0C5B"/>
    <w:rsid w:val="00CA12A0"/>
    <w:rsid w:val="00CA13E5"/>
    <w:rsid w:val="00CA1400"/>
    <w:rsid w:val="00CA15E0"/>
    <w:rsid w:val="00CA1607"/>
    <w:rsid w:val="00CA1B5C"/>
    <w:rsid w:val="00CA1BD5"/>
    <w:rsid w:val="00CA1C11"/>
    <w:rsid w:val="00CA1D1D"/>
    <w:rsid w:val="00CA1EBE"/>
    <w:rsid w:val="00CA2751"/>
    <w:rsid w:val="00CA284D"/>
    <w:rsid w:val="00CA2B15"/>
    <w:rsid w:val="00CA2DA8"/>
    <w:rsid w:val="00CA3041"/>
    <w:rsid w:val="00CA3166"/>
    <w:rsid w:val="00CA37F3"/>
    <w:rsid w:val="00CA38DE"/>
    <w:rsid w:val="00CA405C"/>
    <w:rsid w:val="00CA42E7"/>
    <w:rsid w:val="00CA457B"/>
    <w:rsid w:val="00CA4833"/>
    <w:rsid w:val="00CA48F0"/>
    <w:rsid w:val="00CA4BBA"/>
    <w:rsid w:val="00CA4C24"/>
    <w:rsid w:val="00CA4CF6"/>
    <w:rsid w:val="00CA4EBA"/>
    <w:rsid w:val="00CA5154"/>
    <w:rsid w:val="00CA5464"/>
    <w:rsid w:val="00CA5539"/>
    <w:rsid w:val="00CA56C3"/>
    <w:rsid w:val="00CA571B"/>
    <w:rsid w:val="00CA576E"/>
    <w:rsid w:val="00CA57E5"/>
    <w:rsid w:val="00CA5B8C"/>
    <w:rsid w:val="00CA72D9"/>
    <w:rsid w:val="00CA742A"/>
    <w:rsid w:val="00CA79E1"/>
    <w:rsid w:val="00CB06DB"/>
    <w:rsid w:val="00CB1229"/>
    <w:rsid w:val="00CB135C"/>
    <w:rsid w:val="00CB1939"/>
    <w:rsid w:val="00CB1E16"/>
    <w:rsid w:val="00CB2040"/>
    <w:rsid w:val="00CB279D"/>
    <w:rsid w:val="00CB28BD"/>
    <w:rsid w:val="00CB2A6C"/>
    <w:rsid w:val="00CB2B65"/>
    <w:rsid w:val="00CB2D21"/>
    <w:rsid w:val="00CB2DC2"/>
    <w:rsid w:val="00CB2DD0"/>
    <w:rsid w:val="00CB33EA"/>
    <w:rsid w:val="00CB38ED"/>
    <w:rsid w:val="00CB3A12"/>
    <w:rsid w:val="00CB3E94"/>
    <w:rsid w:val="00CB422F"/>
    <w:rsid w:val="00CB42A8"/>
    <w:rsid w:val="00CB4333"/>
    <w:rsid w:val="00CB5365"/>
    <w:rsid w:val="00CB5D24"/>
    <w:rsid w:val="00CB5FDE"/>
    <w:rsid w:val="00CB6042"/>
    <w:rsid w:val="00CB6367"/>
    <w:rsid w:val="00CB6539"/>
    <w:rsid w:val="00CB6920"/>
    <w:rsid w:val="00CB6DA7"/>
    <w:rsid w:val="00CB7084"/>
    <w:rsid w:val="00CB7442"/>
    <w:rsid w:val="00CB7C40"/>
    <w:rsid w:val="00CC0D3D"/>
    <w:rsid w:val="00CC1549"/>
    <w:rsid w:val="00CC195B"/>
    <w:rsid w:val="00CC1F3E"/>
    <w:rsid w:val="00CC1F95"/>
    <w:rsid w:val="00CC207C"/>
    <w:rsid w:val="00CC20E4"/>
    <w:rsid w:val="00CC22F0"/>
    <w:rsid w:val="00CC2465"/>
    <w:rsid w:val="00CC27B8"/>
    <w:rsid w:val="00CC2937"/>
    <w:rsid w:val="00CC2C62"/>
    <w:rsid w:val="00CC3059"/>
    <w:rsid w:val="00CC30A5"/>
    <w:rsid w:val="00CC368B"/>
    <w:rsid w:val="00CC3AFC"/>
    <w:rsid w:val="00CC41D8"/>
    <w:rsid w:val="00CC4223"/>
    <w:rsid w:val="00CC43DE"/>
    <w:rsid w:val="00CC44E2"/>
    <w:rsid w:val="00CC4BD0"/>
    <w:rsid w:val="00CC4D3B"/>
    <w:rsid w:val="00CC5B6B"/>
    <w:rsid w:val="00CC5BC8"/>
    <w:rsid w:val="00CC5F42"/>
    <w:rsid w:val="00CC5F4B"/>
    <w:rsid w:val="00CC611F"/>
    <w:rsid w:val="00CC6672"/>
    <w:rsid w:val="00CC6688"/>
    <w:rsid w:val="00CC6A59"/>
    <w:rsid w:val="00CC6D57"/>
    <w:rsid w:val="00CC7259"/>
    <w:rsid w:val="00CC72CD"/>
    <w:rsid w:val="00CC7DE2"/>
    <w:rsid w:val="00CD0101"/>
    <w:rsid w:val="00CD07A9"/>
    <w:rsid w:val="00CD09D7"/>
    <w:rsid w:val="00CD0B04"/>
    <w:rsid w:val="00CD0E3D"/>
    <w:rsid w:val="00CD125A"/>
    <w:rsid w:val="00CD136A"/>
    <w:rsid w:val="00CD171B"/>
    <w:rsid w:val="00CD1BB5"/>
    <w:rsid w:val="00CD221D"/>
    <w:rsid w:val="00CD2446"/>
    <w:rsid w:val="00CD281D"/>
    <w:rsid w:val="00CD2D6F"/>
    <w:rsid w:val="00CD2E58"/>
    <w:rsid w:val="00CD303B"/>
    <w:rsid w:val="00CD309C"/>
    <w:rsid w:val="00CD349B"/>
    <w:rsid w:val="00CD37F3"/>
    <w:rsid w:val="00CD39E0"/>
    <w:rsid w:val="00CD3C1B"/>
    <w:rsid w:val="00CD3E52"/>
    <w:rsid w:val="00CD4672"/>
    <w:rsid w:val="00CD4A85"/>
    <w:rsid w:val="00CD4DAD"/>
    <w:rsid w:val="00CD5A36"/>
    <w:rsid w:val="00CD5BB8"/>
    <w:rsid w:val="00CD5E5D"/>
    <w:rsid w:val="00CD62E3"/>
    <w:rsid w:val="00CD67C2"/>
    <w:rsid w:val="00CD69D7"/>
    <w:rsid w:val="00CD6E0D"/>
    <w:rsid w:val="00CD734F"/>
    <w:rsid w:val="00CD74CC"/>
    <w:rsid w:val="00CD7F65"/>
    <w:rsid w:val="00CE0A8A"/>
    <w:rsid w:val="00CE0AF5"/>
    <w:rsid w:val="00CE0D96"/>
    <w:rsid w:val="00CE0E18"/>
    <w:rsid w:val="00CE112B"/>
    <w:rsid w:val="00CE13A7"/>
    <w:rsid w:val="00CE13A9"/>
    <w:rsid w:val="00CE1881"/>
    <w:rsid w:val="00CE1E1C"/>
    <w:rsid w:val="00CE26E9"/>
    <w:rsid w:val="00CE2841"/>
    <w:rsid w:val="00CE2890"/>
    <w:rsid w:val="00CE28B3"/>
    <w:rsid w:val="00CE2B26"/>
    <w:rsid w:val="00CE2D0E"/>
    <w:rsid w:val="00CE303F"/>
    <w:rsid w:val="00CE323F"/>
    <w:rsid w:val="00CE325A"/>
    <w:rsid w:val="00CE34DB"/>
    <w:rsid w:val="00CE41FD"/>
    <w:rsid w:val="00CE4566"/>
    <w:rsid w:val="00CE45DF"/>
    <w:rsid w:val="00CE4692"/>
    <w:rsid w:val="00CE4AAE"/>
    <w:rsid w:val="00CE4BFB"/>
    <w:rsid w:val="00CE4C1A"/>
    <w:rsid w:val="00CE4E01"/>
    <w:rsid w:val="00CE50B6"/>
    <w:rsid w:val="00CE551B"/>
    <w:rsid w:val="00CE562A"/>
    <w:rsid w:val="00CE5FF3"/>
    <w:rsid w:val="00CE62AC"/>
    <w:rsid w:val="00CE646A"/>
    <w:rsid w:val="00CE6A47"/>
    <w:rsid w:val="00CE6AD9"/>
    <w:rsid w:val="00CE6BA0"/>
    <w:rsid w:val="00CE6BE8"/>
    <w:rsid w:val="00CE6D0C"/>
    <w:rsid w:val="00CE6F70"/>
    <w:rsid w:val="00CE7521"/>
    <w:rsid w:val="00CE76C6"/>
    <w:rsid w:val="00CE78A7"/>
    <w:rsid w:val="00CE78D3"/>
    <w:rsid w:val="00CE7ADF"/>
    <w:rsid w:val="00CE7F22"/>
    <w:rsid w:val="00CE7F68"/>
    <w:rsid w:val="00CF00A3"/>
    <w:rsid w:val="00CF0675"/>
    <w:rsid w:val="00CF074A"/>
    <w:rsid w:val="00CF07F4"/>
    <w:rsid w:val="00CF099F"/>
    <w:rsid w:val="00CF0A64"/>
    <w:rsid w:val="00CF0BFA"/>
    <w:rsid w:val="00CF0D14"/>
    <w:rsid w:val="00CF0DDA"/>
    <w:rsid w:val="00CF106D"/>
    <w:rsid w:val="00CF130F"/>
    <w:rsid w:val="00CF1629"/>
    <w:rsid w:val="00CF1689"/>
    <w:rsid w:val="00CF1F42"/>
    <w:rsid w:val="00CF21E0"/>
    <w:rsid w:val="00CF22B6"/>
    <w:rsid w:val="00CF240E"/>
    <w:rsid w:val="00CF2697"/>
    <w:rsid w:val="00CF2952"/>
    <w:rsid w:val="00CF29A1"/>
    <w:rsid w:val="00CF2A0C"/>
    <w:rsid w:val="00CF2A36"/>
    <w:rsid w:val="00CF2C75"/>
    <w:rsid w:val="00CF3001"/>
    <w:rsid w:val="00CF32B4"/>
    <w:rsid w:val="00CF3419"/>
    <w:rsid w:val="00CF3B51"/>
    <w:rsid w:val="00CF3FE2"/>
    <w:rsid w:val="00CF4F4A"/>
    <w:rsid w:val="00CF525F"/>
    <w:rsid w:val="00CF58A6"/>
    <w:rsid w:val="00CF5B88"/>
    <w:rsid w:val="00CF5E4C"/>
    <w:rsid w:val="00CF6186"/>
    <w:rsid w:val="00CF64ED"/>
    <w:rsid w:val="00CF6734"/>
    <w:rsid w:val="00CF6824"/>
    <w:rsid w:val="00CF6B03"/>
    <w:rsid w:val="00CF6CAB"/>
    <w:rsid w:val="00CF70BC"/>
    <w:rsid w:val="00CF7102"/>
    <w:rsid w:val="00CF73AD"/>
    <w:rsid w:val="00CF73E1"/>
    <w:rsid w:val="00CF7437"/>
    <w:rsid w:val="00CF75EC"/>
    <w:rsid w:val="00CF7AD3"/>
    <w:rsid w:val="00D00367"/>
    <w:rsid w:val="00D003BE"/>
    <w:rsid w:val="00D0044D"/>
    <w:rsid w:val="00D00743"/>
    <w:rsid w:val="00D00836"/>
    <w:rsid w:val="00D00AB5"/>
    <w:rsid w:val="00D00CD7"/>
    <w:rsid w:val="00D00E44"/>
    <w:rsid w:val="00D0110E"/>
    <w:rsid w:val="00D01239"/>
    <w:rsid w:val="00D014F5"/>
    <w:rsid w:val="00D0156C"/>
    <w:rsid w:val="00D01818"/>
    <w:rsid w:val="00D01988"/>
    <w:rsid w:val="00D01B45"/>
    <w:rsid w:val="00D01C9A"/>
    <w:rsid w:val="00D01CF2"/>
    <w:rsid w:val="00D022F8"/>
    <w:rsid w:val="00D02EEF"/>
    <w:rsid w:val="00D03517"/>
    <w:rsid w:val="00D04209"/>
    <w:rsid w:val="00D04424"/>
    <w:rsid w:val="00D049CF"/>
    <w:rsid w:val="00D051DF"/>
    <w:rsid w:val="00D0584C"/>
    <w:rsid w:val="00D058B1"/>
    <w:rsid w:val="00D05A1E"/>
    <w:rsid w:val="00D05DAA"/>
    <w:rsid w:val="00D05DB1"/>
    <w:rsid w:val="00D05DFD"/>
    <w:rsid w:val="00D06331"/>
    <w:rsid w:val="00D063B9"/>
    <w:rsid w:val="00D064EE"/>
    <w:rsid w:val="00D069F3"/>
    <w:rsid w:val="00D06B2D"/>
    <w:rsid w:val="00D07019"/>
    <w:rsid w:val="00D07063"/>
    <w:rsid w:val="00D070F3"/>
    <w:rsid w:val="00D07643"/>
    <w:rsid w:val="00D0793A"/>
    <w:rsid w:val="00D07BBA"/>
    <w:rsid w:val="00D10181"/>
    <w:rsid w:val="00D10214"/>
    <w:rsid w:val="00D102B3"/>
    <w:rsid w:val="00D1042F"/>
    <w:rsid w:val="00D10575"/>
    <w:rsid w:val="00D10937"/>
    <w:rsid w:val="00D10EEB"/>
    <w:rsid w:val="00D11A3D"/>
    <w:rsid w:val="00D11A9D"/>
    <w:rsid w:val="00D11B4E"/>
    <w:rsid w:val="00D11F6E"/>
    <w:rsid w:val="00D1275A"/>
    <w:rsid w:val="00D1282E"/>
    <w:rsid w:val="00D12C84"/>
    <w:rsid w:val="00D12D46"/>
    <w:rsid w:val="00D13032"/>
    <w:rsid w:val="00D13696"/>
    <w:rsid w:val="00D138BC"/>
    <w:rsid w:val="00D139E0"/>
    <w:rsid w:val="00D13E33"/>
    <w:rsid w:val="00D151EB"/>
    <w:rsid w:val="00D15304"/>
    <w:rsid w:val="00D15400"/>
    <w:rsid w:val="00D15FC0"/>
    <w:rsid w:val="00D16812"/>
    <w:rsid w:val="00D16B02"/>
    <w:rsid w:val="00D16DE6"/>
    <w:rsid w:val="00D17095"/>
    <w:rsid w:val="00D175CC"/>
    <w:rsid w:val="00D17736"/>
    <w:rsid w:val="00D1781A"/>
    <w:rsid w:val="00D17CDE"/>
    <w:rsid w:val="00D17EC5"/>
    <w:rsid w:val="00D17F0D"/>
    <w:rsid w:val="00D17F78"/>
    <w:rsid w:val="00D20181"/>
    <w:rsid w:val="00D20C9A"/>
    <w:rsid w:val="00D210A3"/>
    <w:rsid w:val="00D217C6"/>
    <w:rsid w:val="00D21ACD"/>
    <w:rsid w:val="00D21BEF"/>
    <w:rsid w:val="00D21D8B"/>
    <w:rsid w:val="00D21FD5"/>
    <w:rsid w:val="00D222BF"/>
    <w:rsid w:val="00D22316"/>
    <w:rsid w:val="00D22851"/>
    <w:rsid w:val="00D229FB"/>
    <w:rsid w:val="00D22D50"/>
    <w:rsid w:val="00D22E65"/>
    <w:rsid w:val="00D22E72"/>
    <w:rsid w:val="00D22ED7"/>
    <w:rsid w:val="00D23114"/>
    <w:rsid w:val="00D23217"/>
    <w:rsid w:val="00D23E80"/>
    <w:rsid w:val="00D24106"/>
    <w:rsid w:val="00D24112"/>
    <w:rsid w:val="00D24675"/>
    <w:rsid w:val="00D24A43"/>
    <w:rsid w:val="00D24CF6"/>
    <w:rsid w:val="00D24D03"/>
    <w:rsid w:val="00D24E4F"/>
    <w:rsid w:val="00D257AF"/>
    <w:rsid w:val="00D257F7"/>
    <w:rsid w:val="00D2595F"/>
    <w:rsid w:val="00D25AE5"/>
    <w:rsid w:val="00D25F8F"/>
    <w:rsid w:val="00D27292"/>
    <w:rsid w:val="00D274B2"/>
    <w:rsid w:val="00D27749"/>
    <w:rsid w:val="00D2778E"/>
    <w:rsid w:val="00D27858"/>
    <w:rsid w:val="00D27B19"/>
    <w:rsid w:val="00D27DFC"/>
    <w:rsid w:val="00D27FFC"/>
    <w:rsid w:val="00D30131"/>
    <w:rsid w:val="00D303F6"/>
    <w:rsid w:val="00D3041B"/>
    <w:rsid w:val="00D3063D"/>
    <w:rsid w:val="00D3081C"/>
    <w:rsid w:val="00D309E2"/>
    <w:rsid w:val="00D30C4B"/>
    <w:rsid w:val="00D30D6C"/>
    <w:rsid w:val="00D3101E"/>
    <w:rsid w:val="00D31835"/>
    <w:rsid w:val="00D31F0E"/>
    <w:rsid w:val="00D321B6"/>
    <w:rsid w:val="00D32458"/>
    <w:rsid w:val="00D32524"/>
    <w:rsid w:val="00D32608"/>
    <w:rsid w:val="00D326A1"/>
    <w:rsid w:val="00D32AF9"/>
    <w:rsid w:val="00D32BB8"/>
    <w:rsid w:val="00D3332F"/>
    <w:rsid w:val="00D336E6"/>
    <w:rsid w:val="00D33891"/>
    <w:rsid w:val="00D34B19"/>
    <w:rsid w:val="00D3524F"/>
    <w:rsid w:val="00D3570D"/>
    <w:rsid w:val="00D35F3A"/>
    <w:rsid w:val="00D3636E"/>
    <w:rsid w:val="00D363EB"/>
    <w:rsid w:val="00D36450"/>
    <w:rsid w:val="00D364EC"/>
    <w:rsid w:val="00D366EF"/>
    <w:rsid w:val="00D36B14"/>
    <w:rsid w:val="00D3722B"/>
    <w:rsid w:val="00D376F4"/>
    <w:rsid w:val="00D37974"/>
    <w:rsid w:val="00D37A5F"/>
    <w:rsid w:val="00D401B5"/>
    <w:rsid w:val="00D4024D"/>
    <w:rsid w:val="00D40665"/>
    <w:rsid w:val="00D4075C"/>
    <w:rsid w:val="00D408B8"/>
    <w:rsid w:val="00D40B0E"/>
    <w:rsid w:val="00D40C82"/>
    <w:rsid w:val="00D40D9D"/>
    <w:rsid w:val="00D41334"/>
    <w:rsid w:val="00D41499"/>
    <w:rsid w:val="00D414CB"/>
    <w:rsid w:val="00D41521"/>
    <w:rsid w:val="00D4152C"/>
    <w:rsid w:val="00D41654"/>
    <w:rsid w:val="00D41953"/>
    <w:rsid w:val="00D41F51"/>
    <w:rsid w:val="00D424B5"/>
    <w:rsid w:val="00D425F0"/>
    <w:rsid w:val="00D42CF2"/>
    <w:rsid w:val="00D42D24"/>
    <w:rsid w:val="00D42F17"/>
    <w:rsid w:val="00D42F7C"/>
    <w:rsid w:val="00D43293"/>
    <w:rsid w:val="00D437EA"/>
    <w:rsid w:val="00D43977"/>
    <w:rsid w:val="00D43D28"/>
    <w:rsid w:val="00D43D3D"/>
    <w:rsid w:val="00D4407C"/>
    <w:rsid w:val="00D44539"/>
    <w:rsid w:val="00D446A0"/>
    <w:rsid w:val="00D44B25"/>
    <w:rsid w:val="00D44D2B"/>
    <w:rsid w:val="00D44F70"/>
    <w:rsid w:val="00D452FE"/>
    <w:rsid w:val="00D454AF"/>
    <w:rsid w:val="00D45AE4"/>
    <w:rsid w:val="00D45B5C"/>
    <w:rsid w:val="00D45D0B"/>
    <w:rsid w:val="00D45E42"/>
    <w:rsid w:val="00D46224"/>
    <w:rsid w:val="00D46725"/>
    <w:rsid w:val="00D468FC"/>
    <w:rsid w:val="00D46C8A"/>
    <w:rsid w:val="00D46CDB"/>
    <w:rsid w:val="00D46CF6"/>
    <w:rsid w:val="00D474EF"/>
    <w:rsid w:val="00D4781A"/>
    <w:rsid w:val="00D47C13"/>
    <w:rsid w:val="00D50031"/>
    <w:rsid w:val="00D5030F"/>
    <w:rsid w:val="00D5052F"/>
    <w:rsid w:val="00D5081B"/>
    <w:rsid w:val="00D50822"/>
    <w:rsid w:val="00D50B86"/>
    <w:rsid w:val="00D51322"/>
    <w:rsid w:val="00D514A5"/>
    <w:rsid w:val="00D52303"/>
    <w:rsid w:val="00D52346"/>
    <w:rsid w:val="00D52605"/>
    <w:rsid w:val="00D529F9"/>
    <w:rsid w:val="00D53052"/>
    <w:rsid w:val="00D53517"/>
    <w:rsid w:val="00D535BE"/>
    <w:rsid w:val="00D5376B"/>
    <w:rsid w:val="00D53D3C"/>
    <w:rsid w:val="00D5403E"/>
    <w:rsid w:val="00D540B8"/>
    <w:rsid w:val="00D54156"/>
    <w:rsid w:val="00D5443C"/>
    <w:rsid w:val="00D544A3"/>
    <w:rsid w:val="00D54516"/>
    <w:rsid w:val="00D545FE"/>
    <w:rsid w:val="00D5473B"/>
    <w:rsid w:val="00D54AC8"/>
    <w:rsid w:val="00D54EF7"/>
    <w:rsid w:val="00D55041"/>
    <w:rsid w:val="00D552A3"/>
    <w:rsid w:val="00D55967"/>
    <w:rsid w:val="00D559EF"/>
    <w:rsid w:val="00D55E67"/>
    <w:rsid w:val="00D5600B"/>
    <w:rsid w:val="00D56300"/>
    <w:rsid w:val="00D56399"/>
    <w:rsid w:val="00D56589"/>
    <w:rsid w:val="00D566F7"/>
    <w:rsid w:val="00D567CB"/>
    <w:rsid w:val="00D57017"/>
    <w:rsid w:val="00D572DA"/>
    <w:rsid w:val="00D5758E"/>
    <w:rsid w:val="00D57953"/>
    <w:rsid w:val="00D579E6"/>
    <w:rsid w:val="00D57DFC"/>
    <w:rsid w:val="00D60257"/>
    <w:rsid w:val="00D60392"/>
    <w:rsid w:val="00D60827"/>
    <w:rsid w:val="00D60AF9"/>
    <w:rsid w:val="00D60BC6"/>
    <w:rsid w:val="00D60BDE"/>
    <w:rsid w:val="00D60E31"/>
    <w:rsid w:val="00D60FB1"/>
    <w:rsid w:val="00D61020"/>
    <w:rsid w:val="00D6134D"/>
    <w:rsid w:val="00D61351"/>
    <w:rsid w:val="00D613CF"/>
    <w:rsid w:val="00D61410"/>
    <w:rsid w:val="00D61A35"/>
    <w:rsid w:val="00D61AC2"/>
    <w:rsid w:val="00D61EA8"/>
    <w:rsid w:val="00D62222"/>
    <w:rsid w:val="00D62327"/>
    <w:rsid w:val="00D62C8E"/>
    <w:rsid w:val="00D63029"/>
    <w:rsid w:val="00D63CDF"/>
    <w:rsid w:val="00D63DC4"/>
    <w:rsid w:val="00D642CC"/>
    <w:rsid w:val="00D6431E"/>
    <w:rsid w:val="00D645DE"/>
    <w:rsid w:val="00D64898"/>
    <w:rsid w:val="00D648A4"/>
    <w:rsid w:val="00D64D0D"/>
    <w:rsid w:val="00D64DCD"/>
    <w:rsid w:val="00D6538E"/>
    <w:rsid w:val="00D6599C"/>
    <w:rsid w:val="00D65AEF"/>
    <w:rsid w:val="00D65FC1"/>
    <w:rsid w:val="00D65FE8"/>
    <w:rsid w:val="00D6610B"/>
    <w:rsid w:val="00D662C2"/>
    <w:rsid w:val="00D662DE"/>
    <w:rsid w:val="00D66345"/>
    <w:rsid w:val="00D66559"/>
    <w:rsid w:val="00D66A7E"/>
    <w:rsid w:val="00D66B59"/>
    <w:rsid w:val="00D67408"/>
    <w:rsid w:val="00D67525"/>
    <w:rsid w:val="00D67637"/>
    <w:rsid w:val="00D679F2"/>
    <w:rsid w:val="00D67E9D"/>
    <w:rsid w:val="00D70037"/>
    <w:rsid w:val="00D70436"/>
    <w:rsid w:val="00D707C4"/>
    <w:rsid w:val="00D70A99"/>
    <w:rsid w:val="00D70DC2"/>
    <w:rsid w:val="00D714F7"/>
    <w:rsid w:val="00D7181E"/>
    <w:rsid w:val="00D718D5"/>
    <w:rsid w:val="00D71B3F"/>
    <w:rsid w:val="00D7206C"/>
    <w:rsid w:val="00D7233C"/>
    <w:rsid w:val="00D72673"/>
    <w:rsid w:val="00D72968"/>
    <w:rsid w:val="00D7327C"/>
    <w:rsid w:val="00D738CD"/>
    <w:rsid w:val="00D73FA7"/>
    <w:rsid w:val="00D743D2"/>
    <w:rsid w:val="00D75AE4"/>
    <w:rsid w:val="00D76149"/>
    <w:rsid w:val="00D76268"/>
    <w:rsid w:val="00D76398"/>
    <w:rsid w:val="00D764E4"/>
    <w:rsid w:val="00D76F00"/>
    <w:rsid w:val="00D7711C"/>
    <w:rsid w:val="00D772EA"/>
    <w:rsid w:val="00D7748F"/>
    <w:rsid w:val="00D774E2"/>
    <w:rsid w:val="00D77540"/>
    <w:rsid w:val="00D7777F"/>
    <w:rsid w:val="00D778CA"/>
    <w:rsid w:val="00D80984"/>
    <w:rsid w:val="00D80A9B"/>
    <w:rsid w:val="00D80B26"/>
    <w:rsid w:val="00D80BD2"/>
    <w:rsid w:val="00D80E68"/>
    <w:rsid w:val="00D81117"/>
    <w:rsid w:val="00D81362"/>
    <w:rsid w:val="00D8155B"/>
    <w:rsid w:val="00D8194B"/>
    <w:rsid w:val="00D81D9A"/>
    <w:rsid w:val="00D81FEB"/>
    <w:rsid w:val="00D8210F"/>
    <w:rsid w:val="00D8239F"/>
    <w:rsid w:val="00D82527"/>
    <w:rsid w:val="00D8292E"/>
    <w:rsid w:val="00D83506"/>
    <w:rsid w:val="00D838EF"/>
    <w:rsid w:val="00D83F8C"/>
    <w:rsid w:val="00D8400F"/>
    <w:rsid w:val="00D841A7"/>
    <w:rsid w:val="00D84306"/>
    <w:rsid w:val="00D84812"/>
    <w:rsid w:val="00D84AB1"/>
    <w:rsid w:val="00D84EFB"/>
    <w:rsid w:val="00D8501C"/>
    <w:rsid w:val="00D85995"/>
    <w:rsid w:val="00D85FA4"/>
    <w:rsid w:val="00D86155"/>
    <w:rsid w:val="00D8615A"/>
    <w:rsid w:val="00D86445"/>
    <w:rsid w:val="00D8680E"/>
    <w:rsid w:val="00D86AB9"/>
    <w:rsid w:val="00D86FEC"/>
    <w:rsid w:val="00D90196"/>
    <w:rsid w:val="00D90589"/>
    <w:rsid w:val="00D90AE4"/>
    <w:rsid w:val="00D90C90"/>
    <w:rsid w:val="00D9134E"/>
    <w:rsid w:val="00D91D15"/>
    <w:rsid w:val="00D91E06"/>
    <w:rsid w:val="00D926F7"/>
    <w:rsid w:val="00D92875"/>
    <w:rsid w:val="00D92BBE"/>
    <w:rsid w:val="00D92CAE"/>
    <w:rsid w:val="00D92EF1"/>
    <w:rsid w:val="00D931B6"/>
    <w:rsid w:val="00D933ED"/>
    <w:rsid w:val="00D93721"/>
    <w:rsid w:val="00D93C07"/>
    <w:rsid w:val="00D94060"/>
    <w:rsid w:val="00D941A3"/>
    <w:rsid w:val="00D9440F"/>
    <w:rsid w:val="00D94F00"/>
    <w:rsid w:val="00D95344"/>
    <w:rsid w:val="00D95349"/>
    <w:rsid w:val="00D95953"/>
    <w:rsid w:val="00D95D15"/>
    <w:rsid w:val="00D96093"/>
    <w:rsid w:val="00D962EF"/>
    <w:rsid w:val="00D9634C"/>
    <w:rsid w:val="00D963A9"/>
    <w:rsid w:val="00D9647B"/>
    <w:rsid w:val="00D96525"/>
    <w:rsid w:val="00D967DF"/>
    <w:rsid w:val="00D96891"/>
    <w:rsid w:val="00D969A0"/>
    <w:rsid w:val="00D97079"/>
    <w:rsid w:val="00D971CB"/>
    <w:rsid w:val="00D97735"/>
    <w:rsid w:val="00D9788F"/>
    <w:rsid w:val="00D97BAF"/>
    <w:rsid w:val="00D97F26"/>
    <w:rsid w:val="00DA041F"/>
    <w:rsid w:val="00DA052C"/>
    <w:rsid w:val="00DA0564"/>
    <w:rsid w:val="00DA0685"/>
    <w:rsid w:val="00DA0983"/>
    <w:rsid w:val="00DA0A6C"/>
    <w:rsid w:val="00DA0ABA"/>
    <w:rsid w:val="00DA0B41"/>
    <w:rsid w:val="00DA0CB9"/>
    <w:rsid w:val="00DA127E"/>
    <w:rsid w:val="00DA1314"/>
    <w:rsid w:val="00DA1BF9"/>
    <w:rsid w:val="00DA1C70"/>
    <w:rsid w:val="00DA1CD9"/>
    <w:rsid w:val="00DA1DE6"/>
    <w:rsid w:val="00DA1FF3"/>
    <w:rsid w:val="00DA262E"/>
    <w:rsid w:val="00DA2FE7"/>
    <w:rsid w:val="00DA319A"/>
    <w:rsid w:val="00DA36D5"/>
    <w:rsid w:val="00DA36E8"/>
    <w:rsid w:val="00DA3A1A"/>
    <w:rsid w:val="00DA3CC0"/>
    <w:rsid w:val="00DA44F3"/>
    <w:rsid w:val="00DA4CDC"/>
    <w:rsid w:val="00DA4D4D"/>
    <w:rsid w:val="00DA4F9D"/>
    <w:rsid w:val="00DA4FA2"/>
    <w:rsid w:val="00DA5184"/>
    <w:rsid w:val="00DA54C8"/>
    <w:rsid w:val="00DA5708"/>
    <w:rsid w:val="00DA5E00"/>
    <w:rsid w:val="00DA5F90"/>
    <w:rsid w:val="00DA615E"/>
    <w:rsid w:val="00DA6511"/>
    <w:rsid w:val="00DA6774"/>
    <w:rsid w:val="00DA6EC5"/>
    <w:rsid w:val="00DA7259"/>
    <w:rsid w:val="00DA7782"/>
    <w:rsid w:val="00DA77F3"/>
    <w:rsid w:val="00DB000F"/>
    <w:rsid w:val="00DB03B2"/>
    <w:rsid w:val="00DB0430"/>
    <w:rsid w:val="00DB05A4"/>
    <w:rsid w:val="00DB0AAF"/>
    <w:rsid w:val="00DB0C73"/>
    <w:rsid w:val="00DB11A0"/>
    <w:rsid w:val="00DB1516"/>
    <w:rsid w:val="00DB15E3"/>
    <w:rsid w:val="00DB17F6"/>
    <w:rsid w:val="00DB18D7"/>
    <w:rsid w:val="00DB1E9E"/>
    <w:rsid w:val="00DB3023"/>
    <w:rsid w:val="00DB355D"/>
    <w:rsid w:val="00DB359B"/>
    <w:rsid w:val="00DB35D0"/>
    <w:rsid w:val="00DB3715"/>
    <w:rsid w:val="00DB373F"/>
    <w:rsid w:val="00DB39E6"/>
    <w:rsid w:val="00DB4298"/>
    <w:rsid w:val="00DB44C9"/>
    <w:rsid w:val="00DB496F"/>
    <w:rsid w:val="00DB5035"/>
    <w:rsid w:val="00DB5162"/>
    <w:rsid w:val="00DB51BC"/>
    <w:rsid w:val="00DB5434"/>
    <w:rsid w:val="00DB5A96"/>
    <w:rsid w:val="00DB5DAE"/>
    <w:rsid w:val="00DB64E3"/>
    <w:rsid w:val="00DB65B4"/>
    <w:rsid w:val="00DB65CD"/>
    <w:rsid w:val="00DB6CCE"/>
    <w:rsid w:val="00DB76CC"/>
    <w:rsid w:val="00DB7C5C"/>
    <w:rsid w:val="00DB7E82"/>
    <w:rsid w:val="00DC02DF"/>
    <w:rsid w:val="00DC0A43"/>
    <w:rsid w:val="00DC0AE9"/>
    <w:rsid w:val="00DC0B15"/>
    <w:rsid w:val="00DC0B52"/>
    <w:rsid w:val="00DC1408"/>
    <w:rsid w:val="00DC15DB"/>
    <w:rsid w:val="00DC1A4A"/>
    <w:rsid w:val="00DC1C37"/>
    <w:rsid w:val="00DC274B"/>
    <w:rsid w:val="00DC2D97"/>
    <w:rsid w:val="00DC3052"/>
    <w:rsid w:val="00DC32B0"/>
    <w:rsid w:val="00DC33C8"/>
    <w:rsid w:val="00DC390E"/>
    <w:rsid w:val="00DC3D09"/>
    <w:rsid w:val="00DC3D4D"/>
    <w:rsid w:val="00DC400B"/>
    <w:rsid w:val="00DC41E9"/>
    <w:rsid w:val="00DC4442"/>
    <w:rsid w:val="00DC445B"/>
    <w:rsid w:val="00DC4968"/>
    <w:rsid w:val="00DC5DEB"/>
    <w:rsid w:val="00DC6C40"/>
    <w:rsid w:val="00DC6E20"/>
    <w:rsid w:val="00DC6E4C"/>
    <w:rsid w:val="00DC7197"/>
    <w:rsid w:val="00DC71BE"/>
    <w:rsid w:val="00DC74B7"/>
    <w:rsid w:val="00DC76A8"/>
    <w:rsid w:val="00DC795E"/>
    <w:rsid w:val="00DC7CC9"/>
    <w:rsid w:val="00DD00EB"/>
    <w:rsid w:val="00DD0193"/>
    <w:rsid w:val="00DD03E8"/>
    <w:rsid w:val="00DD045B"/>
    <w:rsid w:val="00DD0529"/>
    <w:rsid w:val="00DD0677"/>
    <w:rsid w:val="00DD12E5"/>
    <w:rsid w:val="00DD134D"/>
    <w:rsid w:val="00DD14D4"/>
    <w:rsid w:val="00DD1632"/>
    <w:rsid w:val="00DD193A"/>
    <w:rsid w:val="00DD19AD"/>
    <w:rsid w:val="00DD1ADB"/>
    <w:rsid w:val="00DD1B80"/>
    <w:rsid w:val="00DD1D18"/>
    <w:rsid w:val="00DD1D89"/>
    <w:rsid w:val="00DD2BAA"/>
    <w:rsid w:val="00DD356B"/>
    <w:rsid w:val="00DD3B9C"/>
    <w:rsid w:val="00DD3BD2"/>
    <w:rsid w:val="00DD3BF9"/>
    <w:rsid w:val="00DD3C85"/>
    <w:rsid w:val="00DD3CB4"/>
    <w:rsid w:val="00DD3D4C"/>
    <w:rsid w:val="00DD3DAA"/>
    <w:rsid w:val="00DD3DCC"/>
    <w:rsid w:val="00DD42AF"/>
    <w:rsid w:val="00DD44A6"/>
    <w:rsid w:val="00DD4627"/>
    <w:rsid w:val="00DD4933"/>
    <w:rsid w:val="00DD4B38"/>
    <w:rsid w:val="00DD4DFB"/>
    <w:rsid w:val="00DD4E7C"/>
    <w:rsid w:val="00DD4F66"/>
    <w:rsid w:val="00DD553F"/>
    <w:rsid w:val="00DD5603"/>
    <w:rsid w:val="00DD5627"/>
    <w:rsid w:val="00DD580B"/>
    <w:rsid w:val="00DD5E88"/>
    <w:rsid w:val="00DD5F8E"/>
    <w:rsid w:val="00DD6008"/>
    <w:rsid w:val="00DD64F6"/>
    <w:rsid w:val="00DD673A"/>
    <w:rsid w:val="00DD67B9"/>
    <w:rsid w:val="00DD6F2D"/>
    <w:rsid w:val="00DD6F6F"/>
    <w:rsid w:val="00DD7351"/>
    <w:rsid w:val="00DD7445"/>
    <w:rsid w:val="00DD7938"/>
    <w:rsid w:val="00DD7A5A"/>
    <w:rsid w:val="00DD7BB3"/>
    <w:rsid w:val="00DD7CE6"/>
    <w:rsid w:val="00DE03EC"/>
    <w:rsid w:val="00DE0AF9"/>
    <w:rsid w:val="00DE0B6F"/>
    <w:rsid w:val="00DE0F66"/>
    <w:rsid w:val="00DE1260"/>
    <w:rsid w:val="00DE1C88"/>
    <w:rsid w:val="00DE2084"/>
    <w:rsid w:val="00DE3439"/>
    <w:rsid w:val="00DE3B63"/>
    <w:rsid w:val="00DE3C5F"/>
    <w:rsid w:val="00DE464D"/>
    <w:rsid w:val="00DE4CAD"/>
    <w:rsid w:val="00DE515F"/>
    <w:rsid w:val="00DE518C"/>
    <w:rsid w:val="00DE53B8"/>
    <w:rsid w:val="00DE55FA"/>
    <w:rsid w:val="00DE5624"/>
    <w:rsid w:val="00DE574E"/>
    <w:rsid w:val="00DE6297"/>
    <w:rsid w:val="00DE62EC"/>
    <w:rsid w:val="00DE6331"/>
    <w:rsid w:val="00DE6475"/>
    <w:rsid w:val="00DE6575"/>
    <w:rsid w:val="00DE682A"/>
    <w:rsid w:val="00DE6A0B"/>
    <w:rsid w:val="00DE6C3A"/>
    <w:rsid w:val="00DE7879"/>
    <w:rsid w:val="00DE7DFA"/>
    <w:rsid w:val="00DF01DA"/>
    <w:rsid w:val="00DF0918"/>
    <w:rsid w:val="00DF097C"/>
    <w:rsid w:val="00DF0A91"/>
    <w:rsid w:val="00DF0CA0"/>
    <w:rsid w:val="00DF152A"/>
    <w:rsid w:val="00DF1874"/>
    <w:rsid w:val="00DF1A86"/>
    <w:rsid w:val="00DF1C6C"/>
    <w:rsid w:val="00DF1E8F"/>
    <w:rsid w:val="00DF2265"/>
    <w:rsid w:val="00DF235A"/>
    <w:rsid w:val="00DF29D5"/>
    <w:rsid w:val="00DF2C46"/>
    <w:rsid w:val="00DF302E"/>
    <w:rsid w:val="00DF3A9C"/>
    <w:rsid w:val="00DF3BEC"/>
    <w:rsid w:val="00DF489F"/>
    <w:rsid w:val="00DF48B5"/>
    <w:rsid w:val="00DF4C8A"/>
    <w:rsid w:val="00DF5233"/>
    <w:rsid w:val="00DF52D3"/>
    <w:rsid w:val="00DF5402"/>
    <w:rsid w:val="00DF55C4"/>
    <w:rsid w:val="00DF57AE"/>
    <w:rsid w:val="00DF5E92"/>
    <w:rsid w:val="00DF746F"/>
    <w:rsid w:val="00DF7E27"/>
    <w:rsid w:val="00E00139"/>
    <w:rsid w:val="00E0023E"/>
    <w:rsid w:val="00E002B7"/>
    <w:rsid w:val="00E00738"/>
    <w:rsid w:val="00E0085D"/>
    <w:rsid w:val="00E00931"/>
    <w:rsid w:val="00E00A59"/>
    <w:rsid w:val="00E00C1F"/>
    <w:rsid w:val="00E00FDD"/>
    <w:rsid w:val="00E016DC"/>
    <w:rsid w:val="00E01C81"/>
    <w:rsid w:val="00E020AD"/>
    <w:rsid w:val="00E02262"/>
    <w:rsid w:val="00E02779"/>
    <w:rsid w:val="00E02F9D"/>
    <w:rsid w:val="00E02FB2"/>
    <w:rsid w:val="00E038B9"/>
    <w:rsid w:val="00E03ADF"/>
    <w:rsid w:val="00E03D2B"/>
    <w:rsid w:val="00E03ECE"/>
    <w:rsid w:val="00E0424B"/>
    <w:rsid w:val="00E045B4"/>
    <w:rsid w:val="00E04737"/>
    <w:rsid w:val="00E04D25"/>
    <w:rsid w:val="00E0513A"/>
    <w:rsid w:val="00E051A1"/>
    <w:rsid w:val="00E052D1"/>
    <w:rsid w:val="00E0574C"/>
    <w:rsid w:val="00E057F6"/>
    <w:rsid w:val="00E05B2B"/>
    <w:rsid w:val="00E05BC0"/>
    <w:rsid w:val="00E05CE2"/>
    <w:rsid w:val="00E05FEE"/>
    <w:rsid w:val="00E068D1"/>
    <w:rsid w:val="00E06AE6"/>
    <w:rsid w:val="00E06C4D"/>
    <w:rsid w:val="00E06DE6"/>
    <w:rsid w:val="00E07AAD"/>
    <w:rsid w:val="00E07C9A"/>
    <w:rsid w:val="00E07EB1"/>
    <w:rsid w:val="00E1015B"/>
    <w:rsid w:val="00E10343"/>
    <w:rsid w:val="00E105AD"/>
    <w:rsid w:val="00E108E1"/>
    <w:rsid w:val="00E10A5E"/>
    <w:rsid w:val="00E10AF8"/>
    <w:rsid w:val="00E10DB1"/>
    <w:rsid w:val="00E11157"/>
    <w:rsid w:val="00E116C9"/>
    <w:rsid w:val="00E11A7E"/>
    <w:rsid w:val="00E1210F"/>
    <w:rsid w:val="00E12400"/>
    <w:rsid w:val="00E12459"/>
    <w:rsid w:val="00E126FA"/>
    <w:rsid w:val="00E1286D"/>
    <w:rsid w:val="00E12DAF"/>
    <w:rsid w:val="00E12DFD"/>
    <w:rsid w:val="00E12E54"/>
    <w:rsid w:val="00E12FA8"/>
    <w:rsid w:val="00E131CE"/>
    <w:rsid w:val="00E1356F"/>
    <w:rsid w:val="00E1361D"/>
    <w:rsid w:val="00E13945"/>
    <w:rsid w:val="00E13D0F"/>
    <w:rsid w:val="00E13F09"/>
    <w:rsid w:val="00E1456F"/>
    <w:rsid w:val="00E146C4"/>
    <w:rsid w:val="00E146D6"/>
    <w:rsid w:val="00E1498A"/>
    <w:rsid w:val="00E149B6"/>
    <w:rsid w:val="00E14A22"/>
    <w:rsid w:val="00E14A9E"/>
    <w:rsid w:val="00E14C7B"/>
    <w:rsid w:val="00E14CBE"/>
    <w:rsid w:val="00E150F4"/>
    <w:rsid w:val="00E15216"/>
    <w:rsid w:val="00E153A1"/>
    <w:rsid w:val="00E15744"/>
    <w:rsid w:val="00E1581D"/>
    <w:rsid w:val="00E15D00"/>
    <w:rsid w:val="00E15ED8"/>
    <w:rsid w:val="00E16645"/>
    <w:rsid w:val="00E17536"/>
    <w:rsid w:val="00E176F4"/>
    <w:rsid w:val="00E178C7"/>
    <w:rsid w:val="00E178EB"/>
    <w:rsid w:val="00E17BDB"/>
    <w:rsid w:val="00E20274"/>
    <w:rsid w:val="00E20B6D"/>
    <w:rsid w:val="00E20CDF"/>
    <w:rsid w:val="00E20E3D"/>
    <w:rsid w:val="00E20F60"/>
    <w:rsid w:val="00E21781"/>
    <w:rsid w:val="00E21BD8"/>
    <w:rsid w:val="00E21BF8"/>
    <w:rsid w:val="00E21C7C"/>
    <w:rsid w:val="00E21FFD"/>
    <w:rsid w:val="00E2220C"/>
    <w:rsid w:val="00E226F4"/>
    <w:rsid w:val="00E22731"/>
    <w:rsid w:val="00E22D52"/>
    <w:rsid w:val="00E232D5"/>
    <w:rsid w:val="00E2338E"/>
    <w:rsid w:val="00E233FB"/>
    <w:rsid w:val="00E23626"/>
    <w:rsid w:val="00E23734"/>
    <w:rsid w:val="00E23A3C"/>
    <w:rsid w:val="00E23C11"/>
    <w:rsid w:val="00E23CBB"/>
    <w:rsid w:val="00E23DA2"/>
    <w:rsid w:val="00E24240"/>
    <w:rsid w:val="00E24968"/>
    <w:rsid w:val="00E24ED2"/>
    <w:rsid w:val="00E24EF2"/>
    <w:rsid w:val="00E251F7"/>
    <w:rsid w:val="00E25401"/>
    <w:rsid w:val="00E25709"/>
    <w:rsid w:val="00E25A4F"/>
    <w:rsid w:val="00E25DBF"/>
    <w:rsid w:val="00E26019"/>
    <w:rsid w:val="00E2647E"/>
    <w:rsid w:val="00E266D7"/>
    <w:rsid w:val="00E2690A"/>
    <w:rsid w:val="00E26BB3"/>
    <w:rsid w:val="00E26D39"/>
    <w:rsid w:val="00E26FE7"/>
    <w:rsid w:val="00E271AE"/>
    <w:rsid w:val="00E27E49"/>
    <w:rsid w:val="00E3000A"/>
    <w:rsid w:val="00E30533"/>
    <w:rsid w:val="00E311F6"/>
    <w:rsid w:val="00E3179B"/>
    <w:rsid w:val="00E317B5"/>
    <w:rsid w:val="00E317EA"/>
    <w:rsid w:val="00E319C8"/>
    <w:rsid w:val="00E324D4"/>
    <w:rsid w:val="00E3253D"/>
    <w:rsid w:val="00E3281D"/>
    <w:rsid w:val="00E329C4"/>
    <w:rsid w:val="00E32CE6"/>
    <w:rsid w:val="00E33158"/>
    <w:rsid w:val="00E3338A"/>
    <w:rsid w:val="00E3379F"/>
    <w:rsid w:val="00E33BB7"/>
    <w:rsid w:val="00E33DEC"/>
    <w:rsid w:val="00E33EDC"/>
    <w:rsid w:val="00E3403C"/>
    <w:rsid w:val="00E343C3"/>
    <w:rsid w:val="00E34DF0"/>
    <w:rsid w:val="00E35525"/>
    <w:rsid w:val="00E35791"/>
    <w:rsid w:val="00E3592E"/>
    <w:rsid w:val="00E35BDB"/>
    <w:rsid w:val="00E35BEF"/>
    <w:rsid w:val="00E3602F"/>
    <w:rsid w:val="00E361F1"/>
    <w:rsid w:val="00E36756"/>
    <w:rsid w:val="00E369DE"/>
    <w:rsid w:val="00E378E3"/>
    <w:rsid w:val="00E37A16"/>
    <w:rsid w:val="00E4019C"/>
    <w:rsid w:val="00E40400"/>
    <w:rsid w:val="00E407D8"/>
    <w:rsid w:val="00E40927"/>
    <w:rsid w:val="00E40BB1"/>
    <w:rsid w:val="00E40CE0"/>
    <w:rsid w:val="00E41BBE"/>
    <w:rsid w:val="00E41ECB"/>
    <w:rsid w:val="00E42154"/>
    <w:rsid w:val="00E4237C"/>
    <w:rsid w:val="00E42628"/>
    <w:rsid w:val="00E42704"/>
    <w:rsid w:val="00E427A1"/>
    <w:rsid w:val="00E42887"/>
    <w:rsid w:val="00E42890"/>
    <w:rsid w:val="00E42F56"/>
    <w:rsid w:val="00E433E8"/>
    <w:rsid w:val="00E4366D"/>
    <w:rsid w:val="00E43A36"/>
    <w:rsid w:val="00E43C51"/>
    <w:rsid w:val="00E43C55"/>
    <w:rsid w:val="00E4446C"/>
    <w:rsid w:val="00E44647"/>
    <w:rsid w:val="00E448B8"/>
    <w:rsid w:val="00E44E2D"/>
    <w:rsid w:val="00E4505C"/>
    <w:rsid w:val="00E4514F"/>
    <w:rsid w:val="00E453F8"/>
    <w:rsid w:val="00E456BB"/>
    <w:rsid w:val="00E45864"/>
    <w:rsid w:val="00E458C8"/>
    <w:rsid w:val="00E45D89"/>
    <w:rsid w:val="00E45E2B"/>
    <w:rsid w:val="00E45F12"/>
    <w:rsid w:val="00E46465"/>
    <w:rsid w:val="00E469F0"/>
    <w:rsid w:val="00E46EA2"/>
    <w:rsid w:val="00E472FF"/>
    <w:rsid w:val="00E4749E"/>
    <w:rsid w:val="00E47667"/>
    <w:rsid w:val="00E47797"/>
    <w:rsid w:val="00E47868"/>
    <w:rsid w:val="00E47D4F"/>
    <w:rsid w:val="00E47EF4"/>
    <w:rsid w:val="00E47FA4"/>
    <w:rsid w:val="00E50D46"/>
    <w:rsid w:val="00E5102A"/>
    <w:rsid w:val="00E516E4"/>
    <w:rsid w:val="00E518B7"/>
    <w:rsid w:val="00E519E8"/>
    <w:rsid w:val="00E51EB8"/>
    <w:rsid w:val="00E51EBD"/>
    <w:rsid w:val="00E520E3"/>
    <w:rsid w:val="00E52119"/>
    <w:rsid w:val="00E5241B"/>
    <w:rsid w:val="00E52642"/>
    <w:rsid w:val="00E5299C"/>
    <w:rsid w:val="00E52A80"/>
    <w:rsid w:val="00E52B96"/>
    <w:rsid w:val="00E5384F"/>
    <w:rsid w:val="00E53895"/>
    <w:rsid w:val="00E53FBD"/>
    <w:rsid w:val="00E545C0"/>
    <w:rsid w:val="00E54904"/>
    <w:rsid w:val="00E549AB"/>
    <w:rsid w:val="00E54AE4"/>
    <w:rsid w:val="00E54C76"/>
    <w:rsid w:val="00E5510D"/>
    <w:rsid w:val="00E55E7C"/>
    <w:rsid w:val="00E55E93"/>
    <w:rsid w:val="00E561C9"/>
    <w:rsid w:val="00E56E5E"/>
    <w:rsid w:val="00E56F9D"/>
    <w:rsid w:val="00E573B8"/>
    <w:rsid w:val="00E57BF1"/>
    <w:rsid w:val="00E57C83"/>
    <w:rsid w:val="00E6020D"/>
    <w:rsid w:val="00E605F6"/>
    <w:rsid w:val="00E60B80"/>
    <w:rsid w:val="00E61525"/>
    <w:rsid w:val="00E62507"/>
    <w:rsid w:val="00E62AB4"/>
    <w:rsid w:val="00E63062"/>
    <w:rsid w:val="00E6317B"/>
    <w:rsid w:val="00E631B4"/>
    <w:rsid w:val="00E63286"/>
    <w:rsid w:val="00E63390"/>
    <w:rsid w:val="00E639F8"/>
    <w:rsid w:val="00E63A1E"/>
    <w:rsid w:val="00E63BA9"/>
    <w:rsid w:val="00E64080"/>
    <w:rsid w:val="00E64213"/>
    <w:rsid w:val="00E643F0"/>
    <w:rsid w:val="00E6475B"/>
    <w:rsid w:val="00E64A03"/>
    <w:rsid w:val="00E64A5C"/>
    <w:rsid w:val="00E64EB2"/>
    <w:rsid w:val="00E650A9"/>
    <w:rsid w:val="00E6515E"/>
    <w:rsid w:val="00E6545E"/>
    <w:rsid w:val="00E6582A"/>
    <w:rsid w:val="00E65B7B"/>
    <w:rsid w:val="00E65B8F"/>
    <w:rsid w:val="00E66248"/>
    <w:rsid w:val="00E663CC"/>
    <w:rsid w:val="00E665FE"/>
    <w:rsid w:val="00E66A00"/>
    <w:rsid w:val="00E66DDE"/>
    <w:rsid w:val="00E66F15"/>
    <w:rsid w:val="00E67222"/>
    <w:rsid w:val="00E67DE7"/>
    <w:rsid w:val="00E70090"/>
    <w:rsid w:val="00E7059D"/>
    <w:rsid w:val="00E70759"/>
    <w:rsid w:val="00E70966"/>
    <w:rsid w:val="00E70ADE"/>
    <w:rsid w:val="00E71073"/>
    <w:rsid w:val="00E711C8"/>
    <w:rsid w:val="00E71449"/>
    <w:rsid w:val="00E714B5"/>
    <w:rsid w:val="00E71679"/>
    <w:rsid w:val="00E7185C"/>
    <w:rsid w:val="00E719EE"/>
    <w:rsid w:val="00E71BDE"/>
    <w:rsid w:val="00E71BFB"/>
    <w:rsid w:val="00E71D16"/>
    <w:rsid w:val="00E71FBB"/>
    <w:rsid w:val="00E72207"/>
    <w:rsid w:val="00E7221C"/>
    <w:rsid w:val="00E7267D"/>
    <w:rsid w:val="00E7273B"/>
    <w:rsid w:val="00E72BD1"/>
    <w:rsid w:val="00E72FA3"/>
    <w:rsid w:val="00E73116"/>
    <w:rsid w:val="00E7352A"/>
    <w:rsid w:val="00E73C13"/>
    <w:rsid w:val="00E73EAB"/>
    <w:rsid w:val="00E744A1"/>
    <w:rsid w:val="00E746AA"/>
    <w:rsid w:val="00E7472A"/>
    <w:rsid w:val="00E74739"/>
    <w:rsid w:val="00E747FD"/>
    <w:rsid w:val="00E74E17"/>
    <w:rsid w:val="00E74F54"/>
    <w:rsid w:val="00E7530E"/>
    <w:rsid w:val="00E7540A"/>
    <w:rsid w:val="00E757DF"/>
    <w:rsid w:val="00E7591F"/>
    <w:rsid w:val="00E75DBC"/>
    <w:rsid w:val="00E76AFE"/>
    <w:rsid w:val="00E76CE6"/>
    <w:rsid w:val="00E76FFA"/>
    <w:rsid w:val="00E80CF2"/>
    <w:rsid w:val="00E80DEF"/>
    <w:rsid w:val="00E810DF"/>
    <w:rsid w:val="00E811EA"/>
    <w:rsid w:val="00E813CE"/>
    <w:rsid w:val="00E8148E"/>
    <w:rsid w:val="00E8196E"/>
    <w:rsid w:val="00E82391"/>
    <w:rsid w:val="00E82E0C"/>
    <w:rsid w:val="00E8313B"/>
    <w:rsid w:val="00E8369A"/>
    <w:rsid w:val="00E838D7"/>
    <w:rsid w:val="00E83DD1"/>
    <w:rsid w:val="00E83E4C"/>
    <w:rsid w:val="00E84130"/>
    <w:rsid w:val="00E84152"/>
    <w:rsid w:val="00E84216"/>
    <w:rsid w:val="00E843B8"/>
    <w:rsid w:val="00E844AE"/>
    <w:rsid w:val="00E847A1"/>
    <w:rsid w:val="00E84B8D"/>
    <w:rsid w:val="00E84C76"/>
    <w:rsid w:val="00E84C97"/>
    <w:rsid w:val="00E84FD9"/>
    <w:rsid w:val="00E85212"/>
    <w:rsid w:val="00E852CE"/>
    <w:rsid w:val="00E8535B"/>
    <w:rsid w:val="00E8595E"/>
    <w:rsid w:val="00E85AC3"/>
    <w:rsid w:val="00E85E17"/>
    <w:rsid w:val="00E86087"/>
    <w:rsid w:val="00E860D7"/>
    <w:rsid w:val="00E86190"/>
    <w:rsid w:val="00E86448"/>
    <w:rsid w:val="00E8682E"/>
    <w:rsid w:val="00E86BEC"/>
    <w:rsid w:val="00E86CA9"/>
    <w:rsid w:val="00E87096"/>
    <w:rsid w:val="00E87219"/>
    <w:rsid w:val="00E87318"/>
    <w:rsid w:val="00E8780C"/>
    <w:rsid w:val="00E90295"/>
    <w:rsid w:val="00E9075A"/>
    <w:rsid w:val="00E90A21"/>
    <w:rsid w:val="00E90DAB"/>
    <w:rsid w:val="00E90E4A"/>
    <w:rsid w:val="00E911F3"/>
    <w:rsid w:val="00E91385"/>
    <w:rsid w:val="00E916BE"/>
    <w:rsid w:val="00E91AAA"/>
    <w:rsid w:val="00E91F52"/>
    <w:rsid w:val="00E93475"/>
    <w:rsid w:val="00E9361D"/>
    <w:rsid w:val="00E93A4C"/>
    <w:rsid w:val="00E93A97"/>
    <w:rsid w:val="00E93DC5"/>
    <w:rsid w:val="00E94366"/>
    <w:rsid w:val="00E94669"/>
    <w:rsid w:val="00E94683"/>
    <w:rsid w:val="00E946F8"/>
    <w:rsid w:val="00E949E0"/>
    <w:rsid w:val="00E949F7"/>
    <w:rsid w:val="00E95274"/>
    <w:rsid w:val="00E953D5"/>
    <w:rsid w:val="00E95517"/>
    <w:rsid w:val="00E957A3"/>
    <w:rsid w:val="00E95EB6"/>
    <w:rsid w:val="00E963A5"/>
    <w:rsid w:val="00E967F1"/>
    <w:rsid w:val="00E96D2B"/>
    <w:rsid w:val="00E97019"/>
    <w:rsid w:val="00E97079"/>
    <w:rsid w:val="00E97085"/>
    <w:rsid w:val="00E97119"/>
    <w:rsid w:val="00E9718F"/>
    <w:rsid w:val="00E973B7"/>
    <w:rsid w:val="00E978F0"/>
    <w:rsid w:val="00E97B6C"/>
    <w:rsid w:val="00E97C09"/>
    <w:rsid w:val="00E97DE1"/>
    <w:rsid w:val="00EA003C"/>
    <w:rsid w:val="00EA048E"/>
    <w:rsid w:val="00EA0B84"/>
    <w:rsid w:val="00EA0C7A"/>
    <w:rsid w:val="00EA1218"/>
    <w:rsid w:val="00EA1234"/>
    <w:rsid w:val="00EA2491"/>
    <w:rsid w:val="00EA2594"/>
    <w:rsid w:val="00EA25A1"/>
    <w:rsid w:val="00EA261E"/>
    <w:rsid w:val="00EA29CB"/>
    <w:rsid w:val="00EA2C67"/>
    <w:rsid w:val="00EA2EA0"/>
    <w:rsid w:val="00EA3457"/>
    <w:rsid w:val="00EA3A99"/>
    <w:rsid w:val="00EA3DB3"/>
    <w:rsid w:val="00EA4095"/>
    <w:rsid w:val="00EA44CA"/>
    <w:rsid w:val="00EA4DEC"/>
    <w:rsid w:val="00EA4E18"/>
    <w:rsid w:val="00EA50FC"/>
    <w:rsid w:val="00EA53F3"/>
    <w:rsid w:val="00EA5DFF"/>
    <w:rsid w:val="00EA5F77"/>
    <w:rsid w:val="00EA6367"/>
    <w:rsid w:val="00EA6423"/>
    <w:rsid w:val="00EA6488"/>
    <w:rsid w:val="00EA65A7"/>
    <w:rsid w:val="00EA65C6"/>
    <w:rsid w:val="00EA66E3"/>
    <w:rsid w:val="00EA6B42"/>
    <w:rsid w:val="00EA705C"/>
    <w:rsid w:val="00EA7156"/>
    <w:rsid w:val="00EA7698"/>
    <w:rsid w:val="00EA76F6"/>
    <w:rsid w:val="00EA7E64"/>
    <w:rsid w:val="00EB0085"/>
    <w:rsid w:val="00EB02CA"/>
    <w:rsid w:val="00EB08C8"/>
    <w:rsid w:val="00EB0E93"/>
    <w:rsid w:val="00EB0F69"/>
    <w:rsid w:val="00EB1197"/>
    <w:rsid w:val="00EB122F"/>
    <w:rsid w:val="00EB1DE5"/>
    <w:rsid w:val="00EB1DF9"/>
    <w:rsid w:val="00EB238A"/>
    <w:rsid w:val="00EB2483"/>
    <w:rsid w:val="00EB2D36"/>
    <w:rsid w:val="00EB2F1C"/>
    <w:rsid w:val="00EB33FE"/>
    <w:rsid w:val="00EB3519"/>
    <w:rsid w:val="00EB37C8"/>
    <w:rsid w:val="00EB3A6A"/>
    <w:rsid w:val="00EB3AC1"/>
    <w:rsid w:val="00EB3B09"/>
    <w:rsid w:val="00EB3F05"/>
    <w:rsid w:val="00EB4317"/>
    <w:rsid w:val="00EB44E1"/>
    <w:rsid w:val="00EB45C9"/>
    <w:rsid w:val="00EB4AAC"/>
    <w:rsid w:val="00EB4B45"/>
    <w:rsid w:val="00EB4CDB"/>
    <w:rsid w:val="00EB5249"/>
    <w:rsid w:val="00EB5267"/>
    <w:rsid w:val="00EB5438"/>
    <w:rsid w:val="00EB5998"/>
    <w:rsid w:val="00EB5BD7"/>
    <w:rsid w:val="00EB5F68"/>
    <w:rsid w:val="00EB6226"/>
    <w:rsid w:val="00EB6346"/>
    <w:rsid w:val="00EB6530"/>
    <w:rsid w:val="00EB6B0A"/>
    <w:rsid w:val="00EB6B26"/>
    <w:rsid w:val="00EB6BA4"/>
    <w:rsid w:val="00EB77ED"/>
    <w:rsid w:val="00EB7975"/>
    <w:rsid w:val="00EB7AFB"/>
    <w:rsid w:val="00EC0066"/>
    <w:rsid w:val="00EC02C4"/>
    <w:rsid w:val="00EC088D"/>
    <w:rsid w:val="00EC0DDC"/>
    <w:rsid w:val="00EC0F27"/>
    <w:rsid w:val="00EC0FE5"/>
    <w:rsid w:val="00EC11B4"/>
    <w:rsid w:val="00EC1493"/>
    <w:rsid w:val="00EC1585"/>
    <w:rsid w:val="00EC16F2"/>
    <w:rsid w:val="00EC1AE2"/>
    <w:rsid w:val="00EC1C67"/>
    <w:rsid w:val="00EC1CCB"/>
    <w:rsid w:val="00EC1FCE"/>
    <w:rsid w:val="00EC25D4"/>
    <w:rsid w:val="00EC295B"/>
    <w:rsid w:val="00EC2B63"/>
    <w:rsid w:val="00EC32E3"/>
    <w:rsid w:val="00EC3640"/>
    <w:rsid w:val="00EC37B4"/>
    <w:rsid w:val="00EC3949"/>
    <w:rsid w:val="00EC3B18"/>
    <w:rsid w:val="00EC3FE9"/>
    <w:rsid w:val="00EC41A5"/>
    <w:rsid w:val="00EC4A36"/>
    <w:rsid w:val="00EC4C2A"/>
    <w:rsid w:val="00EC4D51"/>
    <w:rsid w:val="00EC4F7F"/>
    <w:rsid w:val="00EC5138"/>
    <w:rsid w:val="00EC51BA"/>
    <w:rsid w:val="00EC52F6"/>
    <w:rsid w:val="00EC535D"/>
    <w:rsid w:val="00EC5385"/>
    <w:rsid w:val="00EC5453"/>
    <w:rsid w:val="00EC5631"/>
    <w:rsid w:val="00EC5847"/>
    <w:rsid w:val="00EC597C"/>
    <w:rsid w:val="00EC5A2D"/>
    <w:rsid w:val="00EC5F0B"/>
    <w:rsid w:val="00EC60A3"/>
    <w:rsid w:val="00EC6700"/>
    <w:rsid w:val="00EC6B19"/>
    <w:rsid w:val="00EC79D3"/>
    <w:rsid w:val="00EC7A66"/>
    <w:rsid w:val="00EC7AB6"/>
    <w:rsid w:val="00ED0095"/>
    <w:rsid w:val="00ED0348"/>
    <w:rsid w:val="00ED079C"/>
    <w:rsid w:val="00ED07E0"/>
    <w:rsid w:val="00ED07ED"/>
    <w:rsid w:val="00ED0C71"/>
    <w:rsid w:val="00ED123F"/>
    <w:rsid w:val="00ED1A11"/>
    <w:rsid w:val="00ED2128"/>
    <w:rsid w:val="00ED218F"/>
    <w:rsid w:val="00ED2BFA"/>
    <w:rsid w:val="00ED2F2F"/>
    <w:rsid w:val="00ED318C"/>
    <w:rsid w:val="00ED3612"/>
    <w:rsid w:val="00ED39F3"/>
    <w:rsid w:val="00ED3BB2"/>
    <w:rsid w:val="00ED4190"/>
    <w:rsid w:val="00ED44D1"/>
    <w:rsid w:val="00ED4D73"/>
    <w:rsid w:val="00ED4EE7"/>
    <w:rsid w:val="00ED4F6F"/>
    <w:rsid w:val="00ED53E9"/>
    <w:rsid w:val="00ED54A3"/>
    <w:rsid w:val="00ED5BF8"/>
    <w:rsid w:val="00ED5E7E"/>
    <w:rsid w:val="00ED5FCA"/>
    <w:rsid w:val="00ED5FD9"/>
    <w:rsid w:val="00ED627E"/>
    <w:rsid w:val="00ED633D"/>
    <w:rsid w:val="00ED6504"/>
    <w:rsid w:val="00ED65AD"/>
    <w:rsid w:val="00ED66F0"/>
    <w:rsid w:val="00ED6B05"/>
    <w:rsid w:val="00ED6BAC"/>
    <w:rsid w:val="00ED6DCB"/>
    <w:rsid w:val="00ED72BB"/>
    <w:rsid w:val="00ED7681"/>
    <w:rsid w:val="00ED7D61"/>
    <w:rsid w:val="00EE013A"/>
    <w:rsid w:val="00EE03CC"/>
    <w:rsid w:val="00EE060D"/>
    <w:rsid w:val="00EE0614"/>
    <w:rsid w:val="00EE07E9"/>
    <w:rsid w:val="00EE0874"/>
    <w:rsid w:val="00EE0B06"/>
    <w:rsid w:val="00EE0CF4"/>
    <w:rsid w:val="00EE1456"/>
    <w:rsid w:val="00EE1546"/>
    <w:rsid w:val="00EE1584"/>
    <w:rsid w:val="00EE1A03"/>
    <w:rsid w:val="00EE1B2C"/>
    <w:rsid w:val="00EE1EDA"/>
    <w:rsid w:val="00EE20A0"/>
    <w:rsid w:val="00EE21FA"/>
    <w:rsid w:val="00EE23F7"/>
    <w:rsid w:val="00EE2425"/>
    <w:rsid w:val="00EE254A"/>
    <w:rsid w:val="00EE2A97"/>
    <w:rsid w:val="00EE2B70"/>
    <w:rsid w:val="00EE2BBD"/>
    <w:rsid w:val="00EE308B"/>
    <w:rsid w:val="00EE30FA"/>
    <w:rsid w:val="00EE31D2"/>
    <w:rsid w:val="00EE3672"/>
    <w:rsid w:val="00EE415C"/>
    <w:rsid w:val="00EE442A"/>
    <w:rsid w:val="00EE4635"/>
    <w:rsid w:val="00EE46BC"/>
    <w:rsid w:val="00EE477D"/>
    <w:rsid w:val="00EE4863"/>
    <w:rsid w:val="00EE5CB0"/>
    <w:rsid w:val="00EE5DA2"/>
    <w:rsid w:val="00EE5DCB"/>
    <w:rsid w:val="00EE65B1"/>
    <w:rsid w:val="00EE66F4"/>
    <w:rsid w:val="00EE6AF6"/>
    <w:rsid w:val="00EE71AE"/>
    <w:rsid w:val="00EE7329"/>
    <w:rsid w:val="00EE73C1"/>
    <w:rsid w:val="00EE7657"/>
    <w:rsid w:val="00EE7787"/>
    <w:rsid w:val="00EE7C6E"/>
    <w:rsid w:val="00EF035A"/>
    <w:rsid w:val="00EF0680"/>
    <w:rsid w:val="00EF077B"/>
    <w:rsid w:val="00EF0FDA"/>
    <w:rsid w:val="00EF1043"/>
    <w:rsid w:val="00EF12C0"/>
    <w:rsid w:val="00EF1981"/>
    <w:rsid w:val="00EF1FE5"/>
    <w:rsid w:val="00EF2222"/>
    <w:rsid w:val="00EF25D5"/>
    <w:rsid w:val="00EF2659"/>
    <w:rsid w:val="00EF2AD6"/>
    <w:rsid w:val="00EF2B2E"/>
    <w:rsid w:val="00EF3093"/>
    <w:rsid w:val="00EF46E1"/>
    <w:rsid w:val="00EF48B4"/>
    <w:rsid w:val="00EF4ED1"/>
    <w:rsid w:val="00EF53E9"/>
    <w:rsid w:val="00EF5D81"/>
    <w:rsid w:val="00EF60DC"/>
    <w:rsid w:val="00EF6437"/>
    <w:rsid w:val="00EF6720"/>
    <w:rsid w:val="00EF6AFF"/>
    <w:rsid w:val="00EF6B4E"/>
    <w:rsid w:val="00EF6BEC"/>
    <w:rsid w:val="00EF6D0F"/>
    <w:rsid w:val="00EF6E43"/>
    <w:rsid w:val="00EF6F29"/>
    <w:rsid w:val="00EF6FCB"/>
    <w:rsid w:val="00EF724D"/>
    <w:rsid w:val="00EF72E0"/>
    <w:rsid w:val="00EF7908"/>
    <w:rsid w:val="00EF79B1"/>
    <w:rsid w:val="00EF7CE9"/>
    <w:rsid w:val="00EF7CED"/>
    <w:rsid w:val="00EF7E61"/>
    <w:rsid w:val="00F00241"/>
    <w:rsid w:val="00F002EA"/>
    <w:rsid w:val="00F004E2"/>
    <w:rsid w:val="00F00B84"/>
    <w:rsid w:val="00F00DAA"/>
    <w:rsid w:val="00F00FF9"/>
    <w:rsid w:val="00F0175E"/>
    <w:rsid w:val="00F021F8"/>
    <w:rsid w:val="00F026CE"/>
    <w:rsid w:val="00F028BD"/>
    <w:rsid w:val="00F030EA"/>
    <w:rsid w:val="00F0332B"/>
    <w:rsid w:val="00F03474"/>
    <w:rsid w:val="00F0359E"/>
    <w:rsid w:val="00F035B5"/>
    <w:rsid w:val="00F039E0"/>
    <w:rsid w:val="00F03B23"/>
    <w:rsid w:val="00F04332"/>
    <w:rsid w:val="00F04F34"/>
    <w:rsid w:val="00F051B6"/>
    <w:rsid w:val="00F054C3"/>
    <w:rsid w:val="00F0553F"/>
    <w:rsid w:val="00F05B85"/>
    <w:rsid w:val="00F05CCE"/>
    <w:rsid w:val="00F05E6D"/>
    <w:rsid w:val="00F05F35"/>
    <w:rsid w:val="00F0632C"/>
    <w:rsid w:val="00F06384"/>
    <w:rsid w:val="00F06DFB"/>
    <w:rsid w:val="00F06ED9"/>
    <w:rsid w:val="00F07378"/>
    <w:rsid w:val="00F076B2"/>
    <w:rsid w:val="00F078A2"/>
    <w:rsid w:val="00F07B4E"/>
    <w:rsid w:val="00F07CC3"/>
    <w:rsid w:val="00F102CB"/>
    <w:rsid w:val="00F105E8"/>
    <w:rsid w:val="00F1062E"/>
    <w:rsid w:val="00F10831"/>
    <w:rsid w:val="00F10B1E"/>
    <w:rsid w:val="00F10B98"/>
    <w:rsid w:val="00F114F8"/>
    <w:rsid w:val="00F1167C"/>
    <w:rsid w:val="00F1169D"/>
    <w:rsid w:val="00F11750"/>
    <w:rsid w:val="00F11C25"/>
    <w:rsid w:val="00F1216F"/>
    <w:rsid w:val="00F121E9"/>
    <w:rsid w:val="00F122D3"/>
    <w:rsid w:val="00F12496"/>
    <w:rsid w:val="00F12611"/>
    <w:rsid w:val="00F12910"/>
    <w:rsid w:val="00F12E14"/>
    <w:rsid w:val="00F12E71"/>
    <w:rsid w:val="00F12ED8"/>
    <w:rsid w:val="00F1308E"/>
    <w:rsid w:val="00F13228"/>
    <w:rsid w:val="00F132A5"/>
    <w:rsid w:val="00F13715"/>
    <w:rsid w:val="00F13DEE"/>
    <w:rsid w:val="00F13F8D"/>
    <w:rsid w:val="00F14543"/>
    <w:rsid w:val="00F1456A"/>
    <w:rsid w:val="00F14804"/>
    <w:rsid w:val="00F14D65"/>
    <w:rsid w:val="00F14F4C"/>
    <w:rsid w:val="00F1578C"/>
    <w:rsid w:val="00F157CE"/>
    <w:rsid w:val="00F1581D"/>
    <w:rsid w:val="00F15BC3"/>
    <w:rsid w:val="00F15EAB"/>
    <w:rsid w:val="00F15F77"/>
    <w:rsid w:val="00F161D7"/>
    <w:rsid w:val="00F1621B"/>
    <w:rsid w:val="00F16498"/>
    <w:rsid w:val="00F165D0"/>
    <w:rsid w:val="00F16CEE"/>
    <w:rsid w:val="00F17286"/>
    <w:rsid w:val="00F1744A"/>
    <w:rsid w:val="00F17D22"/>
    <w:rsid w:val="00F17E1B"/>
    <w:rsid w:val="00F17E5A"/>
    <w:rsid w:val="00F20202"/>
    <w:rsid w:val="00F2043E"/>
    <w:rsid w:val="00F2056F"/>
    <w:rsid w:val="00F20811"/>
    <w:rsid w:val="00F208A4"/>
    <w:rsid w:val="00F208E1"/>
    <w:rsid w:val="00F20BFA"/>
    <w:rsid w:val="00F20CBB"/>
    <w:rsid w:val="00F20EE3"/>
    <w:rsid w:val="00F21174"/>
    <w:rsid w:val="00F213E0"/>
    <w:rsid w:val="00F2165C"/>
    <w:rsid w:val="00F21B7C"/>
    <w:rsid w:val="00F21D63"/>
    <w:rsid w:val="00F22889"/>
    <w:rsid w:val="00F2355A"/>
    <w:rsid w:val="00F235A6"/>
    <w:rsid w:val="00F23986"/>
    <w:rsid w:val="00F23A56"/>
    <w:rsid w:val="00F23A9A"/>
    <w:rsid w:val="00F23B61"/>
    <w:rsid w:val="00F23DB6"/>
    <w:rsid w:val="00F23F1A"/>
    <w:rsid w:val="00F2413D"/>
    <w:rsid w:val="00F2492A"/>
    <w:rsid w:val="00F249EF"/>
    <w:rsid w:val="00F24CE5"/>
    <w:rsid w:val="00F24D0E"/>
    <w:rsid w:val="00F24D36"/>
    <w:rsid w:val="00F25096"/>
    <w:rsid w:val="00F251F3"/>
    <w:rsid w:val="00F259DA"/>
    <w:rsid w:val="00F25B36"/>
    <w:rsid w:val="00F26D6D"/>
    <w:rsid w:val="00F302E6"/>
    <w:rsid w:val="00F306C6"/>
    <w:rsid w:val="00F3071E"/>
    <w:rsid w:val="00F30A84"/>
    <w:rsid w:val="00F30BD5"/>
    <w:rsid w:val="00F30C35"/>
    <w:rsid w:val="00F30C3D"/>
    <w:rsid w:val="00F30F4D"/>
    <w:rsid w:val="00F311BB"/>
    <w:rsid w:val="00F31591"/>
    <w:rsid w:val="00F319F3"/>
    <w:rsid w:val="00F31B88"/>
    <w:rsid w:val="00F32416"/>
    <w:rsid w:val="00F329D6"/>
    <w:rsid w:val="00F33010"/>
    <w:rsid w:val="00F3301E"/>
    <w:rsid w:val="00F330BB"/>
    <w:rsid w:val="00F333B5"/>
    <w:rsid w:val="00F334CC"/>
    <w:rsid w:val="00F33627"/>
    <w:rsid w:val="00F33975"/>
    <w:rsid w:val="00F33C32"/>
    <w:rsid w:val="00F33DD6"/>
    <w:rsid w:val="00F33F36"/>
    <w:rsid w:val="00F342C1"/>
    <w:rsid w:val="00F34ECE"/>
    <w:rsid w:val="00F34F70"/>
    <w:rsid w:val="00F3540B"/>
    <w:rsid w:val="00F354A3"/>
    <w:rsid w:val="00F35A91"/>
    <w:rsid w:val="00F35CF5"/>
    <w:rsid w:val="00F35D39"/>
    <w:rsid w:val="00F35ECD"/>
    <w:rsid w:val="00F367D2"/>
    <w:rsid w:val="00F37709"/>
    <w:rsid w:val="00F37E61"/>
    <w:rsid w:val="00F37FDF"/>
    <w:rsid w:val="00F400E8"/>
    <w:rsid w:val="00F40465"/>
    <w:rsid w:val="00F405EA"/>
    <w:rsid w:val="00F40A7A"/>
    <w:rsid w:val="00F4143E"/>
    <w:rsid w:val="00F425CC"/>
    <w:rsid w:val="00F42753"/>
    <w:rsid w:val="00F42FEF"/>
    <w:rsid w:val="00F439E6"/>
    <w:rsid w:val="00F43BF1"/>
    <w:rsid w:val="00F43FA8"/>
    <w:rsid w:val="00F44035"/>
    <w:rsid w:val="00F44631"/>
    <w:rsid w:val="00F4465A"/>
    <w:rsid w:val="00F44AE8"/>
    <w:rsid w:val="00F44EF0"/>
    <w:rsid w:val="00F454EE"/>
    <w:rsid w:val="00F45660"/>
    <w:rsid w:val="00F45722"/>
    <w:rsid w:val="00F4588E"/>
    <w:rsid w:val="00F45A53"/>
    <w:rsid w:val="00F45D06"/>
    <w:rsid w:val="00F45F13"/>
    <w:rsid w:val="00F46880"/>
    <w:rsid w:val="00F4703F"/>
    <w:rsid w:val="00F47199"/>
    <w:rsid w:val="00F4757C"/>
    <w:rsid w:val="00F4768C"/>
    <w:rsid w:val="00F4769F"/>
    <w:rsid w:val="00F479D9"/>
    <w:rsid w:val="00F50015"/>
    <w:rsid w:val="00F50537"/>
    <w:rsid w:val="00F509CD"/>
    <w:rsid w:val="00F50CEF"/>
    <w:rsid w:val="00F5101E"/>
    <w:rsid w:val="00F512D4"/>
    <w:rsid w:val="00F51E27"/>
    <w:rsid w:val="00F525BE"/>
    <w:rsid w:val="00F5294D"/>
    <w:rsid w:val="00F52C31"/>
    <w:rsid w:val="00F52EC8"/>
    <w:rsid w:val="00F53165"/>
    <w:rsid w:val="00F5316A"/>
    <w:rsid w:val="00F531EC"/>
    <w:rsid w:val="00F533DC"/>
    <w:rsid w:val="00F5366A"/>
    <w:rsid w:val="00F537BA"/>
    <w:rsid w:val="00F537C0"/>
    <w:rsid w:val="00F53806"/>
    <w:rsid w:val="00F53917"/>
    <w:rsid w:val="00F539FC"/>
    <w:rsid w:val="00F53A57"/>
    <w:rsid w:val="00F53C17"/>
    <w:rsid w:val="00F53E56"/>
    <w:rsid w:val="00F546AA"/>
    <w:rsid w:val="00F54843"/>
    <w:rsid w:val="00F54858"/>
    <w:rsid w:val="00F55394"/>
    <w:rsid w:val="00F554AB"/>
    <w:rsid w:val="00F55871"/>
    <w:rsid w:val="00F55BC4"/>
    <w:rsid w:val="00F55F4A"/>
    <w:rsid w:val="00F56023"/>
    <w:rsid w:val="00F560FE"/>
    <w:rsid w:val="00F56341"/>
    <w:rsid w:val="00F569C4"/>
    <w:rsid w:val="00F56C0F"/>
    <w:rsid w:val="00F56D45"/>
    <w:rsid w:val="00F574AD"/>
    <w:rsid w:val="00F577EB"/>
    <w:rsid w:val="00F5784A"/>
    <w:rsid w:val="00F57A96"/>
    <w:rsid w:val="00F57AB6"/>
    <w:rsid w:val="00F57DC6"/>
    <w:rsid w:val="00F57E67"/>
    <w:rsid w:val="00F57FFC"/>
    <w:rsid w:val="00F602DA"/>
    <w:rsid w:val="00F60407"/>
    <w:rsid w:val="00F604F8"/>
    <w:rsid w:val="00F6052D"/>
    <w:rsid w:val="00F606E3"/>
    <w:rsid w:val="00F60926"/>
    <w:rsid w:val="00F60D22"/>
    <w:rsid w:val="00F60F96"/>
    <w:rsid w:val="00F6139C"/>
    <w:rsid w:val="00F614F8"/>
    <w:rsid w:val="00F6175B"/>
    <w:rsid w:val="00F61A56"/>
    <w:rsid w:val="00F624A0"/>
    <w:rsid w:val="00F62582"/>
    <w:rsid w:val="00F6258E"/>
    <w:rsid w:val="00F629FF"/>
    <w:rsid w:val="00F63072"/>
    <w:rsid w:val="00F63292"/>
    <w:rsid w:val="00F63695"/>
    <w:rsid w:val="00F63ED1"/>
    <w:rsid w:val="00F64317"/>
    <w:rsid w:val="00F644E2"/>
    <w:rsid w:val="00F64615"/>
    <w:rsid w:val="00F646EA"/>
    <w:rsid w:val="00F647B3"/>
    <w:rsid w:val="00F648A1"/>
    <w:rsid w:val="00F64C6D"/>
    <w:rsid w:val="00F64D90"/>
    <w:rsid w:val="00F6505B"/>
    <w:rsid w:val="00F650AB"/>
    <w:rsid w:val="00F650B4"/>
    <w:rsid w:val="00F6512E"/>
    <w:rsid w:val="00F65483"/>
    <w:rsid w:val="00F6578B"/>
    <w:rsid w:val="00F659BB"/>
    <w:rsid w:val="00F65C6D"/>
    <w:rsid w:val="00F65CC8"/>
    <w:rsid w:val="00F65E49"/>
    <w:rsid w:val="00F66722"/>
    <w:rsid w:val="00F66FED"/>
    <w:rsid w:val="00F6708A"/>
    <w:rsid w:val="00F6728E"/>
    <w:rsid w:val="00F6758B"/>
    <w:rsid w:val="00F675AC"/>
    <w:rsid w:val="00F6779D"/>
    <w:rsid w:val="00F67DF0"/>
    <w:rsid w:val="00F70935"/>
    <w:rsid w:val="00F70AD6"/>
    <w:rsid w:val="00F70E5C"/>
    <w:rsid w:val="00F71234"/>
    <w:rsid w:val="00F71458"/>
    <w:rsid w:val="00F71459"/>
    <w:rsid w:val="00F717A8"/>
    <w:rsid w:val="00F71A95"/>
    <w:rsid w:val="00F71C59"/>
    <w:rsid w:val="00F71EDF"/>
    <w:rsid w:val="00F72267"/>
    <w:rsid w:val="00F727AE"/>
    <w:rsid w:val="00F729DF"/>
    <w:rsid w:val="00F72C17"/>
    <w:rsid w:val="00F732EF"/>
    <w:rsid w:val="00F73904"/>
    <w:rsid w:val="00F73947"/>
    <w:rsid w:val="00F73DC2"/>
    <w:rsid w:val="00F73E4C"/>
    <w:rsid w:val="00F741FC"/>
    <w:rsid w:val="00F74232"/>
    <w:rsid w:val="00F7432C"/>
    <w:rsid w:val="00F744CA"/>
    <w:rsid w:val="00F748F9"/>
    <w:rsid w:val="00F75712"/>
    <w:rsid w:val="00F7572B"/>
    <w:rsid w:val="00F75968"/>
    <w:rsid w:val="00F75A85"/>
    <w:rsid w:val="00F75AE1"/>
    <w:rsid w:val="00F75D98"/>
    <w:rsid w:val="00F762CD"/>
    <w:rsid w:val="00F76320"/>
    <w:rsid w:val="00F76401"/>
    <w:rsid w:val="00F76412"/>
    <w:rsid w:val="00F76554"/>
    <w:rsid w:val="00F766AA"/>
    <w:rsid w:val="00F76B59"/>
    <w:rsid w:val="00F76DFC"/>
    <w:rsid w:val="00F773C0"/>
    <w:rsid w:val="00F7767C"/>
    <w:rsid w:val="00F77717"/>
    <w:rsid w:val="00F77A9D"/>
    <w:rsid w:val="00F80222"/>
    <w:rsid w:val="00F802B7"/>
    <w:rsid w:val="00F808A3"/>
    <w:rsid w:val="00F808BB"/>
    <w:rsid w:val="00F80B4D"/>
    <w:rsid w:val="00F80E65"/>
    <w:rsid w:val="00F813BD"/>
    <w:rsid w:val="00F819AB"/>
    <w:rsid w:val="00F81DD6"/>
    <w:rsid w:val="00F82260"/>
    <w:rsid w:val="00F828BF"/>
    <w:rsid w:val="00F829F6"/>
    <w:rsid w:val="00F82AB6"/>
    <w:rsid w:val="00F82EB4"/>
    <w:rsid w:val="00F8309B"/>
    <w:rsid w:val="00F83320"/>
    <w:rsid w:val="00F8343E"/>
    <w:rsid w:val="00F83588"/>
    <w:rsid w:val="00F8368B"/>
    <w:rsid w:val="00F83FF1"/>
    <w:rsid w:val="00F84144"/>
    <w:rsid w:val="00F84422"/>
    <w:rsid w:val="00F844E2"/>
    <w:rsid w:val="00F84A15"/>
    <w:rsid w:val="00F84A93"/>
    <w:rsid w:val="00F84BCE"/>
    <w:rsid w:val="00F84FA4"/>
    <w:rsid w:val="00F85388"/>
    <w:rsid w:val="00F8586D"/>
    <w:rsid w:val="00F85878"/>
    <w:rsid w:val="00F85A32"/>
    <w:rsid w:val="00F85B6B"/>
    <w:rsid w:val="00F8649B"/>
    <w:rsid w:val="00F8694D"/>
    <w:rsid w:val="00F86B66"/>
    <w:rsid w:val="00F86EE2"/>
    <w:rsid w:val="00F874CE"/>
    <w:rsid w:val="00F877FE"/>
    <w:rsid w:val="00F878D3"/>
    <w:rsid w:val="00F87BCB"/>
    <w:rsid w:val="00F87E65"/>
    <w:rsid w:val="00F87EFE"/>
    <w:rsid w:val="00F9010B"/>
    <w:rsid w:val="00F9023B"/>
    <w:rsid w:val="00F902CA"/>
    <w:rsid w:val="00F903AD"/>
    <w:rsid w:val="00F907EB"/>
    <w:rsid w:val="00F90A16"/>
    <w:rsid w:val="00F90DFE"/>
    <w:rsid w:val="00F90EE4"/>
    <w:rsid w:val="00F910A9"/>
    <w:rsid w:val="00F91348"/>
    <w:rsid w:val="00F913EB"/>
    <w:rsid w:val="00F91908"/>
    <w:rsid w:val="00F91BE6"/>
    <w:rsid w:val="00F920D7"/>
    <w:rsid w:val="00F922CA"/>
    <w:rsid w:val="00F9296A"/>
    <w:rsid w:val="00F92A2D"/>
    <w:rsid w:val="00F92F51"/>
    <w:rsid w:val="00F931E1"/>
    <w:rsid w:val="00F938D9"/>
    <w:rsid w:val="00F93DFE"/>
    <w:rsid w:val="00F93F17"/>
    <w:rsid w:val="00F94103"/>
    <w:rsid w:val="00F946D1"/>
    <w:rsid w:val="00F94A4B"/>
    <w:rsid w:val="00F95786"/>
    <w:rsid w:val="00F9599F"/>
    <w:rsid w:val="00F95C0D"/>
    <w:rsid w:val="00F95E32"/>
    <w:rsid w:val="00F96030"/>
    <w:rsid w:val="00F96C6A"/>
    <w:rsid w:val="00F96D3E"/>
    <w:rsid w:val="00F970C2"/>
    <w:rsid w:val="00F970FC"/>
    <w:rsid w:val="00F9721D"/>
    <w:rsid w:val="00F972DB"/>
    <w:rsid w:val="00F9763C"/>
    <w:rsid w:val="00F97B6B"/>
    <w:rsid w:val="00F97D45"/>
    <w:rsid w:val="00FA022E"/>
    <w:rsid w:val="00FA068E"/>
    <w:rsid w:val="00FA1084"/>
    <w:rsid w:val="00FA1751"/>
    <w:rsid w:val="00FA206D"/>
    <w:rsid w:val="00FA2160"/>
    <w:rsid w:val="00FA23F0"/>
    <w:rsid w:val="00FA243E"/>
    <w:rsid w:val="00FA3163"/>
    <w:rsid w:val="00FA36AE"/>
    <w:rsid w:val="00FA3ECA"/>
    <w:rsid w:val="00FA42FE"/>
    <w:rsid w:val="00FA461D"/>
    <w:rsid w:val="00FA515B"/>
    <w:rsid w:val="00FA51A8"/>
    <w:rsid w:val="00FA5D2A"/>
    <w:rsid w:val="00FA5E17"/>
    <w:rsid w:val="00FA5E45"/>
    <w:rsid w:val="00FA60A0"/>
    <w:rsid w:val="00FA65D1"/>
    <w:rsid w:val="00FA662C"/>
    <w:rsid w:val="00FA6A19"/>
    <w:rsid w:val="00FA704A"/>
    <w:rsid w:val="00FA76B1"/>
    <w:rsid w:val="00FA7829"/>
    <w:rsid w:val="00FA7976"/>
    <w:rsid w:val="00FA7EB8"/>
    <w:rsid w:val="00FB034C"/>
    <w:rsid w:val="00FB0A15"/>
    <w:rsid w:val="00FB0B99"/>
    <w:rsid w:val="00FB0BA8"/>
    <w:rsid w:val="00FB119B"/>
    <w:rsid w:val="00FB1A49"/>
    <w:rsid w:val="00FB1A5E"/>
    <w:rsid w:val="00FB1B24"/>
    <w:rsid w:val="00FB1E73"/>
    <w:rsid w:val="00FB1FF4"/>
    <w:rsid w:val="00FB2334"/>
    <w:rsid w:val="00FB2913"/>
    <w:rsid w:val="00FB2C99"/>
    <w:rsid w:val="00FB33F3"/>
    <w:rsid w:val="00FB366A"/>
    <w:rsid w:val="00FB3C62"/>
    <w:rsid w:val="00FB3D6A"/>
    <w:rsid w:val="00FB41A1"/>
    <w:rsid w:val="00FB4682"/>
    <w:rsid w:val="00FB47CB"/>
    <w:rsid w:val="00FB4A4C"/>
    <w:rsid w:val="00FB5381"/>
    <w:rsid w:val="00FB58AB"/>
    <w:rsid w:val="00FB5E31"/>
    <w:rsid w:val="00FB61D8"/>
    <w:rsid w:val="00FB6395"/>
    <w:rsid w:val="00FB686C"/>
    <w:rsid w:val="00FB6C4C"/>
    <w:rsid w:val="00FB6E55"/>
    <w:rsid w:val="00FB7D28"/>
    <w:rsid w:val="00FC0025"/>
    <w:rsid w:val="00FC00C7"/>
    <w:rsid w:val="00FC0118"/>
    <w:rsid w:val="00FC0227"/>
    <w:rsid w:val="00FC0574"/>
    <w:rsid w:val="00FC093E"/>
    <w:rsid w:val="00FC094A"/>
    <w:rsid w:val="00FC0B3D"/>
    <w:rsid w:val="00FC0F38"/>
    <w:rsid w:val="00FC1037"/>
    <w:rsid w:val="00FC11EF"/>
    <w:rsid w:val="00FC157D"/>
    <w:rsid w:val="00FC1593"/>
    <w:rsid w:val="00FC219E"/>
    <w:rsid w:val="00FC21BD"/>
    <w:rsid w:val="00FC27EB"/>
    <w:rsid w:val="00FC2949"/>
    <w:rsid w:val="00FC31C7"/>
    <w:rsid w:val="00FC33E7"/>
    <w:rsid w:val="00FC35DE"/>
    <w:rsid w:val="00FC362F"/>
    <w:rsid w:val="00FC44E7"/>
    <w:rsid w:val="00FC44F3"/>
    <w:rsid w:val="00FC4701"/>
    <w:rsid w:val="00FC50E3"/>
    <w:rsid w:val="00FC5100"/>
    <w:rsid w:val="00FC5389"/>
    <w:rsid w:val="00FC56E3"/>
    <w:rsid w:val="00FC5F96"/>
    <w:rsid w:val="00FC5FDA"/>
    <w:rsid w:val="00FC628A"/>
    <w:rsid w:val="00FC65EC"/>
    <w:rsid w:val="00FC6851"/>
    <w:rsid w:val="00FC6902"/>
    <w:rsid w:val="00FC691D"/>
    <w:rsid w:val="00FC707E"/>
    <w:rsid w:val="00FD0139"/>
    <w:rsid w:val="00FD0A46"/>
    <w:rsid w:val="00FD0E72"/>
    <w:rsid w:val="00FD133E"/>
    <w:rsid w:val="00FD1C60"/>
    <w:rsid w:val="00FD20F7"/>
    <w:rsid w:val="00FD223C"/>
    <w:rsid w:val="00FD2334"/>
    <w:rsid w:val="00FD2481"/>
    <w:rsid w:val="00FD255D"/>
    <w:rsid w:val="00FD2718"/>
    <w:rsid w:val="00FD281B"/>
    <w:rsid w:val="00FD2B83"/>
    <w:rsid w:val="00FD2C06"/>
    <w:rsid w:val="00FD2CFE"/>
    <w:rsid w:val="00FD2EBE"/>
    <w:rsid w:val="00FD3297"/>
    <w:rsid w:val="00FD3489"/>
    <w:rsid w:val="00FD3B83"/>
    <w:rsid w:val="00FD3CE0"/>
    <w:rsid w:val="00FD50DF"/>
    <w:rsid w:val="00FD5569"/>
    <w:rsid w:val="00FD58A2"/>
    <w:rsid w:val="00FD5DB7"/>
    <w:rsid w:val="00FD6077"/>
    <w:rsid w:val="00FD6156"/>
    <w:rsid w:val="00FD636E"/>
    <w:rsid w:val="00FD63BC"/>
    <w:rsid w:val="00FD659B"/>
    <w:rsid w:val="00FD6A9F"/>
    <w:rsid w:val="00FD6D06"/>
    <w:rsid w:val="00FD7356"/>
    <w:rsid w:val="00FD76F4"/>
    <w:rsid w:val="00FD7710"/>
    <w:rsid w:val="00FD7AC0"/>
    <w:rsid w:val="00FE0303"/>
    <w:rsid w:val="00FE1718"/>
    <w:rsid w:val="00FE18B4"/>
    <w:rsid w:val="00FE18DD"/>
    <w:rsid w:val="00FE1AAF"/>
    <w:rsid w:val="00FE1CC4"/>
    <w:rsid w:val="00FE1EF8"/>
    <w:rsid w:val="00FE22BE"/>
    <w:rsid w:val="00FE2B96"/>
    <w:rsid w:val="00FE2C8B"/>
    <w:rsid w:val="00FE3006"/>
    <w:rsid w:val="00FE33E4"/>
    <w:rsid w:val="00FE3539"/>
    <w:rsid w:val="00FE35A9"/>
    <w:rsid w:val="00FE37DB"/>
    <w:rsid w:val="00FE3C99"/>
    <w:rsid w:val="00FE3D88"/>
    <w:rsid w:val="00FE3FA0"/>
    <w:rsid w:val="00FE47B2"/>
    <w:rsid w:val="00FE5119"/>
    <w:rsid w:val="00FE51B9"/>
    <w:rsid w:val="00FE58DA"/>
    <w:rsid w:val="00FE5CA2"/>
    <w:rsid w:val="00FE5CDB"/>
    <w:rsid w:val="00FE5CF5"/>
    <w:rsid w:val="00FE60A6"/>
    <w:rsid w:val="00FE6157"/>
    <w:rsid w:val="00FE6B69"/>
    <w:rsid w:val="00FE6CA9"/>
    <w:rsid w:val="00FE6F83"/>
    <w:rsid w:val="00FE73F5"/>
    <w:rsid w:val="00FE74BA"/>
    <w:rsid w:val="00FE777C"/>
    <w:rsid w:val="00FE7B9F"/>
    <w:rsid w:val="00FE7F22"/>
    <w:rsid w:val="00FF0225"/>
    <w:rsid w:val="00FF0234"/>
    <w:rsid w:val="00FF041C"/>
    <w:rsid w:val="00FF04A0"/>
    <w:rsid w:val="00FF0843"/>
    <w:rsid w:val="00FF0BF4"/>
    <w:rsid w:val="00FF0DD6"/>
    <w:rsid w:val="00FF0F6C"/>
    <w:rsid w:val="00FF1070"/>
    <w:rsid w:val="00FF12A5"/>
    <w:rsid w:val="00FF1426"/>
    <w:rsid w:val="00FF1547"/>
    <w:rsid w:val="00FF1FB2"/>
    <w:rsid w:val="00FF2499"/>
    <w:rsid w:val="00FF2D83"/>
    <w:rsid w:val="00FF2E98"/>
    <w:rsid w:val="00FF3BB6"/>
    <w:rsid w:val="00FF3C15"/>
    <w:rsid w:val="00FF4128"/>
    <w:rsid w:val="00FF46A0"/>
    <w:rsid w:val="00FF4875"/>
    <w:rsid w:val="00FF5320"/>
    <w:rsid w:val="00FF56E3"/>
    <w:rsid w:val="00FF57B2"/>
    <w:rsid w:val="00FF58DB"/>
    <w:rsid w:val="00FF5B17"/>
    <w:rsid w:val="00FF5DEB"/>
    <w:rsid w:val="00FF6234"/>
    <w:rsid w:val="00FF631A"/>
    <w:rsid w:val="00FF6589"/>
    <w:rsid w:val="00FF6E21"/>
    <w:rsid w:val="00FF7213"/>
    <w:rsid w:val="00FF7666"/>
    <w:rsid w:val="00FF7AEE"/>
    <w:rsid w:val="00FF7F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7B98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CDB"/>
    <w:pPr>
      <w:ind w:left="720"/>
      <w:contextualSpacing/>
    </w:pPr>
  </w:style>
  <w:style w:type="paragraph" w:styleId="Footer">
    <w:name w:val="footer"/>
    <w:basedOn w:val="Normal"/>
    <w:link w:val="FooterChar"/>
    <w:uiPriority w:val="99"/>
    <w:unhideWhenUsed/>
    <w:rsid w:val="0021369F"/>
    <w:pPr>
      <w:tabs>
        <w:tab w:val="center" w:pos="4320"/>
        <w:tab w:val="right" w:pos="8640"/>
      </w:tabs>
    </w:pPr>
  </w:style>
  <w:style w:type="character" w:customStyle="1" w:styleId="FooterChar">
    <w:name w:val="Footer Char"/>
    <w:basedOn w:val="DefaultParagraphFont"/>
    <w:link w:val="Footer"/>
    <w:uiPriority w:val="99"/>
    <w:rsid w:val="0021369F"/>
  </w:style>
  <w:style w:type="character" w:styleId="PageNumber">
    <w:name w:val="page number"/>
    <w:basedOn w:val="DefaultParagraphFont"/>
    <w:uiPriority w:val="99"/>
    <w:semiHidden/>
    <w:unhideWhenUsed/>
    <w:rsid w:val="0021369F"/>
  </w:style>
  <w:style w:type="paragraph" w:styleId="Header">
    <w:name w:val="header"/>
    <w:basedOn w:val="Normal"/>
    <w:link w:val="HeaderChar"/>
    <w:uiPriority w:val="99"/>
    <w:unhideWhenUsed/>
    <w:rsid w:val="0021369F"/>
    <w:pPr>
      <w:tabs>
        <w:tab w:val="center" w:pos="4320"/>
        <w:tab w:val="right" w:pos="8640"/>
      </w:tabs>
    </w:pPr>
  </w:style>
  <w:style w:type="character" w:customStyle="1" w:styleId="HeaderChar">
    <w:name w:val="Header Char"/>
    <w:basedOn w:val="DefaultParagraphFont"/>
    <w:link w:val="Header"/>
    <w:uiPriority w:val="99"/>
    <w:rsid w:val="0021369F"/>
  </w:style>
  <w:style w:type="character" w:styleId="CommentReference">
    <w:name w:val="annotation reference"/>
    <w:basedOn w:val="DefaultParagraphFont"/>
    <w:uiPriority w:val="99"/>
    <w:semiHidden/>
    <w:unhideWhenUsed/>
    <w:rsid w:val="0069531C"/>
    <w:rPr>
      <w:sz w:val="18"/>
      <w:szCs w:val="18"/>
    </w:rPr>
  </w:style>
  <w:style w:type="paragraph" w:styleId="CommentText">
    <w:name w:val="annotation text"/>
    <w:basedOn w:val="Normal"/>
    <w:link w:val="CommentTextChar"/>
    <w:uiPriority w:val="99"/>
    <w:unhideWhenUsed/>
    <w:rsid w:val="0069531C"/>
  </w:style>
  <w:style w:type="character" w:customStyle="1" w:styleId="CommentTextChar">
    <w:name w:val="Comment Text Char"/>
    <w:basedOn w:val="DefaultParagraphFont"/>
    <w:link w:val="CommentText"/>
    <w:uiPriority w:val="99"/>
    <w:rsid w:val="0069531C"/>
  </w:style>
  <w:style w:type="paragraph" w:styleId="CommentSubject">
    <w:name w:val="annotation subject"/>
    <w:basedOn w:val="CommentText"/>
    <w:next w:val="CommentText"/>
    <w:link w:val="CommentSubjectChar"/>
    <w:uiPriority w:val="99"/>
    <w:semiHidden/>
    <w:unhideWhenUsed/>
    <w:rsid w:val="0069531C"/>
    <w:rPr>
      <w:b/>
      <w:bCs/>
      <w:sz w:val="20"/>
      <w:szCs w:val="20"/>
    </w:rPr>
  </w:style>
  <w:style w:type="character" w:customStyle="1" w:styleId="CommentSubjectChar">
    <w:name w:val="Comment Subject Char"/>
    <w:basedOn w:val="CommentTextChar"/>
    <w:link w:val="CommentSubject"/>
    <w:uiPriority w:val="99"/>
    <w:semiHidden/>
    <w:rsid w:val="0069531C"/>
    <w:rPr>
      <w:b/>
      <w:bCs/>
      <w:sz w:val="20"/>
      <w:szCs w:val="20"/>
    </w:rPr>
  </w:style>
  <w:style w:type="paragraph" w:styleId="BalloonText">
    <w:name w:val="Balloon Text"/>
    <w:basedOn w:val="Normal"/>
    <w:link w:val="BalloonTextChar"/>
    <w:uiPriority w:val="99"/>
    <w:semiHidden/>
    <w:unhideWhenUsed/>
    <w:rsid w:val="006953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31C"/>
    <w:rPr>
      <w:rFonts w:ascii="Lucida Grande" w:hAnsi="Lucida Grande" w:cs="Lucida Grande"/>
      <w:sz w:val="18"/>
      <w:szCs w:val="18"/>
    </w:rPr>
  </w:style>
  <w:style w:type="character" w:styleId="Hyperlink">
    <w:name w:val="Hyperlink"/>
    <w:basedOn w:val="DefaultParagraphFont"/>
    <w:uiPriority w:val="99"/>
    <w:unhideWhenUsed/>
    <w:rsid w:val="00C611D5"/>
    <w:rPr>
      <w:color w:val="0000FF" w:themeColor="hyperlink"/>
      <w:u w:val="single"/>
    </w:rPr>
  </w:style>
  <w:style w:type="paragraph" w:styleId="Bibliography">
    <w:name w:val="Bibliography"/>
    <w:basedOn w:val="Normal"/>
    <w:next w:val="Normal"/>
    <w:uiPriority w:val="37"/>
    <w:unhideWhenUsed/>
    <w:rsid w:val="00694DA2"/>
    <w:pPr>
      <w:tabs>
        <w:tab w:val="left" w:pos="380"/>
      </w:tabs>
      <w:ind w:left="384" w:hanging="384"/>
    </w:pPr>
  </w:style>
  <w:style w:type="character" w:styleId="LineNumber">
    <w:name w:val="line number"/>
    <w:basedOn w:val="DefaultParagraphFont"/>
    <w:uiPriority w:val="99"/>
    <w:semiHidden/>
    <w:unhideWhenUsed/>
    <w:rsid w:val="00E8148E"/>
  </w:style>
  <w:style w:type="paragraph" w:styleId="Revision">
    <w:name w:val="Revision"/>
    <w:hidden/>
    <w:uiPriority w:val="99"/>
    <w:semiHidden/>
    <w:rsid w:val="004745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199277">
      <w:bodyDiv w:val="1"/>
      <w:marLeft w:val="0"/>
      <w:marRight w:val="0"/>
      <w:marTop w:val="0"/>
      <w:marBottom w:val="0"/>
      <w:divBdr>
        <w:top w:val="none" w:sz="0" w:space="0" w:color="auto"/>
        <w:left w:val="none" w:sz="0" w:space="0" w:color="auto"/>
        <w:bottom w:val="none" w:sz="0" w:space="0" w:color="auto"/>
        <w:right w:val="none" w:sz="0" w:space="0" w:color="auto"/>
      </w:divBdr>
    </w:div>
    <w:div w:id="1503548901">
      <w:bodyDiv w:val="1"/>
      <w:marLeft w:val="0"/>
      <w:marRight w:val="0"/>
      <w:marTop w:val="0"/>
      <w:marBottom w:val="0"/>
      <w:divBdr>
        <w:top w:val="none" w:sz="0" w:space="0" w:color="auto"/>
        <w:left w:val="none" w:sz="0" w:space="0" w:color="auto"/>
        <w:bottom w:val="none" w:sz="0" w:space="0" w:color="auto"/>
        <w:right w:val="none" w:sz="0" w:space="0" w:color="auto"/>
      </w:divBdr>
    </w:div>
    <w:div w:id="17868470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iekao@bu.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stjohn@bu.edu" TargetMode="External"/><Relationship Id="rId12" Type="http://schemas.openxmlformats.org/officeDocument/2006/relationships/hyperlink" Target="mailto:atarullo@bu.ed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gg3@cumc.columbia.ed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liederma@bu.edu" TargetMode="External"/><Relationship Id="rId4" Type="http://schemas.openxmlformats.org/officeDocument/2006/relationships/webSettings" Target="webSettings.xml"/><Relationship Id="rId9" Type="http://schemas.openxmlformats.org/officeDocument/2006/relationships/hyperlink" Target="mailto:meia@b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27531</Words>
  <Characters>156928</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16T21:21:00Z</dcterms:created>
  <dcterms:modified xsi:type="dcterms:W3CDTF">2017-01-1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ijyc0k"/&gt;&lt;style id="http://www.zotero.org/styles/journal-of-visualized-experiment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